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849726"/>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 xml:space="preserve">I herewith declare that I wrote this </w:t>
          </w:r>
          <w:proofErr w:type="gramStart"/>
          <w:r w:rsidRPr="00C76233">
            <w:rPr>
              <w:rFonts w:ascii="Arial" w:eastAsia="Arial" w:hAnsi="Arial" w:cs="Arial"/>
              <w:b/>
              <w:sz w:val="23"/>
              <w:szCs w:val="23"/>
            </w:rPr>
            <w:t>Master</w:t>
          </w:r>
          <w:r w:rsidR="00C80A6E">
            <w:rPr>
              <w:rFonts w:ascii="Arial" w:eastAsia="Arial" w:hAnsi="Arial" w:cs="Arial"/>
              <w:b/>
              <w:sz w:val="23"/>
              <w:szCs w:val="23"/>
            </w:rPr>
            <w:t>s</w:t>
          </w:r>
          <w:proofErr w:type="gramEnd"/>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849727"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6CC56DB6" w14:textId="6355F8F3" w:rsidR="00EE5233"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849726" w:history="1">
                <w:r w:rsidR="00EE5233" w:rsidRPr="006B1189">
                  <w:rPr>
                    <w:rStyle w:val="Hyperlink"/>
                    <w:noProof/>
                  </w:rPr>
                  <w:t>Declaration</w:t>
                </w:r>
                <w:r w:rsidR="00EE5233">
                  <w:rPr>
                    <w:noProof/>
                    <w:webHidden/>
                  </w:rPr>
                  <w:tab/>
                </w:r>
                <w:r w:rsidR="00EE5233">
                  <w:rPr>
                    <w:noProof/>
                    <w:webHidden/>
                  </w:rPr>
                  <w:fldChar w:fldCharType="begin"/>
                </w:r>
                <w:r w:rsidR="00EE5233">
                  <w:rPr>
                    <w:noProof/>
                    <w:webHidden/>
                  </w:rPr>
                  <w:instrText xml:space="preserve"> PAGEREF _Toc88849726 \h </w:instrText>
                </w:r>
                <w:r w:rsidR="00EE5233">
                  <w:rPr>
                    <w:noProof/>
                    <w:webHidden/>
                  </w:rPr>
                </w:r>
                <w:r w:rsidR="00EE5233">
                  <w:rPr>
                    <w:noProof/>
                    <w:webHidden/>
                  </w:rPr>
                  <w:fldChar w:fldCharType="separate"/>
                </w:r>
                <w:r w:rsidR="00EE5233">
                  <w:rPr>
                    <w:noProof/>
                    <w:webHidden/>
                  </w:rPr>
                  <w:t>1</w:t>
                </w:r>
                <w:r w:rsidR="00EE5233">
                  <w:rPr>
                    <w:noProof/>
                    <w:webHidden/>
                  </w:rPr>
                  <w:fldChar w:fldCharType="end"/>
                </w:r>
              </w:hyperlink>
            </w:p>
            <w:p w14:paraId="6D0EC10C" w14:textId="3442319E" w:rsidR="00EE5233" w:rsidRDefault="00296247">
              <w:pPr>
                <w:pStyle w:val="TOC1"/>
                <w:tabs>
                  <w:tab w:val="right" w:leader="dot" w:pos="9350"/>
                </w:tabs>
                <w:rPr>
                  <w:rFonts w:eastAsiaTheme="minorEastAsia"/>
                  <w:b w:val="0"/>
                  <w:noProof/>
                  <w:lang w:eastAsia="en-CA"/>
                </w:rPr>
              </w:pPr>
              <w:hyperlink w:anchor="_Toc88849727" w:history="1">
                <w:r w:rsidR="00EE5233" w:rsidRPr="006B1189">
                  <w:rPr>
                    <w:rStyle w:val="Hyperlink"/>
                    <w:noProof/>
                  </w:rPr>
                  <w:t>Table of Contents</w:t>
                </w:r>
                <w:r w:rsidR="00EE5233">
                  <w:rPr>
                    <w:noProof/>
                    <w:webHidden/>
                  </w:rPr>
                  <w:tab/>
                </w:r>
                <w:r w:rsidR="00EE5233">
                  <w:rPr>
                    <w:noProof/>
                    <w:webHidden/>
                  </w:rPr>
                  <w:fldChar w:fldCharType="begin"/>
                </w:r>
                <w:r w:rsidR="00EE5233">
                  <w:rPr>
                    <w:noProof/>
                    <w:webHidden/>
                  </w:rPr>
                  <w:instrText xml:space="preserve"> PAGEREF _Toc88849727 \h </w:instrText>
                </w:r>
                <w:r w:rsidR="00EE5233">
                  <w:rPr>
                    <w:noProof/>
                    <w:webHidden/>
                  </w:rPr>
                </w:r>
                <w:r w:rsidR="00EE5233">
                  <w:rPr>
                    <w:noProof/>
                    <w:webHidden/>
                  </w:rPr>
                  <w:fldChar w:fldCharType="separate"/>
                </w:r>
                <w:r w:rsidR="00EE5233">
                  <w:rPr>
                    <w:noProof/>
                    <w:webHidden/>
                  </w:rPr>
                  <w:t>2</w:t>
                </w:r>
                <w:r w:rsidR="00EE5233">
                  <w:rPr>
                    <w:noProof/>
                    <w:webHidden/>
                  </w:rPr>
                  <w:fldChar w:fldCharType="end"/>
                </w:r>
              </w:hyperlink>
            </w:p>
            <w:p w14:paraId="6A10D2C8" w14:textId="7EC39387" w:rsidR="00EE5233" w:rsidRDefault="00296247">
              <w:pPr>
                <w:pStyle w:val="TOC1"/>
                <w:tabs>
                  <w:tab w:val="right" w:leader="dot" w:pos="9350"/>
                </w:tabs>
                <w:rPr>
                  <w:rFonts w:eastAsiaTheme="minorEastAsia"/>
                  <w:b w:val="0"/>
                  <w:noProof/>
                  <w:lang w:eastAsia="en-CA"/>
                </w:rPr>
              </w:pPr>
              <w:hyperlink w:anchor="_Toc88849728" w:history="1">
                <w:r w:rsidR="00EE5233" w:rsidRPr="006B1189">
                  <w:rPr>
                    <w:rStyle w:val="Hyperlink"/>
                    <w:noProof/>
                    <w:lang w:val="en-US"/>
                  </w:rPr>
                  <w:t>List of figures</w:t>
                </w:r>
                <w:r w:rsidR="00EE5233">
                  <w:rPr>
                    <w:noProof/>
                    <w:webHidden/>
                  </w:rPr>
                  <w:tab/>
                </w:r>
                <w:r w:rsidR="00EE5233">
                  <w:rPr>
                    <w:noProof/>
                    <w:webHidden/>
                  </w:rPr>
                  <w:fldChar w:fldCharType="begin"/>
                </w:r>
                <w:r w:rsidR="00EE5233">
                  <w:rPr>
                    <w:noProof/>
                    <w:webHidden/>
                  </w:rPr>
                  <w:instrText xml:space="preserve"> PAGEREF _Toc88849728 \h </w:instrText>
                </w:r>
                <w:r w:rsidR="00EE5233">
                  <w:rPr>
                    <w:noProof/>
                    <w:webHidden/>
                  </w:rPr>
                </w:r>
                <w:r w:rsidR="00EE5233">
                  <w:rPr>
                    <w:noProof/>
                    <w:webHidden/>
                  </w:rPr>
                  <w:fldChar w:fldCharType="separate"/>
                </w:r>
                <w:r w:rsidR="00EE5233">
                  <w:rPr>
                    <w:noProof/>
                    <w:webHidden/>
                  </w:rPr>
                  <w:t>4</w:t>
                </w:r>
                <w:r w:rsidR="00EE5233">
                  <w:rPr>
                    <w:noProof/>
                    <w:webHidden/>
                  </w:rPr>
                  <w:fldChar w:fldCharType="end"/>
                </w:r>
              </w:hyperlink>
            </w:p>
            <w:p w14:paraId="22733260" w14:textId="4C8B4581" w:rsidR="00EE5233" w:rsidRDefault="00296247">
              <w:pPr>
                <w:pStyle w:val="TOC1"/>
                <w:tabs>
                  <w:tab w:val="right" w:leader="dot" w:pos="9350"/>
                </w:tabs>
                <w:rPr>
                  <w:rFonts w:eastAsiaTheme="minorEastAsia"/>
                  <w:b w:val="0"/>
                  <w:noProof/>
                  <w:lang w:eastAsia="en-CA"/>
                </w:rPr>
              </w:pPr>
              <w:hyperlink w:anchor="_Toc88849729" w:history="1">
                <w:r w:rsidR="00EE5233" w:rsidRPr="006B1189">
                  <w:rPr>
                    <w:rStyle w:val="Hyperlink"/>
                    <w:noProof/>
                    <w:lang w:val="en-US"/>
                  </w:rPr>
                  <w:t>List of tables</w:t>
                </w:r>
                <w:r w:rsidR="00EE5233">
                  <w:rPr>
                    <w:noProof/>
                    <w:webHidden/>
                  </w:rPr>
                  <w:tab/>
                </w:r>
                <w:r w:rsidR="00EE5233">
                  <w:rPr>
                    <w:noProof/>
                    <w:webHidden/>
                  </w:rPr>
                  <w:fldChar w:fldCharType="begin"/>
                </w:r>
                <w:r w:rsidR="00EE5233">
                  <w:rPr>
                    <w:noProof/>
                    <w:webHidden/>
                  </w:rPr>
                  <w:instrText xml:space="preserve"> PAGEREF _Toc88849729 \h </w:instrText>
                </w:r>
                <w:r w:rsidR="00EE5233">
                  <w:rPr>
                    <w:noProof/>
                    <w:webHidden/>
                  </w:rPr>
                </w:r>
                <w:r w:rsidR="00EE5233">
                  <w:rPr>
                    <w:noProof/>
                    <w:webHidden/>
                  </w:rPr>
                  <w:fldChar w:fldCharType="separate"/>
                </w:r>
                <w:r w:rsidR="00EE5233">
                  <w:rPr>
                    <w:noProof/>
                    <w:webHidden/>
                  </w:rPr>
                  <w:t>4</w:t>
                </w:r>
                <w:r w:rsidR="00EE5233">
                  <w:rPr>
                    <w:noProof/>
                    <w:webHidden/>
                  </w:rPr>
                  <w:fldChar w:fldCharType="end"/>
                </w:r>
              </w:hyperlink>
            </w:p>
            <w:p w14:paraId="3860600C" w14:textId="520EF166" w:rsidR="00EE5233" w:rsidRDefault="00296247">
              <w:pPr>
                <w:pStyle w:val="TOC1"/>
                <w:tabs>
                  <w:tab w:val="right" w:leader="dot" w:pos="9350"/>
                </w:tabs>
                <w:rPr>
                  <w:rFonts w:eastAsiaTheme="minorEastAsia"/>
                  <w:b w:val="0"/>
                  <w:noProof/>
                  <w:lang w:eastAsia="en-CA"/>
                </w:rPr>
              </w:pPr>
              <w:hyperlink w:anchor="_Toc88849730" w:history="1">
                <w:r w:rsidR="00EE5233" w:rsidRPr="006B1189">
                  <w:rPr>
                    <w:rStyle w:val="Hyperlink"/>
                    <w:noProof/>
                    <w:lang w:val="en-US"/>
                  </w:rPr>
                  <w:t>List of abbreviations</w:t>
                </w:r>
                <w:r w:rsidR="00EE5233">
                  <w:rPr>
                    <w:noProof/>
                    <w:webHidden/>
                  </w:rPr>
                  <w:tab/>
                </w:r>
                <w:r w:rsidR="00EE5233">
                  <w:rPr>
                    <w:noProof/>
                    <w:webHidden/>
                  </w:rPr>
                  <w:fldChar w:fldCharType="begin"/>
                </w:r>
                <w:r w:rsidR="00EE5233">
                  <w:rPr>
                    <w:noProof/>
                    <w:webHidden/>
                  </w:rPr>
                  <w:instrText xml:space="preserve"> PAGEREF _Toc88849730 \h </w:instrText>
                </w:r>
                <w:r w:rsidR="00EE5233">
                  <w:rPr>
                    <w:noProof/>
                    <w:webHidden/>
                  </w:rPr>
                </w:r>
                <w:r w:rsidR="00EE5233">
                  <w:rPr>
                    <w:noProof/>
                    <w:webHidden/>
                  </w:rPr>
                  <w:fldChar w:fldCharType="separate"/>
                </w:r>
                <w:r w:rsidR="00EE5233">
                  <w:rPr>
                    <w:noProof/>
                    <w:webHidden/>
                  </w:rPr>
                  <w:t>4</w:t>
                </w:r>
                <w:r w:rsidR="00EE5233">
                  <w:rPr>
                    <w:noProof/>
                    <w:webHidden/>
                  </w:rPr>
                  <w:fldChar w:fldCharType="end"/>
                </w:r>
              </w:hyperlink>
            </w:p>
            <w:p w14:paraId="645177A9" w14:textId="25EA81CF" w:rsidR="00EE5233" w:rsidRDefault="00296247">
              <w:pPr>
                <w:pStyle w:val="TOC1"/>
                <w:tabs>
                  <w:tab w:val="right" w:leader="dot" w:pos="9350"/>
                </w:tabs>
                <w:rPr>
                  <w:rFonts w:eastAsiaTheme="minorEastAsia"/>
                  <w:b w:val="0"/>
                  <w:noProof/>
                  <w:lang w:eastAsia="en-CA"/>
                </w:rPr>
              </w:pPr>
              <w:hyperlink w:anchor="_Toc88849731" w:history="1">
                <w:r w:rsidR="00EE5233" w:rsidRPr="006B1189">
                  <w:rPr>
                    <w:rStyle w:val="Hyperlink"/>
                    <w:noProof/>
                    <w:lang w:val="en-US"/>
                  </w:rPr>
                  <w:t>1. Abstract</w:t>
                </w:r>
                <w:r w:rsidR="00EE5233">
                  <w:rPr>
                    <w:noProof/>
                    <w:webHidden/>
                  </w:rPr>
                  <w:tab/>
                </w:r>
                <w:r w:rsidR="00EE5233">
                  <w:rPr>
                    <w:noProof/>
                    <w:webHidden/>
                  </w:rPr>
                  <w:fldChar w:fldCharType="begin"/>
                </w:r>
                <w:r w:rsidR="00EE5233">
                  <w:rPr>
                    <w:noProof/>
                    <w:webHidden/>
                  </w:rPr>
                  <w:instrText xml:space="preserve"> PAGEREF _Toc88849731 \h </w:instrText>
                </w:r>
                <w:r w:rsidR="00EE5233">
                  <w:rPr>
                    <w:noProof/>
                    <w:webHidden/>
                  </w:rPr>
                </w:r>
                <w:r w:rsidR="00EE5233">
                  <w:rPr>
                    <w:noProof/>
                    <w:webHidden/>
                  </w:rPr>
                  <w:fldChar w:fldCharType="separate"/>
                </w:r>
                <w:r w:rsidR="00EE5233">
                  <w:rPr>
                    <w:noProof/>
                    <w:webHidden/>
                  </w:rPr>
                  <w:t>6</w:t>
                </w:r>
                <w:r w:rsidR="00EE5233">
                  <w:rPr>
                    <w:noProof/>
                    <w:webHidden/>
                  </w:rPr>
                  <w:fldChar w:fldCharType="end"/>
                </w:r>
              </w:hyperlink>
            </w:p>
            <w:p w14:paraId="24687D4A" w14:textId="5523F7C9" w:rsidR="00EE5233" w:rsidRDefault="00296247">
              <w:pPr>
                <w:pStyle w:val="TOC1"/>
                <w:tabs>
                  <w:tab w:val="right" w:leader="dot" w:pos="9350"/>
                </w:tabs>
                <w:rPr>
                  <w:rFonts w:eastAsiaTheme="minorEastAsia"/>
                  <w:b w:val="0"/>
                  <w:noProof/>
                  <w:lang w:eastAsia="en-CA"/>
                </w:rPr>
              </w:pPr>
              <w:hyperlink w:anchor="_Toc88849732" w:history="1">
                <w:r w:rsidR="00EE5233" w:rsidRPr="006B1189">
                  <w:rPr>
                    <w:rStyle w:val="Hyperlink"/>
                    <w:noProof/>
                    <w:lang w:val="en-US"/>
                  </w:rPr>
                  <w:t>2. Introduction</w:t>
                </w:r>
                <w:r w:rsidR="00EE5233">
                  <w:rPr>
                    <w:noProof/>
                    <w:webHidden/>
                  </w:rPr>
                  <w:tab/>
                </w:r>
                <w:r w:rsidR="00EE5233">
                  <w:rPr>
                    <w:noProof/>
                    <w:webHidden/>
                  </w:rPr>
                  <w:fldChar w:fldCharType="begin"/>
                </w:r>
                <w:r w:rsidR="00EE5233">
                  <w:rPr>
                    <w:noProof/>
                    <w:webHidden/>
                  </w:rPr>
                  <w:instrText xml:space="preserve"> PAGEREF _Toc88849732 \h </w:instrText>
                </w:r>
                <w:r w:rsidR="00EE5233">
                  <w:rPr>
                    <w:noProof/>
                    <w:webHidden/>
                  </w:rPr>
                </w:r>
                <w:r w:rsidR="00EE5233">
                  <w:rPr>
                    <w:noProof/>
                    <w:webHidden/>
                  </w:rPr>
                  <w:fldChar w:fldCharType="separate"/>
                </w:r>
                <w:r w:rsidR="00EE5233">
                  <w:rPr>
                    <w:noProof/>
                    <w:webHidden/>
                  </w:rPr>
                  <w:t>6</w:t>
                </w:r>
                <w:r w:rsidR="00EE5233">
                  <w:rPr>
                    <w:noProof/>
                    <w:webHidden/>
                  </w:rPr>
                  <w:fldChar w:fldCharType="end"/>
                </w:r>
              </w:hyperlink>
            </w:p>
            <w:p w14:paraId="579B5321" w14:textId="3CA9657E" w:rsidR="00EE5233" w:rsidRDefault="00296247">
              <w:pPr>
                <w:pStyle w:val="TOC2"/>
                <w:tabs>
                  <w:tab w:val="right" w:leader="dot" w:pos="9350"/>
                </w:tabs>
                <w:rPr>
                  <w:rFonts w:eastAsiaTheme="minorEastAsia"/>
                  <w:noProof/>
                  <w:lang w:eastAsia="en-CA"/>
                </w:rPr>
              </w:pPr>
              <w:hyperlink w:anchor="_Toc88849733" w:history="1">
                <w:r w:rsidR="00EE5233" w:rsidRPr="006B1189">
                  <w:rPr>
                    <w:rStyle w:val="Hyperlink"/>
                    <w:noProof/>
                  </w:rPr>
                  <w:t>2.1. Epigenetics</w:t>
                </w:r>
                <w:r w:rsidR="00EE5233">
                  <w:rPr>
                    <w:noProof/>
                    <w:webHidden/>
                  </w:rPr>
                  <w:tab/>
                </w:r>
                <w:r w:rsidR="00EE5233">
                  <w:rPr>
                    <w:noProof/>
                    <w:webHidden/>
                  </w:rPr>
                  <w:fldChar w:fldCharType="begin"/>
                </w:r>
                <w:r w:rsidR="00EE5233">
                  <w:rPr>
                    <w:noProof/>
                    <w:webHidden/>
                  </w:rPr>
                  <w:instrText xml:space="preserve"> PAGEREF _Toc88849733 \h </w:instrText>
                </w:r>
                <w:r w:rsidR="00EE5233">
                  <w:rPr>
                    <w:noProof/>
                    <w:webHidden/>
                  </w:rPr>
                </w:r>
                <w:r w:rsidR="00EE5233">
                  <w:rPr>
                    <w:noProof/>
                    <w:webHidden/>
                  </w:rPr>
                  <w:fldChar w:fldCharType="separate"/>
                </w:r>
                <w:r w:rsidR="00EE5233">
                  <w:rPr>
                    <w:noProof/>
                    <w:webHidden/>
                  </w:rPr>
                  <w:t>6</w:t>
                </w:r>
                <w:r w:rsidR="00EE5233">
                  <w:rPr>
                    <w:noProof/>
                    <w:webHidden/>
                  </w:rPr>
                  <w:fldChar w:fldCharType="end"/>
                </w:r>
              </w:hyperlink>
            </w:p>
            <w:p w14:paraId="7CD0EB42" w14:textId="3DD8C4CE" w:rsidR="00EE5233" w:rsidRDefault="00296247">
              <w:pPr>
                <w:pStyle w:val="TOC3"/>
                <w:tabs>
                  <w:tab w:val="right" w:leader="dot" w:pos="9350"/>
                </w:tabs>
                <w:rPr>
                  <w:rFonts w:eastAsiaTheme="minorEastAsia"/>
                  <w:noProof/>
                  <w:lang w:eastAsia="en-CA"/>
                </w:rPr>
              </w:pPr>
              <w:hyperlink w:anchor="_Toc88849734" w:history="1">
                <w:r w:rsidR="00EE5233" w:rsidRPr="006B1189">
                  <w:rPr>
                    <w:rStyle w:val="Hyperlink"/>
                    <w:noProof/>
                    <w:lang w:val="en-US"/>
                  </w:rPr>
                  <w:t>2.1.1. Methylation</w:t>
                </w:r>
                <w:r w:rsidR="00EE5233">
                  <w:rPr>
                    <w:noProof/>
                    <w:webHidden/>
                  </w:rPr>
                  <w:tab/>
                </w:r>
                <w:r w:rsidR="00EE5233">
                  <w:rPr>
                    <w:noProof/>
                    <w:webHidden/>
                  </w:rPr>
                  <w:fldChar w:fldCharType="begin"/>
                </w:r>
                <w:r w:rsidR="00EE5233">
                  <w:rPr>
                    <w:noProof/>
                    <w:webHidden/>
                  </w:rPr>
                  <w:instrText xml:space="preserve"> PAGEREF _Toc88849734 \h </w:instrText>
                </w:r>
                <w:r w:rsidR="00EE5233">
                  <w:rPr>
                    <w:noProof/>
                    <w:webHidden/>
                  </w:rPr>
                </w:r>
                <w:r w:rsidR="00EE5233">
                  <w:rPr>
                    <w:noProof/>
                    <w:webHidden/>
                  </w:rPr>
                  <w:fldChar w:fldCharType="separate"/>
                </w:r>
                <w:r w:rsidR="00EE5233">
                  <w:rPr>
                    <w:noProof/>
                    <w:webHidden/>
                  </w:rPr>
                  <w:t>6</w:t>
                </w:r>
                <w:r w:rsidR="00EE5233">
                  <w:rPr>
                    <w:noProof/>
                    <w:webHidden/>
                  </w:rPr>
                  <w:fldChar w:fldCharType="end"/>
                </w:r>
              </w:hyperlink>
            </w:p>
            <w:p w14:paraId="75DE2DBF" w14:textId="27403F9A" w:rsidR="00EE5233" w:rsidRDefault="00296247">
              <w:pPr>
                <w:pStyle w:val="TOC3"/>
                <w:tabs>
                  <w:tab w:val="right" w:leader="dot" w:pos="9350"/>
                </w:tabs>
                <w:rPr>
                  <w:rFonts w:eastAsiaTheme="minorEastAsia"/>
                  <w:noProof/>
                  <w:lang w:eastAsia="en-CA"/>
                </w:rPr>
              </w:pPr>
              <w:hyperlink w:anchor="_Toc88849735" w:history="1">
                <w:r w:rsidR="00EE5233" w:rsidRPr="006B1189">
                  <w:rPr>
                    <w:rStyle w:val="Hyperlink"/>
                    <w:noProof/>
                    <w:lang w:val="en-US"/>
                  </w:rPr>
                  <w:t>2.1.2. Gene regulation</w:t>
                </w:r>
                <w:r w:rsidR="00EE5233">
                  <w:rPr>
                    <w:noProof/>
                    <w:webHidden/>
                  </w:rPr>
                  <w:tab/>
                </w:r>
                <w:r w:rsidR="00EE5233">
                  <w:rPr>
                    <w:noProof/>
                    <w:webHidden/>
                  </w:rPr>
                  <w:fldChar w:fldCharType="begin"/>
                </w:r>
                <w:r w:rsidR="00EE5233">
                  <w:rPr>
                    <w:noProof/>
                    <w:webHidden/>
                  </w:rPr>
                  <w:instrText xml:space="preserve"> PAGEREF _Toc88849735 \h </w:instrText>
                </w:r>
                <w:r w:rsidR="00EE5233">
                  <w:rPr>
                    <w:noProof/>
                    <w:webHidden/>
                  </w:rPr>
                </w:r>
                <w:r w:rsidR="00EE5233">
                  <w:rPr>
                    <w:noProof/>
                    <w:webHidden/>
                  </w:rPr>
                  <w:fldChar w:fldCharType="separate"/>
                </w:r>
                <w:r w:rsidR="00EE5233">
                  <w:rPr>
                    <w:noProof/>
                    <w:webHidden/>
                  </w:rPr>
                  <w:t>6</w:t>
                </w:r>
                <w:r w:rsidR="00EE5233">
                  <w:rPr>
                    <w:noProof/>
                    <w:webHidden/>
                  </w:rPr>
                  <w:fldChar w:fldCharType="end"/>
                </w:r>
              </w:hyperlink>
            </w:p>
            <w:p w14:paraId="678DF271" w14:textId="365657D9" w:rsidR="00EE5233" w:rsidRDefault="00296247">
              <w:pPr>
                <w:pStyle w:val="TOC3"/>
                <w:tabs>
                  <w:tab w:val="right" w:leader="dot" w:pos="9350"/>
                </w:tabs>
                <w:rPr>
                  <w:rFonts w:eastAsiaTheme="minorEastAsia"/>
                  <w:noProof/>
                  <w:lang w:eastAsia="en-CA"/>
                </w:rPr>
              </w:pPr>
              <w:hyperlink w:anchor="_Toc88849736" w:history="1">
                <w:r w:rsidR="00EE5233" w:rsidRPr="006B1189">
                  <w:rPr>
                    <w:rStyle w:val="Hyperlink"/>
                    <w:noProof/>
                    <w:lang w:val="en-US"/>
                  </w:rPr>
                  <w:t>2.1.3. Differentiation</w:t>
                </w:r>
                <w:r w:rsidR="00EE5233">
                  <w:rPr>
                    <w:noProof/>
                    <w:webHidden/>
                  </w:rPr>
                  <w:tab/>
                </w:r>
                <w:r w:rsidR="00EE5233">
                  <w:rPr>
                    <w:noProof/>
                    <w:webHidden/>
                  </w:rPr>
                  <w:fldChar w:fldCharType="begin"/>
                </w:r>
                <w:r w:rsidR="00EE5233">
                  <w:rPr>
                    <w:noProof/>
                    <w:webHidden/>
                  </w:rPr>
                  <w:instrText xml:space="preserve"> PAGEREF _Toc88849736 \h </w:instrText>
                </w:r>
                <w:r w:rsidR="00EE5233">
                  <w:rPr>
                    <w:noProof/>
                    <w:webHidden/>
                  </w:rPr>
                </w:r>
                <w:r w:rsidR="00EE5233">
                  <w:rPr>
                    <w:noProof/>
                    <w:webHidden/>
                  </w:rPr>
                  <w:fldChar w:fldCharType="separate"/>
                </w:r>
                <w:r w:rsidR="00EE5233">
                  <w:rPr>
                    <w:noProof/>
                    <w:webHidden/>
                  </w:rPr>
                  <w:t>7</w:t>
                </w:r>
                <w:r w:rsidR="00EE5233">
                  <w:rPr>
                    <w:noProof/>
                    <w:webHidden/>
                  </w:rPr>
                  <w:fldChar w:fldCharType="end"/>
                </w:r>
              </w:hyperlink>
            </w:p>
            <w:p w14:paraId="4B9AD535" w14:textId="549A2AC2" w:rsidR="00EE5233" w:rsidRDefault="00296247">
              <w:pPr>
                <w:pStyle w:val="TOC3"/>
                <w:tabs>
                  <w:tab w:val="right" w:leader="dot" w:pos="9350"/>
                </w:tabs>
                <w:rPr>
                  <w:rFonts w:eastAsiaTheme="minorEastAsia"/>
                  <w:noProof/>
                  <w:lang w:eastAsia="en-CA"/>
                </w:rPr>
              </w:pPr>
              <w:hyperlink w:anchor="_Toc88849737" w:history="1">
                <w:r w:rsidR="00EE5233" w:rsidRPr="006B1189">
                  <w:rPr>
                    <w:rStyle w:val="Hyperlink"/>
                    <w:noProof/>
                    <w:lang w:val="en-US"/>
                  </w:rPr>
                  <w:t>2.1.4. Epimutations</w:t>
                </w:r>
                <w:r w:rsidR="00EE5233">
                  <w:rPr>
                    <w:noProof/>
                    <w:webHidden/>
                  </w:rPr>
                  <w:tab/>
                </w:r>
                <w:r w:rsidR="00EE5233">
                  <w:rPr>
                    <w:noProof/>
                    <w:webHidden/>
                  </w:rPr>
                  <w:fldChar w:fldCharType="begin"/>
                </w:r>
                <w:r w:rsidR="00EE5233">
                  <w:rPr>
                    <w:noProof/>
                    <w:webHidden/>
                  </w:rPr>
                  <w:instrText xml:space="preserve"> PAGEREF _Toc88849737 \h </w:instrText>
                </w:r>
                <w:r w:rsidR="00EE5233">
                  <w:rPr>
                    <w:noProof/>
                    <w:webHidden/>
                  </w:rPr>
                </w:r>
                <w:r w:rsidR="00EE5233">
                  <w:rPr>
                    <w:noProof/>
                    <w:webHidden/>
                  </w:rPr>
                  <w:fldChar w:fldCharType="separate"/>
                </w:r>
                <w:r w:rsidR="00EE5233">
                  <w:rPr>
                    <w:noProof/>
                    <w:webHidden/>
                  </w:rPr>
                  <w:t>7</w:t>
                </w:r>
                <w:r w:rsidR="00EE5233">
                  <w:rPr>
                    <w:noProof/>
                    <w:webHidden/>
                  </w:rPr>
                  <w:fldChar w:fldCharType="end"/>
                </w:r>
              </w:hyperlink>
            </w:p>
            <w:p w14:paraId="0DF22B46" w14:textId="7BC46150" w:rsidR="00EE5233" w:rsidRDefault="00296247">
              <w:pPr>
                <w:pStyle w:val="TOC2"/>
                <w:tabs>
                  <w:tab w:val="right" w:leader="dot" w:pos="9350"/>
                </w:tabs>
                <w:rPr>
                  <w:rFonts w:eastAsiaTheme="minorEastAsia"/>
                  <w:noProof/>
                  <w:lang w:eastAsia="en-CA"/>
                </w:rPr>
              </w:pPr>
              <w:hyperlink w:anchor="_Toc88849738" w:history="1">
                <w:r w:rsidR="00EE5233" w:rsidRPr="006B1189">
                  <w:rPr>
                    <w:rStyle w:val="Hyperlink"/>
                    <w:noProof/>
                    <w:lang w:val="en-US"/>
                  </w:rPr>
                  <w:t>2.2. Implications to disease</w:t>
                </w:r>
                <w:r w:rsidR="00EE5233">
                  <w:rPr>
                    <w:noProof/>
                    <w:webHidden/>
                  </w:rPr>
                  <w:tab/>
                </w:r>
                <w:r w:rsidR="00EE5233">
                  <w:rPr>
                    <w:noProof/>
                    <w:webHidden/>
                  </w:rPr>
                  <w:fldChar w:fldCharType="begin"/>
                </w:r>
                <w:r w:rsidR="00EE5233">
                  <w:rPr>
                    <w:noProof/>
                    <w:webHidden/>
                  </w:rPr>
                  <w:instrText xml:space="preserve"> PAGEREF _Toc88849738 \h </w:instrText>
                </w:r>
                <w:r w:rsidR="00EE5233">
                  <w:rPr>
                    <w:noProof/>
                    <w:webHidden/>
                  </w:rPr>
                </w:r>
                <w:r w:rsidR="00EE5233">
                  <w:rPr>
                    <w:noProof/>
                    <w:webHidden/>
                  </w:rPr>
                  <w:fldChar w:fldCharType="separate"/>
                </w:r>
                <w:r w:rsidR="00EE5233">
                  <w:rPr>
                    <w:noProof/>
                    <w:webHidden/>
                  </w:rPr>
                  <w:t>8</w:t>
                </w:r>
                <w:r w:rsidR="00EE5233">
                  <w:rPr>
                    <w:noProof/>
                    <w:webHidden/>
                  </w:rPr>
                  <w:fldChar w:fldCharType="end"/>
                </w:r>
              </w:hyperlink>
            </w:p>
            <w:p w14:paraId="1E72C7D1" w14:textId="2688C611" w:rsidR="00EE5233" w:rsidRDefault="00296247">
              <w:pPr>
                <w:pStyle w:val="TOC3"/>
                <w:tabs>
                  <w:tab w:val="right" w:leader="dot" w:pos="9350"/>
                </w:tabs>
                <w:rPr>
                  <w:rFonts w:eastAsiaTheme="minorEastAsia"/>
                  <w:noProof/>
                  <w:lang w:eastAsia="en-CA"/>
                </w:rPr>
              </w:pPr>
              <w:hyperlink w:anchor="_Toc88849739" w:history="1">
                <w:r w:rsidR="00EE5233" w:rsidRPr="006B1189">
                  <w:rPr>
                    <w:rStyle w:val="Hyperlink"/>
                    <w:noProof/>
                    <w:lang w:val="en-US"/>
                  </w:rPr>
                  <w:t>2.2.1. Cancer</w:t>
                </w:r>
                <w:r w:rsidR="00EE5233">
                  <w:rPr>
                    <w:noProof/>
                    <w:webHidden/>
                  </w:rPr>
                  <w:tab/>
                </w:r>
                <w:r w:rsidR="00EE5233">
                  <w:rPr>
                    <w:noProof/>
                    <w:webHidden/>
                  </w:rPr>
                  <w:fldChar w:fldCharType="begin"/>
                </w:r>
                <w:r w:rsidR="00EE5233">
                  <w:rPr>
                    <w:noProof/>
                    <w:webHidden/>
                  </w:rPr>
                  <w:instrText xml:space="preserve"> PAGEREF _Toc88849739 \h </w:instrText>
                </w:r>
                <w:r w:rsidR="00EE5233">
                  <w:rPr>
                    <w:noProof/>
                    <w:webHidden/>
                  </w:rPr>
                </w:r>
                <w:r w:rsidR="00EE5233">
                  <w:rPr>
                    <w:noProof/>
                    <w:webHidden/>
                  </w:rPr>
                  <w:fldChar w:fldCharType="separate"/>
                </w:r>
                <w:r w:rsidR="00EE5233">
                  <w:rPr>
                    <w:noProof/>
                    <w:webHidden/>
                  </w:rPr>
                  <w:t>8</w:t>
                </w:r>
                <w:r w:rsidR="00EE5233">
                  <w:rPr>
                    <w:noProof/>
                    <w:webHidden/>
                  </w:rPr>
                  <w:fldChar w:fldCharType="end"/>
                </w:r>
              </w:hyperlink>
            </w:p>
            <w:p w14:paraId="346856EC" w14:textId="6B690E52" w:rsidR="00EE5233" w:rsidRDefault="00296247">
              <w:pPr>
                <w:pStyle w:val="TOC3"/>
                <w:tabs>
                  <w:tab w:val="right" w:leader="dot" w:pos="9350"/>
                </w:tabs>
                <w:rPr>
                  <w:rFonts w:eastAsiaTheme="minorEastAsia"/>
                  <w:noProof/>
                  <w:lang w:eastAsia="en-CA"/>
                </w:rPr>
              </w:pPr>
              <w:hyperlink w:anchor="_Toc88849740" w:history="1">
                <w:r w:rsidR="00EE5233" w:rsidRPr="006B1189">
                  <w:rPr>
                    <w:rStyle w:val="Hyperlink"/>
                    <w:noProof/>
                    <w:lang w:val="en-US"/>
                  </w:rPr>
                  <w:t>2.2.2. Glioma</w:t>
                </w:r>
                <w:r w:rsidR="00EE5233">
                  <w:rPr>
                    <w:noProof/>
                    <w:webHidden/>
                  </w:rPr>
                  <w:tab/>
                </w:r>
                <w:r w:rsidR="00EE5233">
                  <w:rPr>
                    <w:noProof/>
                    <w:webHidden/>
                  </w:rPr>
                  <w:fldChar w:fldCharType="begin"/>
                </w:r>
                <w:r w:rsidR="00EE5233">
                  <w:rPr>
                    <w:noProof/>
                    <w:webHidden/>
                  </w:rPr>
                  <w:instrText xml:space="preserve"> PAGEREF _Toc88849740 \h </w:instrText>
                </w:r>
                <w:r w:rsidR="00EE5233">
                  <w:rPr>
                    <w:noProof/>
                    <w:webHidden/>
                  </w:rPr>
                </w:r>
                <w:r w:rsidR="00EE5233">
                  <w:rPr>
                    <w:noProof/>
                    <w:webHidden/>
                  </w:rPr>
                  <w:fldChar w:fldCharType="separate"/>
                </w:r>
                <w:r w:rsidR="00EE5233">
                  <w:rPr>
                    <w:noProof/>
                    <w:webHidden/>
                  </w:rPr>
                  <w:t>9</w:t>
                </w:r>
                <w:r w:rsidR="00EE5233">
                  <w:rPr>
                    <w:noProof/>
                    <w:webHidden/>
                  </w:rPr>
                  <w:fldChar w:fldCharType="end"/>
                </w:r>
              </w:hyperlink>
            </w:p>
            <w:p w14:paraId="21DB65D7" w14:textId="5E5528BD" w:rsidR="00EE5233" w:rsidRDefault="00296247">
              <w:pPr>
                <w:pStyle w:val="TOC3"/>
                <w:tabs>
                  <w:tab w:val="right" w:leader="dot" w:pos="9350"/>
                </w:tabs>
                <w:rPr>
                  <w:rFonts w:eastAsiaTheme="minorEastAsia"/>
                  <w:noProof/>
                  <w:lang w:eastAsia="en-CA"/>
                </w:rPr>
              </w:pPr>
              <w:hyperlink w:anchor="_Toc88849741" w:history="1">
                <w:r w:rsidR="00EE5233" w:rsidRPr="006B1189">
                  <w:rPr>
                    <w:rStyle w:val="Hyperlink"/>
                    <w:noProof/>
                    <w:lang w:val="en-US"/>
                  </w:rPr>
                  <w:t>2.2.3. Tumor-associated macrophages</w:t>
                </w:r>
                <w:r w:rsidR="00EE5233">
                  <w:rPr>
                    <w:noProof/>
                    <w:webHidden/>
                  </w:rPr>
                  <w:tab/>
                </w:r>
                <w:r w:rsidR="00EE5233">
                  <w:rPr>
                    <w:noProof/>
                    <w:webHidden/>
                  </w:rPr>
                  <w:fldChar w:fldCharType="begin"/>
                </w:r>
                <w:r w:rsidR="00EE5233">
                  <w:rPr>
                    <w:noProof/>
                    <w:webHidden/>
                  </w:rPr>
                  <w:instrText xml:space="preserve"> PAGEREF _Toc88849741 \h </w:instrText>
                </w:r>
                <w:r w:rsidR="00EE5233">
                  <w:rPr>
                    <w:noProof/>
                    <w:webHidden/>
                  </w:rPr>
                </w:r>
                <w:r w:rsidR="00EE5233">
                  <w:rPr>
                    <w:noProof/>
                    <w:webHidden/>
                  </w:rPr>
                  <w:fldChar w:fldCharType="separate"/>
                </w:r>
                <w:r w:rsidR="00EE5233">
                  <w:rPr>
                    <w:noProof/>
                    <w:webHidden/>
                  </w:rPr>
                  <w:t>9</w:t>
                </w:r>
                <w:r w:rsidR="00EE5233">
                  <w:rPr>
                    <w:noProof/>
                    <w:webHidden/>
                  </w:rPr>
                  <w:fldChar w:fldCharType="end"/>
                </w:r>
              </w:hyperlink>
            </w:p>
            <w:p w14:paraId="78DEB53B" w14:textId="6D66A992" w:rsidR="00EE5233" w:rsidRDefault="00296247">
              <w:pPr>
                <w:pStyle w:val="TOC3"/>
                <w:tabs>
                  <w:tab w:val="right" w:leader="dot" w:pos="9350"/>
                </w:tabs>
                <w:rPr>
                  <w:rFonts w:eastAsiaTheme="minorEastAsia"/>
                  <w:noProof/>
                  <w:lang w:eastAsia="en-CA"/>
                </w:rPr>
              </w:pPr>
              <w:hyperlink w:anchor="_Toc88849742" w:history="1">
                <w:r w:rsidR="00EE5233" w:rsidRPr="006B1189">
                  <w:rPr>
                    <w:rStyle w:val="Hyperlink"/>
                    <w:noProof/>
                    <w:lang w:val="en-US"/>
                  </w:rPr>
                  <w:t>2.2.4. Potential for treatments</w:t>
                </w:r>
                <w:r w:rsidR="00EE5233">
                  <w:rPr>
                    <w:noProof/>
                    <w:webHidden/>
                  </w:rPr>
                  <w:tab/>
                </w:r>
                <w:r w:rsidR="00EE5233">
                  <w:rPr>
                    <w:noProof/>
                    <w:webHidden/>
                  </w:rPr>
                  <w:fldChar w:fldCharType="begin"/>
                </w:r>
                <w:r w:rsidR="00EE5233">
                  <w:rPr>
                    <w:noProof/>
                    <w:webHidden/>
                  </w:rPr>
                  <w:instrText xml:space="preserve"> PAGEREF _Toc88849742 \h </w:instrText>
                </w:r>
                <w:r w:rsidR="00EE5233">
                  <w:rPr>
                    <w:noProof/>
                    <w:webHidden/>
                  </w:rPr>
                </w:r>
                <w:r w:rsidR="00EE5233">
                  <w:rPr>
                    <w:noProof/>
                    <w:webHidden/>
                  </w:rPr>
                  <w:fldChar w:fldCharType="separate"/>
                </w:r>
                <w:r w:rsidR="00EE5233">
                  <w:rPr>
                    <w:noProof/>
                    <w:webHidden/>
                  </w:rPr>
                  <w:t>10</w:t>
                </w:r>
                <w:r w:rsidR="00EE5233">
                  <w:rPr>
                    <w:noProof/>
                    <w:webHidden/>
                  </w:rPr>
                  <w:fldChar w:fldCharType="end"/>
                </w:r>
              </w:hyperlink>
            </w:p>
            <w:p w14:paraId="12DB8741" w14:textId="0AEE2907" w:rsidR="00EE5233" w:rsidRDefault="00296247">
              <w:pPr>
                <w:pStyle w:val="TOC2"/>
                <w:tabs>
                  <w:tab w:val="right" w:leader="dot" w:pos="9350"/>
                </w:tabs>
                <w:rPr>
                  <w:rFonts w:eastAsiaTheme="minorEastAsia"/>
                  <w:noProof/>
                  <w:lang w:eastAsia="en-CA"/>
                </w:rPr>
              </w:pPr>
              <w:hyperlink w:anchor="_Toc88849743" w:history="1">
                <w:r w:rsidR="00EE5233" w:rsidRPr="006B1189">
                  <w:rPr>
                    <w:rStyle w:val="Hyperlink"/>
                    <w:noProof/>
                    <w:lang w:val="en-US"/>
                  </w:rPr>
                  <w:t>2.3. Quantifying methylation</w:t>
                </w:r>
                <w:r w:rsidR="00EE5233">
                  <w:rPr>
                    <w:noProof/>
                    <w:webHidden/>
                  </w:rPr>
                  <w:tab/>
                </w:r>
                <w:r w:rsidR="00EE5233">
                  <w:rPr>
                    <w:noProof/>
                    <w:webHidden/>
                  </w:rPr>
                  <w:fldChar w:fldCharType="begin"/>
                </w:r>
                <w:r w:rsidR="00EE5233">
                  <w:rPr>
                    <w:noProof/>
                    <w:webHidden/>
                  </w:rPr>
                  <w:instrText xml:space="preserve"> PAGEREF _Toc88849743 \h </w:instrText>
                </w:r>
                <w:r w:rsidR="00EE5233">
                  <w:rPr>
                    <w:noProof/>
                    <w:webHidden/>
                  </w:rPr>
                </w:r>
                <w:r w:rsidR="00EE5233">
                  <w:rPr>
                    <w:noProof/>
                    <w:webHidden/>
                  </w:rPr>
                  <w:fldChar w:fldCharType="separate"/>
                </w:r>
                <w:r w:rsidR="00EE5233">
                  <w:rPr>
                    <w:noProof/>
                    <w:webHidden/>
                  </w:rPr>
                  <w:t>10</w:t>
                </w:r>
                <w:r w:rsidR="00EE5233">
                  <w:rPr>
                    <w:noProof/>
                    <w:webHidden/>
                  </w:rPr>
                  <w:fldChar w:fldCharType="end"/>
                </w:r>
              </w:hyperlink>
            </w:p>
            <w:p w14:paraId="0AE094F8" w14:textId="70D7AE79" w:rsidR="00EE5233" w:rsidRDefault="00296247">
              <w:pPr>
                <w:pStyle w:val="TOC3"/>
                <w:tabs>
                  <w:tab w:val="right" w:leader="dot" w:pos="9350"/>
                </w:tabs>
                <w:rPr>
                  <w:rFonts w:eastAsiaTheme="minorEastAsia"/>
                  <w:noProof/>
                  <w:lang w:eastAsia="en-CA"/>
                </w:rPr>
              </w:pPr>
              <w:hyperlink w:anchor="_Toc88849744" w:history="1">
                <w:r w:rsidR="00EE5233" w:rsidRPr="006B1189">
                  <w:rPr>
                    <w:rStyle w:val="Hyperlink"/>
                    <w:noProof/>
                    <w:lang w:val="en-US"/>
                  </w:rPr>
                  <w:t>2.3.1. Methylation arrays</w:t>
                </w:r>
                <w:r w:rsidR="00EE5233">
                  <w:rPr>
                    <w:noProof/>
                    <w:webHidden/>
                  </w:rPr>
                  <w:tab/>
                </w:r>
                <w:r w:rsidR="00EE5233">
                  <w:rPr>
                    <w:noProof/>
                    <w:webHidden/>
                  </w:rPr>
                  <w:fldChar w:fldCharType="begin"/>
                </w:r>
                <w:r w:rsidR="00EE5233">
                  <w:rPr>
                    <w:noProof/>
                    <w:webHidden/>
                  </w:rPr>
                  <w:instrText xml:space="preserve"> PAGEREF _Toc88849744 \h </w:instrText>
                </w:r>
                <w:r w:rsidR="00EE5233">
                  <w:rPr>
                    <w:noProof/>
                    <w:webHidden/>
                  </w:rPr>
                </w:r>
                <w:r w:rsidR="00EE5233">
                  <w:rPr>
                    <w:noProof/>
                    <w:webHidden/>
                  </w:rPr>
                  <w:fldChar w:fldCharType="separate"/>
                </w:r>
                <w:r w:rsidR="00EE5233">
                  <w:rPr>
                    <w:noProof/>
                    <w:webHidden/>
                  </w:rPr>
                  <w:t>10</w:t>
                </w:r>
                <w:r w:rsidR="00EE5233">
                  <w:rPr>
                    <w:noProof/>
                    <w:webHidden/>
                  </w:rPr>
                  <w:fldChar w:fldCharType="end"/>
                </w:r>
              </w:hyperlink>
            </w:p>
            <w:p w14:paraId="64BFA517" w14:textId="1A6BAD44" w:rsidR="00EE5233" w:rsidRDefault="00296247">
              <w:pPr>
                <w:pStyle w:val="TOC3"/>
                <w:tabs>
                  <w:tab w:val="right" w:leader="dot" w:pos="9350"/>
                </w:tabs>
                <w:rPr>
                  <w:rFonts w:eastAsiaTheme="minorEastAsia"/>
                  <w:noProof/>
                  <w:lang w:eastAsia="en-CA"/>
                </w:rPr>
              </w:pPr>
              <w:hyperlink w:anchor="_Toc88849745" w:history="1">
                <w:r w:rsidR="00EE5233" w:rsidRPr="006B1189">
                  <w:rPr>
                    <w:rStyle w:val="Hyperlink"/>
                    <w:noProof/>
                    <w:lang w:val="en-US"/>
                  </w:rPr>
                  <w:t>2.3.2. Whole genome bisulfite sequencing</w:t>
                </w:r>
                <w:r w:rsidR="00EE5233">
                  <w:rPr>
                    <w:noProof/>
                    <w:webHidden/>
                  </w:rPr>
                  <w:tab/>
                </w:r>
                <w:r w:rsidR="00EE5233">
                  <w:rPr>
                    <w:noProof/>
                    <w:webHidden/>
                  </w:rPr>
                  <w:fldChar w:fldCharType="begin"/>
                </w:r>
                <w:r w:rsidR="00EE5233">
                  <w:rPr>
                    <w:noProof/>
                    <w:webHidden/>
                  </w:rPr>
                  <w:instrText xml:space="preserve"> PAGEREF _Toc88849745 \h </w:instrText>
                </w:r>
                <w:r w:rsidR="00EE5233">
                  <w:rPr>
                    <w:noProof/>
                    <w:webHidden/>
                  </w:rPr>
                </w:r>
                <w:r w:rsidR="00EE5233">
                  <w:rPr>
                    <w:noProof/>
                    <w:webHidden/>
                  </w:rPr>
                  <w:fldChar w:fldCharType="separate"/>
                </w:r>
                <w:r w:rsidR="00EE5233">
                  <w:rPr>
                    <w:noProof/>
                    <w:webHidden/>
                  </w:rPr>
                  <w:t>11</w:t>
                </w:r>
                <w:r w:rsidR="00EE5233">
                  <w:rPr>
                    <w:noProof/>
                    <w:webHidden/>
                  </w:rPr>
                  <w:fldChar w:fldCharType="end"/>
                </w:r>
              </w:hyperlink>
            </w:p>
            <w:p w14:paraId="272D49A2" w14:textId="46BC40BE" w:rsidR="00EE5233" w:rsidRDefault="00296247">
              <w:pPr>
                <w:pStyle w:val="TOC3"/>
                <w:tabs>
                  <w:tab w:val="right" w:leader="dot" w:pos="9350"/>
                </w:tabs>
                <w:rPr>
                  <w:rFonts w:eastAsiaTheme="minorEastAsia"/>
                  <w:noProof/>
                  <w:lang w:eastAsia="en-CA"/>
                </w:rPr>
              </w:pPr>
              <w:hyperlink w:anchor="_Toc88849746" w:history="1">
                <w:r w:rsidR="00EE5233" w:rsidRPr="006B1189">
                  <w:rPr>
                    <w:rStyle w:val="Hyperlink"/>
                    <w:noProof/>
                    <w:lang w:val="en-US"/>
                  </w:rPr>
                  <w:t>2.3.3. Single cell bisulfite sequencing</w:t>
                </w:r>
                <w:r w:rsidR="00EE5233">
                  <w:rPr>
                    <w:noProof/>
                    <w:webHidden/>
                  </w:rPr>
                  <w:tab/>
                </w:r>
                <w:r w:rsidR="00EE5233">
                  <w:rPr>
                    <w:noProof/>
                    <w:webHidden/>
                  </w:rPr>
                  <w:fldChar w:fldCharType="begin"/>
                </w:r>
                <w:r w:rsidR="00EE5233">
                  <w:rPr>
                    <w:noProof/>
                    <w:webHidden/>
                  </w:rPr>
                  <w:instrText xml:space="preserve"> PAGEREF _Toc88849746 \h </w:instrText>
                </w:r>
                <w:r w:rsidR="00EE5233">
                  <w:rPr>
                    <w:noProof/>
                    <w:webHidden/>
                  </w:rPr>
                </w:r>
                <w:r w:rsidR="00EE5233">
                  <w:rPr>
                    <w:noProof/>
                    <w:webHidden/>
                  </w:rPr>
                  <w:fldChar w:fldCharType="separate"/>
                </w:r>
                <w:r w:rsidR="00EE5233">
                  <w:rPr>
                    <w:noProof/>
                    <w:webHidden/>
                  </w:rPr>
                  <w:t>11</w:t>
                </w:r>
                <w:r w:rsidR="00EE5233">
                  <w:rPr>
                    <w:noProof/>
                    <w:webHidden/>
                  </w:rPr>
                  <w:fldChar w:fldCharType="end"/>
                </w:r>
              </w:hyperlink>
            </w:p>
            <w:p w14:paraId="0F6EA35F" w14:textId="0D7E1CE1" w:rsidR="00EE5233" w:rsidRDefault="00296247">
              <w:pPr>
                <w:pStyle w:val="TOC2"/>
                <w:tabs>
                  <w:tab w:val="right" w:leader="dot" w:pos="9350"/>
                </w:tabs>
                <w:rPr>
                  <w:rFonts w:eastAsiaTheme="minorEastAsia"/>
                  <w:noProof/>
                  <w:lang w:eastAsia="en-CA"/>
                </w:rPr>
              </w:pPr>
              <w:hyperlink w:anchor="_Toc88849747" w:history="1">
                <w:r w:rsidR="00EE5233" w:rsidRPr="006B1189">
                  <w:rPr>
                    <w:rStyle w:val="Hyperlink"/>
                    <w:noProof/>
                    <w:lang w:val="en-US"/>
                  </w:rPr>
                  <w:t>2.4. Project aim</w:t>
                </w:r>
                <w:r w:rsidR="00EE5233">
                  <w:rPr>
                    <w:noProof/>
                    <w:webHidden/>
                  </w:rPr>
                  <w:tab/>
                </w:r>
                <w:r w:rsidR="00EE5233">
                  <w:rPr>
                    <w:noProof/>
                    <w:webHidden/>
                  </w:rPr>
                  <w:fldChar w:fldCharType="begin"/>
                </w:r>
                <w:r w:rsidR="00EE5233">
                  <w:rPr>
                    <w:noProof/>
                    <w:webHidden/>
                  </w:rPr>
                  <w:instrText xml:space="preserve"> PAGEREF _Toc88849747 \h </w:instrText>
                </w:r>
                <w:r w:rsidR="00EE5233">
                  <w:rPr>
                    <w:noProof/>
                    <w:webHidden/>
                  </w:rPr>
                </w:r>
                <w:r w:rsidR="00EE5233">
                  <w:rPr>
                    <w:noProof/>
                    <w:webHidden/>
                  </w:rPr>
                  <w:fldChar w:fldCharType="separate"/>
                </w:r>
                <w:r w:rsidR="00EE5233">
                  <w:rPr>
                    <w:noProof/>
                    <w:webHidden/>
                  </w:rPr>
                  <w:t>12</w:t>
                </w:r>
                <w:r w:rsidR="00EE5233">
                  <w:rPr>
                    <w:noProof/>
                    <w:webHidden/>
                  </w:rPr>
                  <w:fldChar w:fldCharType="end"/>
                </w:r>
              </w:hyperlink>
            </w:p>
            <w:p w14:paraId="227E2CFC" w14:textId="41EE1CB6" w:rsidR="00EE5233" w:rsidRDefault="00296247">
              <w:pPr>
                <w:pStyle w:val="TOC1"/>
                <w:tabs>
                  <w:tab w:val="right" w:leader="dot" w:pos="9350"/>
                </w:tabs>
                <w:rPr>
                  <w:rFonts w:eastAsiaTheme="minorEastAsia"/>
                  <w:b w:val="0"/>
                  <w:noProof/>
                  <w:lang w:eastAsia="en-CA"/>
                </w:rPr>
              </w:pPr>
              <w:hyperlink w:anchor="_Toc88849748" w:history="1">
                <w:r w:rsidR="00EE5233" w:rsidRPr="006B1189">
                  <w:rPr>
                    <w:rStyle w:val="Hyperlink"/>
                    <w:noProof/>
                    <w:lang w:val="en-US"/>
                  </w:rPr>
                  <w:t>3. Methods</w:t>
                </w:r>
                <w:r w:rsidR="00EE5233">
                  <w:rPr>
                    <w:noProof/>
                    <w:webHidden/>
                  </w:rPr>
                  <w:tab/>
                </w:r>
                <w:r w:rsidR="00EE5233">
                  <w:rPr>
                    <w:noProof/>
                    <w:webHidden/>
                  </w:rPr>
                  <w:fldChar w:fldCharType="begin"/>
                </w:r>
                <w:r w:rsidR="00EE5233">
                  <w:rPr>
                    <w:noProof/>
                    <w:webHidden/>
                  </w:rPr>
                  <w:instrText xml:space="preserve"> PAGEREF _Toc88849748 \h </w:instrText>
                </w:r>
                <w:r w:rsidR="00EE5233">
                  <w:rPr>
                    <w:noProof/>
                    <w:webHidden/>
                  </w:rPr>
                </w:r>
                <w:r w:rsidR="00EE5233">
                  <w:rPr>
                    <w:noProof/>
                    <w:webHidden/>
                  </w:rPr>
                  <w:fldChar w:fldCharType="separate"/>
                </w:r>
                <w:r w:rsidR="00EE5233">
                  <w:rPr>
                    <w:noProof/>
                    <w:webHidden/>
                  </w:rPr>
                  <w:t>12</w:t>
                </w:r>
                <w:r w:rsidR="00EE5233">
                  <w:rPr>
                    <w:noProof/>
                    <w:webHidden/>
                  </w:rPr>
                  <w:fldChar w:fldCharType="end"/>
                </w:r>
              </w:hyperlink>
            </w:p>
            <w:p w14:paraId="5D907F3C" w14:textId="05189FAC" w:rsidR="00EE5233" w:rsidRDefault="00296247">
              <w:pPr>
                <w:pStyle w:val="TOC2"/>
                <w:tabs>
                  <w:tab w:val="right" w:leader="dot" w:pos="9350"/>
                </w:tabs>
                <w:rPr>
                  <w:rFonts w:eastAsiaTheme="minorEastAsia"/>
                  <w:noProof/>
                  <w:lang w:eastAsia="en-CA"/>
                </w:rPr>
              </w:pPr>
              <w:hyperlink w:anchor="_Toc88849749" w:history="1">
                <w:r w:rsidR="00EE5233" w:rsidRPr="006B1189">
                  <w:rPr>
                    <w:rStyle w:val="Hyperlink"/>
                    <w:noProof/>
                    <w:lang w:val="en-US"/>
                  </w:rPr>
                  <w:t>3.1. scMethrix</w:t>
                </w:r>
                <w:r w:rsidR="00EE5233">
                  <w:rPr>
                    <w:noProof/>
                    <w:webHidden/>
                  </w:rPr>
                  <w:tab/>
                </w:r>
                <w:r w:rsidR="00EE5233">
                  <w:rPr>
                    <w:noProof/>
                    <w:webHidden/>
                  </w:rPr>
                  <w:fldChar w:fldCharType="begin"/>
                </w:r>
                <w:r w:rsidR="00EE5233">
                  <w:rPr>
                    <w:noProof/>
                    <w:webHidden/>
                  </w:rPr>
                  <w:instrText xml:space="preserve"> PAGEREF _Toc88849749 \h </w:instrText>
                </w:r>
                <w:r w:rsidR="00EE5233">
                  <w:rPr>
                    <w:noProof/>
                    <w:webHidden/>
                  </w:rPr>
                </w:r>
                <w:r w:rsidR="00EE5233">
                  <w:rPr>
                    <w:noProof/>
                    <w:webHidden/>
                  </w:rPr>
                  <w:fldChar w:fldCharType="separate"/>
                </w:r>
                <w:r w:rsidR="00EE5233">
                  <w:rPr>
                    <w:noProof/>
                    <w:webHidden/>
                  </w:rPr>
                  <w:t>12</w:t>
                </w:r>
                <w:r w:rsidR="00EE5233">
                  <w:rPr>
                    <w:noProof/>
                    <w:webHidden/>
                  </w:rPr>
                  <w:fldChar w:fldCharType="end"/>
                </w:r>
              </w:hyperlink>
            </w:p>
            <w:p w14:paraId="0B6E09C6" w14:textId="7612471B" w:rsidR="00EE5233" w:rsidRDefault="00296247">
              <w:pPr>
                <w:pStyle w:val="TOC3"/>
                <w:tabs>
                  <w:tab w:val="right" w:leader="dot" w:pos="9350"/>
                </w:tabs>
                <w:rPr>
                  <w:rFonts w:eastAsiaTheme="minorEastAsia"/>
                  <w:noProof/>
                  <w:lang w:eastAsia="en-CA"/>
                </w:rPr>
              </w:pPr>
              <w:hyperlink w:anchor="_Toc88849750" w:history="1">
                <w:r w:rsidR="00EE5233" w:rsidRPr="006B1189">
                  <w:rPr>
                    <w:rStyle w:val="Hyperlink"/>
                    <w:noProof/>
                    <w:lang w:val="en-US"/>
                  </w:rPr>
                  <w:t>3.1.1. Overview</w:t>
                </w:r>
                <w:r w:rsidR="00EE5233">
                  <w:rPr>
                    <w:noProof/>
                    <w:webHidden/>
                  </w:rPr>
                  <w:tab/>
                </w:r>
                <w:r w:rsidR="00EE5233">
                  <w:rPr>
                    <w:noProof/>
                    <w:webHidden/>
                  </w:rPr>
                  <w:fldChar w:fldCharType="begin"/>
                </w:r>
                <w:r w:rsidR="00EE5233">
                  <w:rPr>
                    <w:noProof/>
                    <w:webHidden/>
                  </w:rPr>
                  <w:instrText xml:space="preserve"> PAGEREF _Toc88849750 \h </w:instrText>
                </w:r>
                <w:r w:rsidR="00EE5233">
                  <w:rPr>
                    <w:noProof/>
                    <w:webHidden/>
                  </w:rPr>
                </w:r>
                <w:r w:rsidR="00EE5233">
                  <w:rPr>
                    <w:noProof/>
                    <w:webHidden/>
                  </w:rPr>
                  <w:fldChar w:fldCharType="separate"/>
                </w:r>
                <w:r w:rsidR="00EE5233">
                  <w:rPr>
                    <w:noProof/>
                    <w:webHidden/>
                  </w:rPr>
                  <w:t>12</w:t>
                </w:r>
                <w:r w:rsidR="00EE5233">
                  <w:rPr>
                    <w:noProof/>
                    <w:webHidden/>
                  </w:rPr>
                  <w:fldChar w:fldCharType="end"/>
                </w:r>
              </w:hyperlink>
            </w:p>
            <w:p w14:paraId="1779B6C4" w14:textId="28F74032" w:rsidR="00EE5233" w:rsidRDefault="00296247">
              <w:pPr>
                <w:pStyle w:val="TOC3"/>
                <w:tabs>
                  <w:tab w:val="right" w:leader="dot" w:pos="9350"/>
                </w:tabs>
                <w:rPr>
                  <w:rFonts w:eastAsiaTheme="minorEastAsia"/>
                  <w:noProof/>
                  <w:lang w:eastAsia="en-CA"/>
                </w:rPr>
              </w:pPr>
              <w:hyperlink w:anchor="_Toc88849751" w:history="1">
                <w:r w:rsidR="00EE5233" w:rsidRPr="006B1189">
                  <w:rPr>
                    <w:rStyle w:val="Hyperlink"/>
                    <w:noProof/>
                    <w:lang w:val="en-US"/>
                  </w:rPr>
                  <w:t>3.1.2. Data handling</w:t>
                </w:r>
                <w:r w:rsidR="00EE5233">
                  <w:rPr>
                    <w:noProof/>
                    <w:webHidden/>
                  </w:rPr>
                  <w:tab/>
                </w:r>
                <w:r w:rsidR="00EE5233">
                  <w:rPr>
                    <w:noProof/>
                    <w:webHidden/>
                  </w:rPr>
                  <w:fldChar w:fldCharType="begin"/>
                </w:r>
                <w:r w:rsidR="00EE5233">
                  <w:rPr>
                    <w:noProof/>
                    <w:webHidden/>
                  </w:rPr>
                  <w:instrText xml:space="preserve"> PAGEREF _Toc88849751 \h </w:instrText>
                </w:r>
                <w:r w:rsidR="00EE5233">
                  <w:rPr>
                    <w:noProof/>
                    <w:webHidden/>
                  </w:rPr>
                </w:r>
                <w:r w:rsidR="00EE5233">
                  <w:rPr>
                    <w:noProof/>
                    <w:webHidden/>
                  </w:rPr>
                  <w:fldChar w:fldCharType="separate"/>
                </w:r>
                <w:r w:rsidR="00EE5233">
                  <w:rPr>
                    <w:noProof/>
                    <w:webHidden/>
                  </w:rPr>
                  <w:t>13</w:t>
                </w:r>
                <w:r w:rsidR="00EE5233">
                  <w:rPr>
                    <w:noProof/>
                    <w:webHidden/>
                  </w:rPr>
                  <w:fldChar w:fldCharType="end"/>
                </w:r>
              </w:hyperlink>
            </w:p>
            <w:p w14:paraId="33653BC5" w14:textId="4C334F27" w:rsidR="00EE5233" w:rsidRDefault="00296247">
              <w:pPr>
                <w:pStyle w:val="TOC3"/>
                <w:tabs>
                  <w:tab w:val="right" w:leader="dot" w:pos="9350"/>
                </w:tabs>
                <w:rPr>
                  <w:rFonts w:eastAsiaTheme="minorEastAsia"/>
                  <w:noProof/>
                  <w:lang w:eastAsia="en-CA"/>
                </w:rPr>
              </w:pPr>
              <w:hyperlink w:anchor="_Toc88849752" w:history="1">
                <w:r w:rsidR="00EE5233" w:rsidRPr="006B1189">
                  <w:rPr>
                    <w:rStyle w:val="Hyperlink"/>
                    <w:noProof/>
                    <w:lang w:val="en-US"/>
                  </w:rPr>
                  <w:t>3.1.3. Analysis</w:t>
                </w:r>
                <w:r w:rsidR="00EE5233">
                  <w:rPr>
                    <w:noProof/>
                    <w:webHidden/>
                  </w:rPr>
                  <w:tab/>
                </w:r>
                <w:r w:rsidR="00EE5233">
                  <w:rPr>
                    <w:noProof/>
                    <w:webHidden/>
                  </w:rPr>
                  <w:fldChar w:fldCharType="begin"/>
                </w:r>
                <w:r w:rsidR="00EE5233">
                  <w:rPr>
                    <w:noProof/>
                    <w:webHidden/>
                  </w:rPr>
                  <w:instrText xml:space="preserve"> PAGEREF _Toc88849752 \h </w:instrText>
                </w:r>
                <w:r w:rsidR="00EE5233">
                  <w:rPr>
                    <w:noProof/>
                    <w:webHidden/>
                  </w:rPr>
                </w:r>
                <w:r w:rsidR="00EE5233">
                  <w:rPr>
                    <w:noProof/>
                    <w:webHidden/>
                  </w:rPr>
                  <w:fldChar w:fldCharType="separate"/>
                </w:r>
                <w:r w:rsidR="00EE5233">
                  <w:rPr>
                    <w:noProof/>
                    <w:webHidden/>
                  </w:rPr>
                  <w:t>14</w:t>
                </w:r>
                <w:r w:rsidR="00EE5233">
                  <w:rPr>
                    <w:noProof/>
                    <w:webHidden/>
                  </w:rPr>
                  <w:fldChar w:fldCharType="end"/>
                </w:r>
              </w:hyperlink>
            </w:p>
            <w:p w14:paraId="4DB2C1BE" w14:textId="1E99CBEC" w:rsidR="00EE5233" w:rsidRDefault="00296247">
              <w:pPr>
                <w:pStyle w:val="TOC3"/>
                <w:tabs>
                  <w:tab w:val="right" w:leader="dot" w:pos="9350"/>
                </w:tabs>
                <w:rPr>
                  <w:rFonts w:eastAsiaTheme="minorEastAsia"/>
                  <w:noProof/>
                  <w:lang w:eastAsia="en-CA"/>
                </w:rPr>
              </w:pPr>
              <w:hyperlink w:anchor="_Toc88849753" w:history="1">
                <w:r w:rsidR="00EE5233" w:rsidRPr="006B1189">
                  <w:rPr>
                    <w:rStyle w:val="Hyperlink"/>
                    <w:noProof/>
                    <w:lang w:val="en-US"/>
                  </w:rPr>
                  <w:t>3.1.4. Additional Features</w:t>
                </w:r>
                <w:r w:rsidR="00EE5233">
                  <w:rPr>
                    <w:noProof/>
                    <w:webHidden/>
                  </w:rPr>
                  <w:tab/>
                </w:r>
                <w:r w:rsidR="00EE5233">
                  <w:rPr>
                    <w:noProof/>
                    <w:webHidden/>
                  </w:rPr>
                  <w:fldChar w:fldCharType="begin"/>
                </w:r>
                <w:r w:rsidR="00EE5233">
                  <w:rPr>
                    <w:noProof/>
                    <w:webHidden/>
                  </w:rPr>
                  <w:instrText xml:space="preserve"> PAGEREF _Toc88849753 \h </w:instrText>
                </w:r>
                <w:r w:rsidR="00EE5233">
                  <w:rPr>
                    <w:noProof/>
                    <w:webHidden/>
                  </w:rPr>
                </w:r>
                <w:r w:rsidR="00EE5233">
                  <w:rPr>
                    <w:noProof/>
                    <w:webHidden/>
                  </w:rPr>
                  <w:fldChar w:fldCharType="separate"/>
                </w:r>
                <w:r w:rsidR="00EE5233">
                  <w:rPr>
                    <w:noProof/>
                    <w:webHidden/>
                  </w:rPr>
                  <w:t>18</w:t>
                </w:r>
                <w:r w:rsidR="00EE5233">
                  <w:rPr>
                    <w:noProof/>
                    <w:webHidden/>
                  </w:rPr>
                  <w:fldChar w:fldCharType="end"/>
                </w:r>
              </w:hyperlink>
            </w:p>
            <w:p w14:paraId="5DBF734F" w14:textId="2D72560C" w:rsidR="00EE5233" w:rsidRDefault="00296247">
              <w:pPr>
                <w:pStyle w:val="TOC3"/>
                <w:tabs>
                  <w:tab w:val="right" w:leader="dot" w:pos="9350"/>
                </w:tabs>
                <w:rPr>
                  <w:rFonts w:eastAsiaTheme="minorEastAsia"/>
                  <w:noProof/>
                  <w:lang w:eastAsia="en-CA"/>
                </w:rPr>
              </w:pPr>
              <w:hyperlink w:anchor="_Toc88849754" w:history="1">
                <w:r w:rsidR="00EE5233" w:rsidRPr="006B1189">
                  <w:rPr>
                    <w:rStyle w:val="Hyperlink"/>
                    <w:noProof/>
                    <w:lang w:val="en-US"/>
                  </w:rPr>
                  <w:t>3.1.5. Performance</w:t>
                </w:r>
                <w:r w:rsidR="00EE5233">
                  <w:rPr>
                    <w:noProof/>
                    <w:webHidden/>
                  </w:rPr>
                  <w:tab/>
                </w:r>
                <w:r w:rsidR="00EE5233">
                  <w:rPr>
                    <w:noProof/>
                    <w:webHidden/>
                  </w:rPr>
                  <w:fldChar w:fldCharType="begin"/>
                </w:r>
                <w:r w:rsidR="00EE5233">
                  <w:rPr>
                    <w:noProof/>
                    <w:webHidden/>
                  </w:rPr>
                  <w:instrText xml:space="preserve"> PAGEREF _Toc88849754 \h </w:instrText>
                </w:r>
                <w:r w:rsidR="00EE5233">
                  <w:rPr>
                    <w:noProof/>
                    <w:webHidden/>
                  </w:rPr>
                </w:r>
                <w:r w:rsidR="00EE5233">
                  <w:rPr>
                    <w:noProof/>
                    <w:webHidden/>
                  </w:rPr>
                  <w:fldChar w:fldCharType="separate"/>
                </w:r>
                <w:r w:rsidR="00EE5233">
                  <w:rPr>
                    <w:noProof/>
                    <w:webHidden/>
                  </w:rPr>
                  <w:t>18</w:t>
                </w:r>
                <w:r w:rsidR="00EE5233">
                  <w:rPr>
                    <w:noProof/>
                    <w:webHidden/>
                  </w:rPr>
                  <w:fldChar w:fldCharType="end"/>
                </w:r>
              </w:hyperlink>
            </w:p>
            <w:p w14:paraId="14B77D03" w14:textId="73AE7617" w:rsidR="00EE5233" w:rsidRDefault="00296247">
              <w:pPr>
                <w:pStyle w:val="TOC3"/>
                <w:tabs>
                  <w:tab w:val="right" w:leader="dot" w:pos="9350"/>
                </w:tabs>
                <w:rPr>
                  <w:rFonts w:eastAsiaTheme="minorEastAsia"/>
                  <w:noProof/>
                  <w:lang w:eastAsia="en-CA"/>
                </w:rPr>
              </w:pPr>
              <w:hyperlink w:anchor="_Toc88849755" w:history="1">
                <w:r w:rsidR="00EE5233" w:rsidRPr="006B1189">
                  <w:rPr>
                    <w:rStyle w:val="Hyperlink"/>
                    <w:noProof/>
                    <w:lang w:val="en-US"/>
                  </w:rPr>
                  <w:t>3.1.6. Validation</w:t>
                </w:r>
                <w:r w:rsidR="00EE5233">
                  <w:rPr>
                    <w:noProof/>
                    <w:webHidden/>
                  </w:rPr>
                  <w:tab/>
                </w:r>
                <w:r w:rsidR="00EE5233">
                  <w:rPr>
                    <w:noProof/>
                    <w:webHidden/>
                  </w:rPr>
                  <w:fldChar w:fldCharType="begin"/>
                </w:r>
                <w:r w:rsidR="00EE5233">
                  <w:rPr>
                    <w:noProof/>
                    <w:webHidden/>
                  </w:rPr>
                  <w:instrText xml:space="preserve"> PAGEREF _Toc88849755 \h </w:instrText>
                </w:r>
                <w:r w:rsidR="00EE5233">
                  <w:rPr>
                    <w:noProof/>
                    <w:webHidden/>
                  </w:rPr>
                </w:r>
                <w:r w:rsidR="00EE5233">
                  <w:rPr>
                    <w:noProof/>
                    <w:webHidden/>
                  </w:rPr>
                  <w:fldChar w:fldCharType="separate"/>
                </w:r>
                <w:r w:rsidR="00EE5233">
                  <w:rPr>
                    <w:noProof/>
                    <w:webHidden/>
                  </w:rPr>
                  <w:t>18</w:t>
                </w:r>
                <w:r w:rsidR="00EE5233">
                  <w:rPr>
                    <w:noProof/>
                    <w:webHidden/>
                  </w:rPr>
                  <w:fldChar w:fldCharType="end"/>
                </w:r>
              </w:hyperlink>
            </w:p>
            <w:p w14:paraId="5E43915D" w14:textId="6401EFE5" w:rsidR="00EE5233" w:rsidRDefault="00296247">
              <w:pPr>
                <w:pStyle w:val="TOC2"/>
                <w:tabs>
                  <w:tab w:val="right" w:leader="dot" w:pos="9350"/>
                </w:tabs>
                <w:rPr>
                  <w:rFonts w:eastAsiaTheme="minorEastAsia"/>
                  <w:noProof/>
                  <w:lang w:eastAsia="en-CA"/>
                </w:rPr>
              </w:pPr>
              <w:hyperlink w:anchor="_Toc88849756" w:history="1">
                <w:r w:rsidR="00EE5233" w:rsidRPr="006B1189">
                  <w:rPr>
                    <w:rStyle w:val="Hyperlink"/>
                    <w:noProof/>
                    <w:lang w:val="en-US"/>
                  </w:rPr>
                  <w:t>3.2. Glioma tumor-associated macrophages</w:t>
                </w:r>
                <w:r w:rsidR="00EE5233">
                  <w:rPr>
                    <w:noProof/>
                    <w:webHidden/>
                  </w:rPr>
                  <w:tab/>
                </w:r>
                <w:r w:rsidR="00EE5233">
                  <w:rPr>
                    <w:noProof/>
                    <w:webHidden/>
                  </w:rPr>
                  <w:fldChar w:fldCharType="begin"/>
                </w:r>
                <w:r w:rsidR="00EE5233">
                  <w:rPr>
                    <w:noProof/>
                    <w:webHidden/>
                  </w:rPr>
                  <w:instrText xml:space="preserve"> PAGEREF _Toc88849756 \h </w:instrText>
                </w:r>
                <w:r w:rsidR="00EE5233">
                  <w:rPr>
                    <w:noProof/>
                    <w:webHidden/>
                  </w:rPr>
                </w:r>
                <w:r w:rsidR="00EE5233">
                  <w:rPr>
                    <w:noProof/>
                    <w:webHidden/>
                  </w:rPr>
                  <w:fldChar w:fldCharType="separate"/>
                </w:r>
                <w:r w:rsidR="00EE5233">
                  <w:rPr>
                    <w:noProof/>
                    <w:webHidden/>
                  </w:rPr>
                  <w:t>19</w:t>
                </w:r>
                <w:r w:rsidR="00EE5233">
                  <w:rPr>
                    <w:noProof/>
                    <w:webHidden/>
                  </w:rPr>
                  <w:fldChar w:fldCharType="end"/>
                </w:r>
              </w:hyperlink>
            </w:p>
            <w:p w14:paraId="612C7C3E" w14:textId="69E75569" w:rsidR="00EE5233" w:rsidRDefault="00296247">
              <w:pPr>
                <w:pStyle w:val="TOC3"/>
                <w:tabs>
                  <w:tab w:val="right" w:leader="dot" w:pos="9350"/>
                </w:tabs>
                <w:rPr>
                  <w:rFonts w:eastAsiaTheme="minorEastAsia"/>
                  <w:noProof/>
                  <w:lang w:eastAsia="en-CA"/>
                </w:rPr>
              </w:pPr>
              <w:hyperlink w:anchor="_Toc88849757" w:history="1">
                <w:r w:rsidR="00EE5233" w:rsidRPr="006B1189">
                  <w:rPr>
                    <w:rStyle w:val="Hyperlink"/>
                    <w:noProof/>
                    <w:lang w:val="en-US"/>
                  </w:rPr>
                  <w:t>3.2.1. Raw data</w:t>
                </w:r>
                <w:r w:rsidR="00EE5233">
                  <w:rPr>
                    <w:noProof/>
                    <w:webHidden/>
                  </w:rPr>
                  <w:tab/>
                </w:r>
                <w:r w:rsidR="00EE5233">
                  <w:rPr>
                    <w:noProof/>
                    <w:webHidden/>
                  </w:rPr>
                  <w:fldChar w:fldCharType="begin"/>
                </w:r>
                <w:r w:rsidR="00EE5233">
                  <w:rPr>
                    <w:noProof/>
                    <w:webHidden/>
                  </w:rPr>
                  <w:instrText xml:space="preserve"> PAGEREF _Toc88849757 \h </w:instrText>
                </w:r>
                <w:r w:rsidR="00EE5233">
                  <w:rPr>
                    <w:noProof/>
                    <w:webHidden/>
                  </w:rPr>
                </w:r>
                <w:r w:rsidR="00EE5233">
                  <w:rPr>
                    <w:noProof/>
                    <w:webHidden/>
                  </w:rPr>
                  <w:fldChar w:fldCharType="separate"/>
                </w:r>
                <w:r w:rsidR="00EE5233">
                  <w:rPr>
                    <w:noProof/>
                    <w:webHidden/>
                  </w:rPr>
                  <w:t>19</w:t>
                </w:r>
                <w:r w:rsidR="00EE5233">
                  <w:rPr>
                    <w:noProof/>
                    <w:webHidden/>
                  </w:rPr>
                  <w:fldChar w:fldCharType="end"/>
                </w:r>
              </w:hyperlink>
            </w:p>
            <w:p w14:paraId="02A7401A" w14:textId="1ABE2922" w:rsidR="00EE5233" w:rsidRDefault="00296247">
              <w:pPr>
                <w:pStyle w:val="TOC3"/>
                <w:tabs>
                  <w:tab w:val="right" w:leader="dot" w:pos="9350"/>
                </w:tabs>
                <w:rPr>
                  <w:rFonts w:eastAsiaTheme="minorEastAsia"/>
                  <w:noProof/>
                  <w:lang w:eastAsia="en-CA"/>
                </w:rPr>
              </w:pPr>
              <w:hyperlink w:anchor="_Toc88849758" w:history="1">
                <w:r w:rsidR="00EE5233" w:rsidRPr="006B1189">
                  <w:rPr>
                    <w:rStyle w:val="Hyperlink"/>
                    <w:noProof/>
                    <w:lang w:val="en-US"/>
                  </w:rPr>
                  <w:t>3.2.2. Data processing</w:t>
                </w:r>
                <w:r w:rsidR="00EE5233">
                  <w:rPr>
                    <w:noProof/>
                    <w:webHidden/>
                  </w:rPr>
                  <w:tab/>
                </w:r>
                <w:r w:rsidR="00EE5233">
                  <w:rPr>
                    <w:noProof/>
                    <w:webHidden/>
                  </w:rPr>
                  <w:fldChar w:fldCharType="begin"/>
                </w:r>
                <w:r w:rsidR="00EE5233">
                  <w:rPr>
                    <w:noProof/>
                    <w:webHidden/>
                  </w:rPr>
                  <w:instrText xml:space="preserve"> PAGEREF _Toc88849758 \h </w:instrText>
                </w:r>
                <w:r w:rsidR="00EE5233">
                  <w:rPr>
                    <w:noProof/>
                    <w:webHidden/>
                  </w:rPr>
                </w:r>
                <w:r w:rsidR="00EE5233">
                  <w:rPr>
                    <w:noProof/>
                    <w:webHidden/>
                  </w:rPr>
                  <w:fldChar w:fldCharType="separate"/>
                </w:r>
                <w:r w:rsidR="00EE5233">
                  <w:rPr>
                    <w:noProof/>
                    <w:webHidden/>
                  </w:rPr>
                  <w:t>19</w:t>
                </w:r>
                <w:r w:rsidR="00EE5233">
                  <w:rPr>
                    <w:noProof/>
                    <w:webHidden/>
                  </w:rPr>
                  <w:fldChar w:fldCharType="end"/>
                </w:r>
              </w:hyperlink>
            </w:p>
            <w:p w14:paraId="6552D64C" w14:textId="28BCBEB2" w:rsidR="00EE5233" w:rsidRDefault="00296247">
              <w:pPr>
                <w:pStyle w:val="TOC3"/>
                <w:tabs>
                  <w:tab w:val="right" w:leader="dot" w:pos="9350"/>
                </w:tabs>
                <w:rPr>
                  <w:rFonts w:eastAsiaTheme="minorEastAsia"/>
                  <w:noProof/>
                  <w:lang w:eastAsia="en-CA"/>
                </w:rPr>
              </w:pPr>
              <w:hyperlink w:anchor="_Toc88849759" w:history="1">
                <w:r w:rsidR="00EE5233" w:rsidRPr="006B1189">
                  <w:rPr>
                    <w:rStyle w:val="Hyperlink"/>
                    <w:noProof/>
                    <w:lang w:val="en-US"/>
                  </w:rPr>
                  <w:t>3.2.3. Cell deconvolution</w:t>
                </w:r>
                <w:r w:rsidR="00EE5233">
                  <w:rPr>
                    <w:noProof/>
                    <w:webHidden/>
                  </w:rPr>
                  <w:tab/>
                </w:r>
                <w:r w:rsidR="00EE5233">
                  <w:rPr>
                    <w:noProof/>
                    <w:webHidden/>
                  </w:rPr>
                  <w:fldChar w:fldCharType="begin"/>
                </w:r>
                <w:r w:rsidR="00EE5233">
                  <w:rPr>
                    <w:noProof/>
                    <w:webHidden/>
                  </w:rPr>
                  <w:instrText xml:space="preserve"> PAGEREF _Toc88849759 \h </w:instrText>
                </w:r>
                <w:r w:rsidR="00EE5233">
                  <w:rPr>
                    <w:noProof/>
                    <w:webHidden/>
                  </w:rPr>
                </w:r>
                <w:r w:rsidR="00EE5233">
                  <w:rPr>
                    <w:noProof/>
                    <w:webHidden/>
                  </w:rPr>
                  <w:fldChar w:fldCharType="separate"/>
                </w:r>
                <w:r w:rsidR="00EE5233">
                  <w:rPr>
                    <w:noProof/>
                    <w:webHidden/>
                  </w:rPr>
                  <w:t>20</w:t>
                </w:r>
                <w:r w:rsidR="00EE5233">
                  <w:rPr>
                    <w:noProof/>
                    <w:webHidden/>
                  </w:rPr>
                  <w:fldChar w:fldCharType="end"/>
                </w:r>
              </w:hyperlink>
            </w:p>
            <w:p w14:paraId="35F40BF0" w14:textId="3FCB48C4" w:rsidR="00EE5233" w:rsidRDefault="00296247">
              <w:pPr>
                <w:pStyle w:val="TOC3"/>
                <w:tabs>
                  <w:tab w:val="right" w:leader="dot" w:pos="9350"/>
                </w:tabs>
                <w:rPr>
                  <w:rFonts w:eastAsiaTheme="minorEastAsia"/>
                  <w:noProof/>
                  <w:lang w:eastAsia="en-CA"/>
                </w:rPr>
              </w:pPr>
              <w:hyperlink w:anchor="_Toc88849760" w:history="1">
                <w:r w:rsidR="00EE5233" w:rsidRPr="006B1189">
                  <w:rPr>
                    <w:rStyle w:val="Hyperlink"/>
                    <w:noProof/>
                    <w:lang w:val="en-US"/>
                  </w:rPr>
                  <w:t>3.2.4. Glioma TAMs</w:t>
                </w:r>
                <w:r w:rsidR="00EE5233">
                  <w:rPr>
                    <w:noProof/>
                    <w:webHidden/>
                  </w:rPr>
                  <w:tab/>
                </w:r>
                <w:r w:rsidR="00EE5233">
                  <w:rPr>
                    <w:noProof/>
                    <w:webHidden/>
                  </w:rPr>
                  <w:fldChar w:fldCharType="begin"/>
                </w:r>
                <w:r w:rsidR="00EE5233">
                  <w:rPr>
                    <w:noProof/>
                    <w:webHidden/>
                  </w:rPr>
                  <w:instrText xml:space="preserve"> PAGEREF _Toc88849760 \h </w:instrText>
                </w:r>
                <w:r w:rsidR="00EE5233">
                  <w:rPr>
                    <w:noProof/>
                    <w:webHidden/>
                  </w:rPr>
                </w:r>
                <w:r w:rsidR="00EE5233">
                  <w:rPr>
                    <w:noProof/>
                    <w:webHidden/>
                  </w:rPr>
                  <w:fldChar w:fldCharType="separate"/>
                </w:r>
                <w:r w:rsidR="00EE5233">
                  <w:rPr>
                    <w:noProof/>
                    <w:webHidden/>
                  </w:rPr>
                  <w:t>21</w:t>
                </w:r>
                <w:r w:rsidR="00EE5233">
                  <w:rPr>
                    <w:noProof/>
                    <w:webHidden/>
                  </w:rPr>
                  <w:fldChar w:fldCharType="end"/>
                </w:r>
              </w:hyperlink>
            </w:p>
            <w:p w14:paraId="6E7AB6FF" w14:textId="5D87B55C" w:rsidR="00EE5233" w:rsidRDefault="00296247">
              <w:pPr>
                <w:pStyle w:val="TOC3"/>
                <w:tabs>
                  <w:tab w:val="right" w:leader="dot" w:pos="9350"/>
                </w:tabs>
                <w:rPr>
                  <w:rFonts w:eastAsiaTheme="minorEastAsia"/>
                  <w:noProof/>
                  <w:lang w:eastAsia="en-CA"/>
                </w:rPr>
              </w:pPr>
              <w:hyperlink w:anchor="_Toc88849761" w:history="1">
                <w:r w:rsidR="00EE5233" w:rsidRPr="006B1189">
                  <w:rPr>
                    <w:rStyle w:val="Hyperlink"/>
                    <w:noProof/>
                    <w:lang w:val="en-US"/>
                  </w:rPr>
                  <w:t>3.2.5. Lineage reconstruction</w:t>
                </w:r>
                <w:r w:rsidR="00EE5233">
                  <w:rPr>
                    <w:noProof/>
                    <w:webHidden/>
                  </w:rPr>
                  <w:tab/>
                </w:r>
                <w:r w:rsidR="00EE5233">
                  <w:rPr>
                    <w:noProof/>
                    <w:webHidden/>
                  </w:rPr>
                  <w:fldChar w:fldCharType="begin"/>
                </w:r>
                <w:r w:rsidR="00EE5233">
                  <w:rPr>
                    <w:noProof/>
                    <w:webHidden/>
                  </w:rPr>
                  <w:instrText xml:space="preserve"> PAGEREF _Toc88849761 \h </w:instrText>
                </w:r>
                <w:r w:rsidR="00EE5233">
                  <w:rPr>
                    <w:noProof/>
                    <w:webHidden/>
                  </w:rPr>
                </w:r>
                <w:r w:rsidR="00EE5233">
                  <w:rPr>
                    <w:noProof/>
                    <w:webHidden/>
                  </w:rPr>
                  <w:fldChar w:fldCharType="separate"/>
                </w:r>
                <w:r w:rsidR="00EE5233">
                  <w:rPr>
                    <w:noProof/>
                    <w:webHidden/>
                  </w:rPr>
                  <w:t>21</w:t>
                </w:r>
                <w:r w:rsidR="00EE5233">
                  <w:rPr>
                    <w:noProof/>
                    <w:webHidden/>
                  </w:rPr>
                  <w:fldChar w:fldCharType="end"/>
                </w:r>
              </w:hyperlink>
            </w:p>
            <w:p w14:paraId="74CB5968" w14:textId="00E06BAD" w:rsidR="00EE5233" w:rsidRDefault="00296247">
              <w:pPr>
                <w:pStyle w:val="TOC3"/>
                <w:tabs>
                  <w:tab w:val="right" w:leader="dot" w:pos="9350"/>
                </w:tabs>
                <w:rPr>
                  <w:rFonts w:eastAsiaTheme="minorEastAsia"/>
                  <w:noProof/>
                  <w:lang w:eastAsia="en-CA"/>
                </w:rPr>
              </w:pPr>
              <w:hyperlink w:anchor="_Toc88849762" w:history="1">
                <w:r w:rsidR="00EE5233" w:rsidRPr="006B1189">
                  <w:rPr>
                    <w:rStyle w:val="Hyperlink"/>
                    <w:noProof/>
                    <w:lang w:val="en-US"/>
                  </w:rPr>
                  <w:t>3.2.6.</w:t>
                </w:r>
                <w:r w:rsidR="00EE5233">
                  <w:rPr>
                    <w:noProof/>
                    <w:webHidden/>
                  </w:rPr>
                  <w:tab/>
                </w:r>
                <w:r w:rsidR="00EE5233">
                  <w:rPr>
                    <w:noProof/>
                    <w:webHidden/>
                  </w:rPr>
                  <w:fldChar w:fldCharType="begin"/>
                </w:r>
                <w:r w:rsidR="00EE5233">
                  <w:rPr>
                    <w:noProof/>
                    <w:webHidden/>
                  </w:rPr>
                  <w:instrText xml:space="preserve"> PAGEREF _Toc88849762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3831E5E4" w14:textId="0B56EEBF" w:rsidR="00EE5233" w:rsidRDefault="00296247">
              <w:pPr>
                <w:pStyle w:val="TOC1"/>
                <w:tabs>
                  <w:tab w:val="right" w:leader="dot" w:pos="9350"/>
                </w:tabs>
                <w:rPr>
                  <w:rFonts w:eastAsiaTheme="minorEastAsia"/>
                  <w:b w:val="0"/>
                  <w:noProof/>
                  <w:lang w:eastAsia="en-CA"/>
                </w:rPr>
              </w:pPr>
              <w:hyperlink w:anchor="_Toc88849763" w:history="1">
                <w:r w:rsidR="00EE5233" w:rsidRPr="006B1189">
                  <w:rPr>
                    <w:rStyle w:val="Hyperlink"/>
                    <w:noProof/>
                    <w:lang w:val="en-US"/>
                  </w:rPr>
                  <w:t>4. Results</w:t>
                </w:r>
                <w:r w:rsidR="00EE5233">
                  <w:rPr>
                    <w:noProof/>
                    <w:webHidden/>
                  </w:rPr>
                  <w:tab/>
                </w:r>
                <w:r w:rsidR="00EE5233">
                  <w:rPr>
                    <w:noProof/>
                    <w:webHidden/>
                  </w:rPr>
                  <w:fldChar w:fldCharType="begin"/>
                </w:r>
                <w:r w:rsidR="00EE5233">
                  <w:rPr>
                    <w:noProof/>
                    <w:webHidden/>
                  </w:rPr>
                  <w:instrText xml:space="preserve"> PAGEREF _Toc88849763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6D4D2016" w14:textId="759AD9A2" w:rsidR="00EE5233" w:rsidRDefault="00296247">
              <w:pPr>
                <w:pStyle w:val="TOC2"/>
                <w:tabs>
                  <w:tab w:val="right" w:leader="dot" w:pos="9350"/>
                </w:tabs>
                <w:rPr>
                  <w:rFonts w:eastAsiaTheme="minorEastAsia"/>
                  <w:noProof/>
                  <w:lang w:eastAsia="en-CA"/>
                </w:rPr>
              </w:pPr>
              <w:hyperlink w:anchor="_Toc88849764" w:history="1">
                <w:r w:rsidR="00EE5233" w:rsidRPr="006B1189">
                  <w:rPr>
                    <w:rStyle w:val="Hyperlink"/>
                    <w:noProof/>
                    <w:lang w:val="en-US"/>
                  </w:rPr>
                  <w:t>4.1. scMethrix</w:t>
                </w:r>
                <w:r w:rsidR="00EE5233">
                  <w:rPr>
                    <w:noProof/>
                    <w:webHidden/>
                  </w:rPr>
                  <w:tab/>
                </w:r>
                <w:r w:rsidR="00EE5233">
                  <w:rPr>
                    <w:noProof/>
                    <w:webHidden/>
                  </w:rPr>
                  <w:fldChar w:fldCharType="begin"/>
                </w:r>
                <w:r w:rsidR="00EE5233">
                  <w:rPr>
                    <w:noProof/>
                    <w:webHidden/>
                  </w:rPr>
                  <w:instrText xml:space="preserve"> PAGEREF _Toc88849764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42D4D80A" w14:textId="262ADE10" w:rsidR="00EE5233" w:rsidRDefault="00296247">
              <w:pPr>
                <w:pStyle w:val="TOC2"/>
                <w:tabs>
                  <w:tab w:val="right" w:leader="dot" w:pos="9350"/>
                </w:tabs>
                <w:rPr>
                  <w:rFonts w:eastAsiaTheme="minorEastAsia"/>
                  <w:noProof/>
                  <w:lang w:eastAsia="en-CA"/>
                </w:rPr>
              </w:pPr>
              <w:hyperlink w:anchor="_Toc88849765" w:history="1">
                <w:r w:rsidR="00EE5233" w:rsidRPr="006B1189">
                  <w:rPr>
                    <w:rStyle w:val="Hyperlink"/>
                    <w:noProof/>
                    <w:lang w:val="en-US"/>
                  </w:rPr>
                  <w:t>4.2. Glioma tumor-associated macrophages</w:t>
                </w:r>
                <w:r w:rsidR="00EE5233">
                  <w:rPr>
                    <w:noProof/>
                    <w:webHidden/>
                  </w:rPr>
                  <w:tab/>
                </w:r>
                <w:r w:rsidR="00EE5233">
                  <w:rPr>
                    <w:noProof/>
                    <w:webHidden/>
                  </w:rPr>
                  <w:fldChar w:fldCharType="begin"/>
                </w:r>
                <w:r w:rsidR="00EE5233">
                  <w:rPr>
                    <w:noProof/>
                    <w:webHidden/>
                  </w:rPr>
                  <w:instrText xml:space="preserve"> PAGEREF _Toc88849765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7A70CEC5" w14:textId="59341456" w:rsidR="00EE5233" w:rsidRDefault="00296247">
              <w:pPr>
                <w:pStyle w:val="TOC3"/>
                <w:tabs>
                  <w:tab w:val="right" w:leader="dot" w:pos="9350"/>
                </w:tabs>
                <w:rPr>
                  <w:rFonts w:eastAsiaTheme="minorEastAsia"/>
                  <w:noProof/>
                  <w:lang w:eastAsia="en-CA"/>
                </w:rPr>
              </w:pPr>
              <w:hyperlink w:anchor="_Toc88849766" w:history="1">
                <w:r w:rsidR="00EE5233" w:rsidRPr="006B1189">
                  <w:rPr>
                    <w:rStyle w:val="Hyperlink"/>
                    <w:noProof/>
                    <w:lang w:val="en-US"/>
                  </w:rPr>
                  <w:t>4.2.1. Array-based</w:t>
                </w:r>
                <w:r w:rsidR="00EE5233">
                  <w:rPr>
                    <w:noProof/>
                    <w:webHidden/>
                  </w:rPr>
                  <w:tab/>
                </w:r>
                <w:r w:rsidR="00EE5233">
                  <w:rPr>
                    <w:noProof/>
                    <w:webHidden/>
                  </w:rPr>
                  <w:fldChar w:fldCharType="begin"/>
                </w:r>
                <w:r w:rsidR="00EE5233">
                  <w:rPr>
                    <w:noProof/>
                    <w:webHidden/>
                  </w:rPr>
                  <w:instrText xml:space="preserve"> PAGEREF _Toc88849766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54B96549" w14:textId="1E0187EC" w:rsidR="00EE5233" w:rsidRDefault="00296247">
              <w:pPr>
                <w:pStyle w:val="TOC1"/>
                <w:tabs>
                  <w:tab w:val="right" w:leader="dot" w:pos="9350"/>
                </w:tabs>
                <w:rPr>
                  <w:rFonts w:eastAsiaTheme="minorEastAsia"/>
                  <w:b w:val="0"/>
                  <w:noProof/>
                  <w:lang w:eastAsia="en-CA"/>
                </w:rPr>
              </w:pPr>
              <w:hyperlink w:anchor="_Toc88849767" w:history="1">
                <w:r w:rsidR="00EE5233" w:rsidRPr="006B1189">
                  <w:rPr>
                    <w:rStyle w:val="Hyperlink"/>
                    <w:noProof/>
                    <w:lang w:val="en-US"/>
                  </w:rPr>
                  <w:t>5. Discussion</w:t>
                </w:r>
                <w:r w:rsidR="00EE5233">
                  <w:rPr>
                    <w:noProof/>
                    <w:webHidden/>
                  </w:rPr>
                  <w:tab/>
                </w:r>
                <w:r w:rsidR="00EE5233">
                  <w:rPr>
                    <w:noProof/>
                    <w:webHidden/>
                  </w:rPr>
                  <w:fldChar w:fldCharType="begin"/>
                </w:r>
                <w:r w:rsidR="00EE5233">
                  <w:rPr>
                    <w:noProof/>
                    <w:webHidden/>
                  </w:rPr>
                  <w:instrText xml:space="preserve"> PAGEREF _Toc88849767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676F75F6" w14:textId="55248F29" w:rsidR="00EE5233" w:rsidRDefault="00296247">
              <w:pPr>
                <w:pStyle w:val="TOC2"/>
                <w:tabs>
                  <w:tab w:val="right" w:leader="dot" w:pos="9350"/>
                </w:tabs>
                <w:rPr>
                  <w:rFonts w:eastAsiaTheme="minorEastAsia"/>
                  <w:noProof/>
                  <w:lang w:eastAsia="en-CA"/>
                </w:rPr>
              </w:pPr>
              <w:hyperlink w:anchor="_Toc88849768" w:history="1">
                <w:r w:rsidR="00EE5233" w:rsidRPr="006B1189">
                  <w:rPr>
                    <w:rStyle w:val="Hyperlink"/>
                    <w:noProof/>
                    <w:lang w:val="en-US"/>
                  </w:rPr>
                  <w:t>5.1. scMethrix</w:t>
                </w:r>
                <w:r w:rsidR="00EE5233">
                  <w:rPr>
                    <w:noProof/>
                    <w:webHidden/>
                  </w:rPr>
                  <w:tab/>
                </w:r>
                <w:r w:rsidR="00EE5233">
                  <w:rPr>
                    <w:noProof/>
                    <w:webHidden/>
                  </w:rPr>
                  <w:fldChar w:fldCharType="begin"/>
                </w:r>
                <w:r w:rsidR="00EE5233">
                  <w:rPr>
                    <w:noProof/>
                    <w:webHidden/>
                  </w:rPr>
                  <w:instrText xml:space="preserve"> PAGEREF _Toc88849768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3A0D5368" w14:textId="08DEE7A4" w:rsidR="00EE5233" w:rsidRDefault="00296247">
              <w:pPr>
                <w:pStyle w:val="TOC3"/>
                <w:tabs>
                  <w:tab w:val="right" w:leader="dot" w:pos="9350"/>
                </w:tabs>
                <w:rPr>
                  <w:rFonts w:eastAsiaTheme="minorEastAsia"/>
                  <w:noProof/>
                  <w:lang w:eastAsia="en-CA"/>
                </w:rPr>
              </w:pPr>
              <w:hyperlink w:anchor="_Toc88849769" w:history="1">
                <w:r w:rsidR="00EE5233" w:rsidRPr="006B1189">
                  <w:rPr>
                    <w:rStyle w:val="Hyperlink"/>
                    <w:noProof/>
                    <w:lang w:val="en-US"/>
                  </w:rPr>
                  <w:t>5.1.1. Validation</w:t>
                </w:r>
                <w:r w:rsidR="00EE5233">
                  <w:rPr>
                    <w:noProof/>
                    <w:webHidden/>
                  </w:rPr>
                  <w:tab/>
                </w:r>
                <w:r w:rsidR="00EE5233">
                  <w:rPr>
                    <w:noProof/>
                    <w:webHidden/>
                  </w:rPr>
                  <w:fldChar w:fldCharType="begin"/>
                </w:r>
                <w:r w:rsidR="00EE5233">
                  <w:rPr>
                    <w:noProof/>
                    <w:webHidden/>
                  </w:rPr>
                  <w:instrText xml:space="preserve"> PAGEREF _Toc88849769 \h </w:instrText>
                </w:r>
                <w:r w:rsidR="00EE5233">
                  <w:rPr>
                    <w:noProof/>
                    <w:webHidden/>
                  </w:rPr>
                </w:r>
                <w:r w:rsidR="00EE5233">
                  <w:rPr>
                    <w:noProof/>
                    <w:webHidden/>
                  </w:rPr>
                  <w:fldChar w:fldCharType="separate"/>
                </w:r>
                <w:r w:rsidR="00EE5233">
                  <w:rPr>
                    <w:noProof/>
                    <w:webHidden/>
                  </w:rPr>
                  <w:t>22</w:t>
                </w:r>
                <w:r w:rsidR="00EE5233">
                  <w:rPr>
                    <w:noProof/>
                    <w:webHidden/>
                  </w:rPr>
                  <w:fldChar w:fldCharType="end"/>
                </w:r>
              </w:hyperlink>
            </w:p>
            <w:p w14:paraId="2C458BFB" w14:textId="7669E212" w:rsidR="00EE5233" w:rsidRDefault="00296247">
              <w:pPr>
                <w:pStyle w:val="TOC1"/>
                <w:tabs>
                  <w:tab w:val="right" w:leader="dot" w:pos="9350"/>
                </w:tabs>
                <w:rPr>
                  <w:rFonts w:eastAsiaTheme="minorEastAsia"/>
                  <w:b w:val="0"/>
                  <w:noProof/>
                  <w:lang w:eastAsia="en-CA"/>
                </w:rPr>
              </w:pPr>
              <w:hyperlink w:anchor="_Toc88849770" w:history="1">
                <w:r w:rsidR="00EE5233" w:rsidRPr="006B1189">
                  <w:rPr>
                    <w:rStyle w:val="Hyperlink"/>
                    <w:noProof/>
                    <w:lang w:val="en-US"/>
                  </w:rPr>
                  <w:t>6. Future Outlook</w:t>
                </w:r>
                <w:r w:rsidR="00EE5233">
                  <w:rPr>
                    <w:noProof/>
                    <w:webHidden/>
                  </w:rPr>
                  <w:tab/>
                </w:r>
                <w:r w:rsidR="00EE5233">
                  <w:rPr>
                    <w:noProof/>
                    <w:webHidden/>
                  </w:rPr>
                  <w:fldChar w:fldCharType="begin"/>
                </w:r>
                <w:r w:rsidR="00EE5233">
                  <w:rPr>
                    <w:noProof/>
                    <w:webHidden/>
                  </w:rPr>
                  <w:instrText xml:space="preserve"> PAGEREF _Toc88849770 \h </w:instrText>
                </w:r>
                <w:r w:rsidR="00EE5233">
                  <w:rPr>
                    <w:noProof/>
                    <w:webHidden/>
                  </w:rPr>
                </w:r>
                <w:r w:rsidR="00EE5233">
                  <w:rPr>
                    <w:noProof/>
                    <w:webHidden/>
                  </w:rPr>
                  <w:fldChar w:fldCharType="separate"/>
                </w:r>
                <w:r w:rsidR="00EE5233">
                  <w:rPr>
                    <w:noProof/>
                    <w:webHidden/>
                  </w:rPr>
                  <w:t>23</w:t>
                </w:r>
                <w:r w:rsidR="00EE5233">
                  <w:rPr>
                    <w:noProof/>
                    <w:webHidden/>
                  </w:rPr>
                  <w:fldChar w:fldCharType="end"/>
                </w:r>
              </w:hyperlink>
            </w:p>
            <w:p w14:paraId="0317F5CD" w14:textId="1D0984A1" w:rsidR="00EE5233" w:rsidRDefault="00296247">
              <w:pPr>
                <w:pStyle w:val="TOC1"/>
                <w:tabs>
                  <w:tab w:val="right" w:leader="dot" w:pos="9350"/>
                </w:tabs>
                <w:rPr>
                  <w:rFonts w:eastAsiaTheme="minorEastAsia"/>
                  <w:b w:val="0"/>
                  <w:noProof/>
                  <w:lang w:eastAsia="en-CA"/>
                </w:rPr>
              </w:pPr>
              <w:hyperlink w:anchor="_Toc88849771" w:history="1">
                <w:r w:rsidR="00EE5233" w:rsidRPr="006B1189">
                  <w:rPr>
                    <w:rStyle w:val="Hyperlink"/>
                    <w:noProof/>
                    <w:lang w:val="en-US"/>
                  </w:rPr>
                  <w:t>7. Conclusion</w:t>
                </w:r>
                <w:r w:rsidR="00EE5233">
                  <w:rPr>
                    <w:noProof/>
                    <w:webHidden/>
                  </w:rPr>
                  <w:tab/>
                </w:r>
                <w:r w:rsidR="00EE5233">
                  <w:rPr>
                    <w:noProof/>
                    <w:webHidden/>
                  </w:rPr>
                  <w:fldChar w:fldCharType="begin"/>
                </w:r>
                <w:r w:rsidR="00EE5233">
                  <w:rPr>
                    <w:noProof/>
                    <w:webHidden/>
                  </w:rPr>
                  <w:instrText xml:space="preserve"> PAGEREF _Toc88849771 \h </w:instrText>
                </w:r>
                <w:r w:rsidR="00EE5233">
                  <w:rPr>
                    <w:noProof/>
                    <w:webHidden/>
                  </w:rPr>
                </w:r>
                <w:r w:rsidR="00EE5233">
                  <w:rPr>
                    <w:noProof/>
                    <w:webHidden/>
                  </w:rPr>
                  <w:fldChar w:fldCharType="separate"/>
                </w:r>
                <w:r w:rsidR="00EE5233">
                  <w:rPr>
                    <w:noProof/>
                    <w:webHidden/>
                  </w:rPr>
                  <w:t>23</w:t>
                </w:r>
                <w:r w:rsidR="00EE5233">
                  <w:rPr>
                    <w:noProof/>
                    <w:webHidden/>
                  </w:rPr>
                  <w:fldChar w:fldCharType="end"/>
                </w:r>
              </w:hyperlink>
            </w:p>
            <w:p w14:paraId="493D763D" w14:textId="4D9CE462" w:rsidR="00EE5233" w:rsidRDefault="00296247">
              <w:pPr>
                <w:pStyle w:val="TOC1"/>
                <w:tabs>
                  <w:tab w:val="right" w:leader="dot" w:pos="9350"/>
                </w:tabs>
                <w:rPr>
                  <w:rFonts w:eastAsiaTheme="minorEastAsia"/>
                  <w:b w:val="0"/>
                  <w:noProof/>
                  <w:lang w:eastAsia="en-CA"/>
                </w:rPr>
              </w:pPr>
              <w:hyperlink w:anchor="_Toc88849772" w:history="1">
                <w:r w:rsidR="00EE5233" w:rsidRPr="006B1189">
                  <w:rPr>
                    <w:rStyle w:val="Hyperlink"/>
                    <w:noProof/>
                    <w:lang w:val="en-US"/>
                  </w:rPr>
                  <w:t>8. Data Availability</w:t>
                </w:r>
                <w:r w:rsidR="00EE5233">
                  <w:rPr>
                    <w:noProof/>
                    <w:webHidden/>
                  </w:rPr>
                  <w:tab/>
                </w:r>
                <w:r w:rsidR="00EE5233">
                  <w:rPr>
                    <w:noProof/>
                    <w:webHidden/>
                  </w:rPr>
                  <w:fldChar w:fldCharType="begin"/>
                </w:r>
                <w:r w:rsidR="00EE5233">
                  <w:rPr>
                    <w:noProof/>
                    <w:webHidden/>
                  </w:rPr>
                  <w:instrText xml:space="preserve"> PAGEREF _Toc88849772 \h </w:instrText>
                </w:r>
                <w:r w:rsidR="00EE5233">
                  <w:rPr>
                    <w:noProof/>
                    <w:webHidden/>
                  </w:rPr>
                </w:r>
                <w:r w:rsidR="00EE5233">
                  <w:rPr>
                    <w:noProof/>
                    <w:webHidden/>
                  </w:rPr>
                  <w:fldChar w:fldCharType="separate"/>
                </w:r>
                <w:r w:rsidR="00EE5233">
                  <w:rPr>
                    <w:noProof/>
                    <w:webHidden/>
                  </w:rPr>
                  <w:t>23</w:t>
                </w:r>
                <w:r w:rsidR="00EE5233">
                  <w:rPr>
                    <w:noProof/>
                    <w:webHidden/>
                  </w:rPr>
                  <w:fldChar w:fldCharType="end"/>
                </w:r>
              </w:hyperlink>
            </w:p>
            <w:p w14:paraId="55EDE7EA" w14:textId="2DF80740" w:rsidR="00EE5233" w:rsidRDefault="00296247">
              <w:pPr>
                <w:pStyle w:val="TOC1"/>
                <w:tabs>
                  <w:tab w:val="right" w:leader="dot" w:pos="9350"/>
                </w:tabs>
                <w:rPr>
                  <w:rFonts w:eastAsiaTheme="minorEastAsia"/>
                  <w:b w:val="0"/>
                  <w:noProof/>
                  <w:lang w:eastAsia="en-CA"/>
                </w:rPr>
              </w:pPr>
              <w:hyperlink w:anchor="_Toc88849773" w:history="1">
                <w:r w:rsidR="00EE5233" w:rsidRPr="006B1189">
                  <w:rPr>
                    <w:rStyle w:val="Hyperlink"/>
                    <w:noProof/>
                    <w:lang w:val="en-US"/>
                  </w:rPr>
                  <w:t>9. Supplementary Data</w:t>
                </w:r>
                <w:r w:rsidR="00EE5233">
                  <w:rPr>
                    <w:noProof/>
                    <w:webHidden/>
                  </w:rPr>
                  <w:tab/>
                </w:r>
                <w:r w:rsidR="00EE5233">
                  <w:rPr>
                    <w:noProof/>
                    <w:webHidden/>
                  </w:rPr>
                  <w:fldChar w:fldCharType="begin"/>
                </w:r>
                <w:r w:rsidR="00EE5233">
                  <w:rPr>
                    <w:noProof/>
                    <w:webHidden/>
                  </w:rPr>
                  <w:instrText xml:space="preserve"> PAGEREF _Toc88849773 \h </w:instrText>
                </w:r>
                <w:r w:rsidR="00EE5233">
                  <w:rPr>
                    <w:noProof/>
                    <w:webHidden/>
                  </w:rPr>
                </w:r>
                <w:r w:rsidR="00EE5233">
                  <w:rPr>
                    <w:noProof/>
                    <w:webHidden/>
                  </w:rPr>
                  <w:fldChar w:fldCharType="separate"/>
                </w:r>
                <w:r w:rsidR="00EE5233">
                  <w:rPr>
                    <w:noProof/>
                    <w:webHidden/>
                  </w:rPr>
                  <w:t>23</w:t>
                </w:r>
                <w:r w:rsidR="00EE5233">
                  <w:rPr>
                    <w:noProof/>
                    <w:webHidden/>
                  </w:rPr>
                  <w:fldChar w:fldCharType="end"/>
                </w:r>
              </w:hyperlink>
            </w:p>
            <w:p w14:paraId="7D0A6ED6" w14:textId="22E6E01D"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849728"/>
          <w:r>
            <w:rPr>
              <w:lang w:val="en-US"/>
            </w:rPr>
            <w:t>List of figures</w:t>
          </w:r>
          <w:bookmarkEnd w:id="2"/>
        </w:p>
        <w:p w14:paraId="7146F950" w14:textId="412D48AC" w:rsidR="00DC2FDC" w:rsidRPr="007604B2" w:rsidRDefault="00F80438">
          <w:pPr>
            <w:pStyle w:val="TableofFigures"/>
            <w:tabs>
              <w:tab w:val="right" w:leader="dot" w:pos="9350"/>
            </w:tabs>
            <w:rPr>
              <w:rFonts w:eastAsiaTheme="minorEastAsia"/>
              <w:noProof/>
              <w:lang w:eastAsia="en-CA"/>
            </w:rPr>
          </w:pPr>
          <w:r w:rsidRPr="007604B2">
            <w:rPr>
              <w:rFonts w:asciiTheme="majorHAnsi" w:eastAsiaTheme="majorEastAsia" w:hAnsiTheme="majorHAnsi" w:cstheme="majorBidi"/>
              <w:color w:val="2F5496" w:themeColor="accent1" w:themeShade="BF"/>
              <w:sz w:val="32"/>
              <w:szCs w:val="32"/>
              <w:lang w:val="en-US"/>
            </w:rPr>
            <w:fldChar w:fldCharType="begin"/>
          </w:r>
          <w:r w:rsidRPr="007604B2">
            <w:rPr>
              <w:rFonts w:asciiTheme="majorHAnsi" w:eastAsiaTheme="majorEastAsia" w:hAnsiTheme="majorHAnsi" w:cstheme="majorBidi"/>
              <w:color w:val="2F5496" w:themeColor="accent1" w:themeShade="BF"/>
              <w:sz w:val="32"/>
              <w:szCs w:val="32"/>
              <w:lang w:val="en-US"/>
            </w:rPr>
            <w:instrText xml:space="preserve"> TOC \h \z \c "Figure" </w:instrText>
          </w:r>
          <w:r w:rsidRPr="007604B2">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7604B2">
              <w:rPr>
                <w:rStyle w:val="Hyperlink"/>
                <w:noProof/>
              </w:rPr>
              <w:t>Figure 1. Package Overview of scMethrix</w:t>
            </w:r>
            <w:r w:rsidR="00DC2FDC" w:rsidRPr="007604B2">
              <w:rPr>
                <w:noProof/>
                <w:webHidden/>
              </w:rPr>
              <w:tab/>
            </w:r>
            <w:r w:rsidR="00DC2FDC" w:rsidRPr="007604B2">
              <w:rPr>
                <w:noProof/>
                <w:webHidden/>
              </w:rPr>
              <w:fldChar w:fldCharType="begin"/>
            </w:r>
            <w:r w:rsidR="00DC2FDC" w:rsidRPr="007604B2">
              <w:rPr>
                <w:noProof/>
                <w:webHidden/>
              </w:rPr>
              <w:instrText xml:space="preserve"> PAGEREF _Toc87454340 \h </w:instrText>
            </w:r>
            <w:r w:rsidR="00DC2FDC" w:rsidRPr="007604B2">
              <w:rPr>
                <w:noProof/>
                <w:webHidden/>
              </w:rPr>
            </w:r>
            <w:r w:rsidR="00DC2FDC" w:rsidRPr="007604B2">
              <w:rPr>
                <w:noProof/>
                <w:webHidden/>
              </w:rPr>
              <w:fldChar w:fldCharType="separate"/>
            </w:r>
            <w:r w:rsidR="00DC2FDC" w:rsidRPr="007604B2">
              <w:rPr>
                <w:noProof/>
                <w:webHidden/>
              </w:rPr>
              <w:t>10</w:t>
            </w:r>
            <w:r w:rsidR="00DC2FDC" w:rsidRPr="007604B2">
              <w:rPr>
                <w:noProof/>
                <w:webHidden/>
              </w:rPr>
              <w:fldChar w:fldCharType="end"/>
            </w:r>
          </w:hyperlink>
        </w:p>
        <w:p w14:paraId="4AD76633" w14:textId="6FF863EB" w:rsidR="00DC2FDC" w:rsidRPr="007604B2" w:rsidRDefault="00296247">
          <w:pPr>
            <w:pStyle w:val="TableofFigures"/>
            <w:tabs>
              <w:tab w:val="right" w:leader="dot" w:pos="9350"/>
            </w:tabs>
            <w:rPr>
              <w:rFonts w:eastAsiaTheme="minorEastAsia"/>
              <w:noProof/>
              <w:lang w:eastAsia="en-CA"/>
            </w:rPr>
          </w:pPr>
          <w:hyperlink w:anchor="_Toc87454341" w:history="1">
            <w:r w:rsidR="00DC2FDC" w:rsidRPr="007604B2">
              <w:rPr>
                <w:rStyle w:val="Hyperlink"/>
                <w:noProof/>
              </w:rPr>
              <w:t>Figure 2. Structure of the scMethrix class.</w:t>
            </w:r>
            <w:r w:rsidR="00DC2FDC" w:rsidRPr="007604B2">
              <w:rPr>
                <w:noProof/>
                <w:webHidden/>
              </w:rPr>
              <w:tab/>
            </w:r>
            <w:r w:rsidR="00DC2FDC" w:rsidRPr="007604B2">
              <w:rPr>
                <w:noProof/>
                <w:webHidden/>
              </w:rPr>
              <w:fldChar w:fldCharType="begin"/>
            </w:r>
            <w:r w:rsidR="00DC2FDC" w:rsidRPr="007604B2">
              <w:rPr>
                <w:noProof/>
                <w:webHidden/>
              </w:rPr>
              <w:instrText xml:space="preserve"> PAGEREF _Toc87454341 \h </w:instrText>
            </w:r>
            <w:r w:rsidR="00DC2FDC" w:rsidRPr="007604B2">
              <w:rPr>
                <w:noProof/>
                <w:webHidden/>
              </w:rPr>
            </w:r>
            <w:r w:rsidR="00DC2FDC" w:rsidRPr="007604B2">
              <w:rPr>
                <w:noProof/>
                <w:webHidden/>
              </w:rPr>
              <w:fldChar w:fldCharType="separate"/>
            </w:r>
            <w:r w:rsidR="00DC2FDC" w:rsidRPr="007604B2">
              <w:rPr>
                <w:noProof/>
                <w:webHidden/>
              </w:rPr>
              <w:t>11</w:t>
            </w:r>
            <w:r w:rsidR="00DC2FDC" w:rsidRPr="007604B2">
              <w:rPr>
                <w:noProof/>
                <w:webHidden/>
              </w:rPr>
              <w:fldChar w:fldCharType="end"/>
            </w:r>
          </w:hyperlink>
        </w:p>
        <w:p w14:paraId="4478A159" w14:textId="07809961" w:rsidR="00DC2FDC" w:rsidRPr="007604B2" w:rsidRDefault="00296247">
          <w:pPr>
            <w:pStyle w:val="TableofFigures"/>
            <w:tabs>
              <w:tab w:val="right" w:leader="dot" w:pos="9350"/>
            </w:tabs>
            <w:rPr>
              <w:rFonts w:eastAsiaTheme="minorEastAsia"/>
              <w:noProof/>
              <w:lang w:eastAsia="en-CA"/>
            </w:rPr>
          </w:pPr>
          <w:hyperlink w:anchor="_Toc87454342" w:history="1">
            <w:r w:rsidR="00DC2FDC" w:rsidRPr="007604B2">
              <w:rPr>
                <w:rStyle w:val="Hyperlink"/>
                <w:noProof/>
              </w:rPr>
              <w:t>Figure 3.  Workflow for analyzing single-cell data with scMethrix.</w:t>
            </w:r>
            <w:r w:rsidR="00DC2FDC" w:rsidRPr="007604B2">
              <w:rPr>
                <w:noProof/>
                <w:webHidden/>
              </w:rPr>
              <w:tab/>
            </w:r>
            <w:r w:rsidR="00DC2FDC" w:rsidRPr="007604B2">
              <w:rPr>
                <w:noProof/>
                <w:webHidden/>
              </w:rPr>
              <w:fldChar w:fldCharType="begin"/>
            </w:r>
            <w:r w:rsidR="00DC2FDC" w:rsidRPr="007604B2">
              <w:rPr>
                <w:noProof/>
                <w:webHidden/>
              </w:rPr>
              <w:instrText xml:space="preserve"> PAGEREF _Toc87454342 \h </w:instrText>
            </w:r>
            <w:r w:rsidR="00DC2FDC" w:rsidRPr="007604B2">
              <w:rPr>
                <w:noProof/>
                <w:webHidden/>
              </w:rPr>
            </w:r>
            <w:r w:rsidR="00DC2FDC" w:rsidRPr="007604B2">
              <w:rPr>
                <w:noProof/>
                <w:webHidden/>
              </w:rPr>
              <w:fldChar w:fldCharType="separate"/>
            </w:r>
            <w:r w:rsidR="00DC2FDC" w:rsidRPr="007604B2">
              <w:rPr>
                <w:noProof/>
                <w:webHidden/>
              </w:rPr>
              <w:t>13</w:t>
            </w:r>
            <w:r w:rsidR="00DC2FDC" w:rsidRPr="007604B2">
              <w:rPr>
                <w:noProof/>
                <w:webHidden/>
              </w:rPr>
              <w:fldChar w:fldCharType="end"/>
            </w:r>
          </w:hyperlink>
        </w:p>
        <w:p w14:paraId="2FBDC6C3" w14:textId="6BE6571F" w:rsidR="002F6814" w:rsidRDefault="00F80438" w:rsidP="005206DF">
          <w:pPr>
            <w:jc w:val="both"/>
            <w:rPr>
              <w:rFonts w:asciiTheme="majorHAnsi" w:eastAsiaTheme="majorEastAsia" w:hAnsiTheme="majorHAnsi" w:cstheme="majorBidi"/>
              <w:color w:val="2F5496" w:themeColor="accent1" w:themeShade="BF"/>
              <w:sz w:val="32"/>
              <w:szCs w:val="32"/>
              <w:lang w:val="en-US"/>
            </w:rPr>
          </w:pPr>
          <w:r w:rsidRPr="007604B2">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849729"/>
          <w:r>
            <w:rPr>
              <w:lang w:val="en-US"/>
            </w:rPr>
            <w:t>List of tables</w:t>
          </w:r>
          <w:bookmarkEnd w:id="3"/>
        </w:p>
        <w:p w14:paraId="6C55598F" w14:textId="7910621E" w:rsid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104DAD">
            <w:rPr>
              <w:b/>
              <w:bCs/>
              <w:noProof/>
              <w:lang w:val="en-US"/>
            </w:rPr>
            <w:t>No table of figures entries found.</w:t>
          </w:r>
          <w:r>
            <w:rPr>
              <w:lang w:val="en-US"/>
            </w:rPr>
            <w:fldChar w:fldCharType="end"/>
          </w:r>
        </w:p>
        <w:p w14:paraId="7ABED723" w14:textId="77777777" w:rsidR="00104DAD" w:rsidRDefault="00104DAD">
          <w:pPr>
            <w:pStyle w:val="TableofFigures"/>
            <w:tabs>
              <w:tab w:val="right" w:leader="dot" w:pos="9350"/>
            </w:tabs>
            <w:rPr>
              <w:lang w:val="en-US"/>
            </w:rPr>
          </w:pPr>
        </w:p>
        <w:p w14:paraId="521DCEFC" w14:textId="0A04F6B5" w:rsidR="00104DAD" w:rsidRDefault="00104DAD" w:rsidP="007604B2">
          <w:pPr>
            <w:pStyle w:val="Heading1"/>
            <w:numPr>
              <w:ilvl w:val="0"/>
              <w:numId w:val="0"/>
            </w:numPr>
            <w:rPr>
              <w:lang w:val="en-US"/>
            </w:rPr>
          </w:pPr>
          <w:r>
            <w:rPr>
              <w:lang w:val="en-US"/>
            </w:rPr>
            <w:t>List of supplementary information</w:t>
          </w:r>
        </w:p>
        <w:p w14:paraId="11C195A7" w14:textId="77777777" w:rsidR="007604B2" w:rsidRDefault="007604B2" w:rsidP="007604B2">
          <w:pPr>
            <w:pStyle w:val="TableofFigures"/>
            <w:tabs>
              <w:tab w:val="right" w:leader="dot" w:pos="9350"/>
            </w:tabs>
            <w:rPr>
              <w:rFonts w:eastAsiaTheme="minorEastAsia"/>
              <w:noProof/>
              <w:lang w:eastAsia="en-CA"/>
            </w:rPr>
          </w:pPr>
          <w:hyperlink w:anchor="_Toc89088614" w:history="1">
            <w:r w:rsidRPr="007604B2">
              <w:t>Supplementary Figure 1. Runtime of select functions in single- and multi-threaded configuration.</w:t>
            </w:r>
            <w:r>
              <w:rPr>
                <w:noProof/>
                <w:webHidden/>
              </w:rPr>
              <w:tab/>
            </w:r>
            <w:r>
              <w:rPr>
                <w:noProof/>
                <w:webHidden/>
              </w:rPr>
              <w:fldChar w:fldCharType="begin"/>
            </w:r>
            <w:r>
              <w:rPr>
                <w:noProof/>
                <w:webHidden/>
              </w:rPr>
              <w:instrText xml:space="preserve"> PAGEREF _Toc89088614 \h </w:instrText>
            </w:r>
            <w:r>
              <w:rPr>
                <w:noProof/>
                <w:webHidden/>
              </w:rPr>
            </w:r>
            <w:r>
              <w:rPr>
                <w:noProof/>
                <w:webHidden/>
              </w:rPr>
              <w:fldChar w:fldCharType="separate"/>
            </w:r>
            <w:r>
              <w:rPr>
                <w:noProof/>
                <w:webHidden/>
              </w:rPr>
              <w:t>23</w:t>
            </w:r>
            <w:r>
              <w:rPr>
                <w:noProof/>
                <w:webHidden/>
              </w:rPr>
              <w:fldChar w:fldCharType="end"/>
            </w:r>
          </w:hyperlink>
        </w:p>
        <w:p w14:paraId="0555F124" w14:textId="4F152F27" w:rsidR="00104DAD" w:rsidRDefault="00104DAD">
          <w:pPr>
            <w:pStyle w:val="TableofFigures"/>
            <w:tabs>
              <w:tab w:val="right" w:leader="dot" w:pos="9350"/>
            </w:tabs>
            <w:rPr>
              <w:rFonts w:eastAsiaTheme="minorEastAsia"/>
              <w:noProof/>
              <w:lang w:eastAsia="en-CA"/>
            </w:rPr>
          </w:pPr>
          <w:r>
            <w:rPr>
              <w:lang w:val="en-US"/>
            </w:rPr>
            <w:fldChar w:fldCharType="begin"/>
          </w:r>
          <w:r>
            <w:rPr>
              <w:lang w:val="en-US"/>
            </w:rPr>
            <w:instrText xml:space="preserve"> TOC \h \z \c "Supplementary Table" </w:instrText>
          </w:r>
          <w:r>
            <w:rPr>
              <w:lang w:val="en-US"/>
            </w:rPr>
            <w:fldChar w:fldCharType="separate"/>
          </w:r>
          <w:hyperlink w:anchor="_Toc89088654" w:history="1">
            <w:r w:rsidRPr="005A228D">
              <w:rPr>
                <w:rStyle w:val="Hyperlink"/>
                <w:noProof/>
              </w:rPr>
              <w:t>Supplementary Table 1. Cell types obtained from the Gene Expression Omnibus (GEO) accessions included in the study.</w:t>
            </w:r>
            <w:r>
              <w:rPr>
                <w:noProof/>
                <w:webHidden/>
              </w:rPr>
              <w:tab/>
            </w:r>
            <w:r>
              <w:rPr>
                <w:noProof/>
                <w:webHidden/>
              </w:rPr>
              <w:fldChar w:fldCharType="begin"/>
            </w:r>
            <w:r>
              <w:rPr>
                <w:noProof/>
                <w:webHidden/>
              </w:rPr>
              <w:instrText xml:space="preserve"> PAGEREF _Toc89088654 \h </w:instrText>
            </w:r>
            <w:r>
              <w:rPr>
                <w:noProof/>
                <w:webHidden/>
              </w:rPr>
            </w:r>
            <w:r>
              <w:rPr>
                <w:noProof/>
                <w:webHidden/>
              </w:rPr>
              <w:fldChar w:fldCharType="separate"/>
            </w:r>
            <w:r>
              <w:rPr>
                <w:noProof/>
                <w:webHidden/>
              </w:rPr>
              <w:t>23</w:t>
            </w:r>
            <w:r>
              <w:rPr>
                <w:noProof/>
                <w:webHidden/>
              </w:rPr>
              <w:fldChar w:fldCharType="end"/>
            </w:r>
          </w:hyperlink>
        </w:p>
        <w:p w14:paraId="4D10A76D" w14:textId="0B9012D8" w:rsidR="00104DAD" w:rsidRDefault="00104DAD">
          <w:pPr>
            <w:pStyle w:val="TableofFigures"/>
            <w:tabs>
              <w:tab w:val="right" w:leader="dot" w:pos="9350"/>
            </w:tabs>
            <w:rPr>
              <w:rFonts w:eastAsiaTheme="minorEastAsia"/>
              <w:noProof/>
              <w:lang w:eastAsia="en-CA"/>
            </w:rPr>
          </w:pPr>
          <w:hyperlink w:anchor="_Toc89088655" w:history="1">
            <w:r w:rsidRPr="005A228D">
              <w:rPr>
                <w:rStyle w:val="Hyperlink"/>
                <w:noProof/>
              </w:rPr>
              <w:t>Supplementary Table 2. Data source and list of included cells for generating methylation signatures matricies and feature sets</w:t>
            </w:r>
            <w:r>
              <w:rPr>
                <w:noProof/>
                <w:webHidden/>
              </w:rPr>
              <w:tab/>
            </w:r>
            <w:r>
              <w:rPr>
                <w:noProof/>
                <w:webHidden/>
              </w:rPr>
              <w:fldChar w:fldCharType="begin"/>
            </w:r>
            <w:r>
              <w:rPr>
                <w:noProof/>
                <w:webHidden/>
              </w:rPr>
              <w:instrText xml:space="preserve"> PAGEREF _Toc89088655 \h </w:instrText>
            </w:r>
            <w:r>
              <w:rPr>
                <w:noProof/>
                <w:webHidden/>
              </w:rPr>
            </w:r>
            <w:r>
              <w:rPr>
                <w:noProof/>
                <w:webHidden/>
              </w:rPr>
              <w:fldChar w:fldCharType="separate"/>
            </w:r>
            <w:r>
              <w:rPr>
                <w:noProof/>
                <w:webHidden/>
              </w:rPr>
              <w:t>24</w:t>
            </w:r>
            <w:r>
              <w:rPr>
                <w:noProof/>
                <w:webHidden/>
              </w:rPr>
              <w:fldChar w:fldCharType="end"/>
            </w:r>
          </w:hyperlink>
        </w:p>
        <w:p w14:paraId="12F3E707" w14:textId="1F710D3A" w:rsidR="00104DAD" w:rsidRDefault="00104DAD">
          <w:pPr>
            <w:pStyle w:val="TableofFigures"/>
            <w:tabs>
              <w:tab w:val="right" w:leader="dot" w:pos="9350"/>
            </w:tabs>
            <w:rPr>
              <w:rFonts w:eastAsiaTheme="minorEastAsia"/>
              <w:noProof/>
              <w:lang w:eastAsia="en-CA"/>
            </w:rPr>
          </w:pPr>
          <w:hyperlink w:anchor="_Toc89088656" w:history="1">
            <w:r w:rsidRPr="005A228D">
              <w:rPr>
                <w:rStyle w:val="Hyperlink"/>
                <w:noProof/>
              </w:rPr>
              <w:t>Supplementary Table 3. Gene IDs for glioma signatures genes as determine by</w:t>
            </w:r>
            <w:r>
              <w:rPr>
                <w:noProof/>
                <w:webHidden/>
              </w:rPr>
              <w:tab/>
            </w:r>
            <w:r>
              <w:rPr>
                <w:noProof/>
                <w:webHidden/>
              </w:rPr>
              <w:fldChar w:fldCharType="begin"/>
            </w:r>
            <w:r>
              <w:rPr>
                <w:noProof/>
                <w:webHidden/>
              </w:rPr>
              <w:instrText xml:space="preserve"> PAGEREF _Toc89088656 \h </w:instrText>
            </w:r>
            <w:r>
              <w:rPr>
                <w:noProof/>
                <w:webHidden/>
              </w:rPr>
            </w:r>
            <w:r>
              <w:rPr>
                <w:noProof/>
                <w:webHidden/>
              </w:rPr>
              <w:fldChar w:fldCharType="separate"/>
            </w:r>
            <w:r>
              <w:rPr>
                <w:noProof/>
                <w:webHidden/>
              </w:rPr>
              <w:t>24</w:t>
            </w:r>
            <w:r>
              <w:rPr>
                <w:noProof/>
                <w:webHidden/>
              </w:rPr>
              <w:fldChar w:fldCharType="end"/>
            </w:r>
          </w:hyperlink>
        </w:p>
        <w:p w14:paraId="4C7737E3" w14:textId="31F2B6A2" w:rsidR="00104DAD" w:rsidRPr="00F81707" w:rsidRDefault="00104DAD" w:rsidP="00F81707">
          <w:pPr>
            <w:rPr>
              <w:lang w:val="en-US"/>
            </w:rPr>
          </w:pP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849730"/>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C92619" w14:paraId="40FA47F8" w14:textId="77777777" w:rsidTr="00AE7202">
            <w:tc>
              <w:tcPr>
                <w:tcW w:w="2065" w:type="dxa"/>
              </w:tcPr>
              <w:p w14:paraId="6F5BA69A" w14:textId="2CD0D83E" w:rsidR="00C92619" w:rsidRDefault="00C92619" w:rsidP="005206DF">
                <w:pPr>
                  <w:jc w:val="both"/>
                  <w:rPr>
                    <w:lang w:val="en-US"/>
                  </w:rPr>
                </w:pPr>
                <w:r>
                  <w:rPr>
                    <w:lang w:val="en-US"/>
                  </w:rPr>
                  <w:t>KEGG</w:t>
                </w:r>
              </w:p>
            </w:tc>
            <w:tc>
              <w:tcPr>
                <w:tcW w:w="7285" w:type="dxa"/>
              </w:tcPr>
              <w:p w14:paraId="2A134993" w14:textId="3A9EEB20" w:rsidR="00C92619" w:rsidRPr="009C55C4" w:rsidRDefault="00C92619" w:rsidP="005206DF">
                <w:pPr>
                  <w:jc w:val="both"/>
                </w:pPr>
                <w:r w:rsidRPr="00C92619">
                  <w:t>Kyoto Encyclopedia of Genes and Genomes</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CC2F1A" w14:paraId="249F1ACF" w14:textId="77777777" w:rsidTr="00AE7202">
            <w:tc>
              <w:tcPr>
                <w:tcW w:w="2065" w:type="dxa"/>
              </w:tcPr>
              <w:p w14:paraId="745CE7DE" w14:textId="62EEF20F" w:rsidR="00CC2F1A" w:rsidRDefault="00CC2F1A" w:rsidP="005206DF">
                <w:pPr>
                  <w:jc w:val="both"/>
                  <w:rPr>
                    <w:lang w:val="en-US"/>
                  </w:rPr>
                </w:pPr>
                <w:proofErr w:type="spellStart"/>
                <w:r>
                  <w:rPr>
                    <w:lang w:val="en-US"/>
                  </w:rPr>
                  <w:t>MDMi</w:t>
                </w:r>
                <w:proofErr w:type="spellEnd"/>
              </w:p>
            </w:tc>
            <w:tc>
              <w:tcPr>
                <w:tcW w:w="7285" w:type="dxa"/>
              </w:tcPr>
              <w:p w14:paraId="2B38298F" w14:textId="23463DB8" w:rsidR="00CC2F1A" w:rsidRDefault="00CC2F1A" w:rsidP="005206DF">
                <w:pPr>
                  <w:jc w:val="both"/>
                </w:pPr>
                <w:r w:rsidRPr="00157EB9">
                  <w:rPr>
                    <w:lang w:val="en-US"/>
                  </w:rPr>
                  <w:t>monocyte-derived microglia-lik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lastRenderedPageBreak/>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2A608B" w14:paraId="048A1B81" w14:textId="77777777" w:rsidTr="00AE7202">
            <w:tc>
              <w:tcPr>
                <w:tcW w:w="2065" w:type="dxa"/>
              </w:tcPr>
              <w:p w14:paraId="4BD222B8" w14:textId="5890857F" w:rsidR="002A608B" w:rsidRDefault="002A608B" w:rsidP="005206DF">
                <w:pPr>
                  <w:jc w:val="both"/>
                  <w:rPr>
                    <w:lang w:val="en-US"/>
                  </w:rPr>
                </w:pPr>
                <w:r>
                  <w:rPr>
                    <w:lang w:val="en-US"/>
                  </w:rPr>
                  <w:t>TSS</w:t>
                </w:r>
              </w:p>
            </w:tc>
            <w:tc>
              <w:tcPr>
                <w:tcW w:w="7285" w:type="dxa"/>
              </w:tcPr>
              <w:p w14:paraId="578AD7EA" w14:textId="414DE221" w:rsidR="002A608B" w:rsidRPr="000D1CDE" w:rsidRDefault="002A608B" w:rsidP="005206DF">
                <w:pPr>
                  <w:jc w:val="both"/>
                </w:pPr>
                <w:r>
                  <w:rPr>
                    <w:lang w:val="en-US"/>
                  </w:rPr>
                  <w:t>transcription start site</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849731"/>
          <w:r w:rsidRPr="0098534B">
            <w:rPr>
              <w:lang w:val="en-US"/>
            </w:rPr>
            <w:t>Abstract</w:t>
          </w:r>
          <w:bookmarkEnd w:id="5"/>
        </w:p>
        <w:p w14:paraId="7056376A" w14:textId="12230A0E" w:rsidR="004D456D" w:rsidRPr="009A7FEA" w:rsidRDefault="00296247" w:rsidP="009A7FEA">
          <w:pPr>
            <w:rPr>
              <w:lang w:val="en-US"/>
            </w:rPr>
          </w:pPr>
        </w:p>
      </w:sdtContent>
    </w:sdt>
    <w:p w14:paraId="3D37AD40" w14:textId="6DC753DD" w:rsidR="00813C15" w:rsidRPr="00813C15" w:rsidRDefault="00813C15" w:rsidP="005206DF">
      <w:pPr>
        <w:pStyle w:val="Heading1"/>
        <w:jc w:val="both"/>
        <w:rPr>
          <w:lang w:val="en-US"/>
        </w:rPr>
      </w:pPr>
      <w:bookmarkStart w:id="6" w:name="_Toc88849732"/>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849733"/>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849734"/>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 xml:space="preserve">Recruitment 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demethylation 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849735"/>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 xml:space="preserve">evidence of pro-methylation TF binding,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 xml:space="preserve">CCCTC-binding factor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inclusion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849736"/>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1</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849737"/>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is not 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 xml:space="preserve">External factors 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849738"/>
      <w:r>
        <w:rPr>
          <w:lang w:val="en-US"/>
        </w:rPr>
        <w:t xml:space="preserve">Implications to </w:t>
      </w:r>
      <w:r w:rsidR="00B3143A">
        <w:rPr>
          <w:lang w:val="en-US"/>
        </w:rPr>
        <w:t>disease</w:t>
      </w:r>
      <w:bookmarkEnd w:id="12"/>
    </w:p>
    <w:p w14:paraId="15F7CB6A" w14:textId="6CA83AF6"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w:t>
      </w:r>
      <w:r w:rsidR="0051704F">
        <w:rPr>
          <w:lang w:val="en-US"/>
        </w:rPr>
        <w:t xml:space="preserve">(IFG2) </w:t>
      </w:r>
      <w:r w:rsidR="00D21735">
        <w:rPr>
          <w:lang w:val="en-US"/>
        </w:rPr>
        <w:t>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EF7E13">
        <w:rPr>
          <w:lang w:val="en-US"/>
        </w:rPr>
        <w:t>The maternal gene is methylated upstream</w:t>
      </w:r>
      <w:r w:rsidR="00273446">
        <w:rPr>
          <w:lang w:val="en-US"/>
        </w:rPr>
        <w:t xml:space="preserve"> which</w:t>
      </w:r>
      <w:r w:rsidR="00EF7E13">
        <w:rPr>
          <w:lang w:val="en-US"/>
        </w:rPr>
        <w:t xml:space="preserve"> prevent</w:t>
      </w:r>
      <w:r w:rsidR="00273446">
        <w:rPr>
          <w:lang w:val="en-US"/>
        </w:rPr>
        <w:t>s</w:t>
      </w:r>
      <w:r w:rsidR="00EF7E13">
        <w:rPr>
          <w:lang w:val="en-US"/>
        </w:rPr>
        <w:t xml:space="preserve"> </w:t>
      </w:r>
      <w:r w:rsidR="00EF7E13" w:rsidRPr="007D4573">
        <w:rPr>
          <w:color w:val="000000"/>
          <w:shd w:val="clear" w:color="auto" w:fill="FFFFFF"/>
        </w:rPr>
        <w:t>CTCF</w:t>
      </w:r>
      <w:r w:rsidR="00EF7E13">
        <w:t xml:space="preserve"> binding </w:t>
      </w:r>
      <w:r w:rsidR="00273446">
        <w:t xml:space="preserve">and transcription, but the parental gene remains unmethylated to allow CTCF and enhancers to bind. </w:t>
      </w:r>
      <w:r w:rsidR="00916CB5">
        <w:rPr>
          <w:lang w:val="en-US"/>
        </w:rPr>
        <w:t xml:space="preserve">The end result </w:t>
      </w:r>
      <w:r w:rsidR="00273446">
        <w:rPr>
          <w:lang w:val="en-US"/>
        </w:rPr>
        <w:t xml:space="preserve">on the maternal gene </w:t>
      </w:r>
      <w:r w:rsidR="00916CB5">
        <w:rPr>
          <w:lang w:val="en-US"/>
        </w:rPr>
        <w:t xml:space="preserve">is similar to X-chromosome inactivation </w:t>
      </w:r>
      <w:r w:rsidR="00273446">
        <w:rPr>
          <w:lang w:val="en-US"/>
        </w:rPr>
        <w:t xml:space="preserve">and will never be expressed, </w:t>
      </w:r>
      <w:r w:rsidR="00916CB5">
        <w:rPr>
          <w:lang w:val="en-US"/>
        </w:rPr>
        <w:t xml:space="preserve">though </w:t>
      </w:r>
      <w:r w:rsidR="00273446">
        <w:rPr>
          <w:lang w:val="en-US"/>
        </w:rPr>
        <w:t xml:space="preserve">the latter </w:t>
      </w:r>
      <w:r w:rsidR="00916CB5">
        <w:rPr>
          <w:lang w:val="en-US"/>
        </w:rPr>
        <w:t xml:space="preserve">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0072E7">
        <w:rPr>
          <w:lang w:val="en-US"/>
        </w:rPr>
        <w:t xml:space="preserve">The </w:t>
      </w:r>
      <w:r w:rsidR="000072E7" w:rsidRPr="000072E7">
        <w:rPr>
          <w:lang w:val="en-US"/>
        </w:rPr>
        <w:t xml:space="preserve">maternally-expressed gene 3 (MEG3) is an imprinted lncRNA-coding gene </w:t>
      </w:r>
      <w:r w:rsidR="000072E7">
        <w:rPr>
          <w:lang w:val="en-US"/>
        </w:rPr>
        <w:t>t</w:t>
      </w:r>
      <w:r w:rsidR="001C2E77">
        <w:rPr>
          <w:lang w:val="en-US"/>
        </w:rPr>
        <w:t xml:space="preserve">hat regulates </w:t>
      </w:r>
      <w:r w:rsidR="00DC1D47" w:rsidRPr="00DC1D47">
        <w:rPr>
          <w:lang w:val="en-US"/>
        </w:rPr>
        <w:t xml:space="preserve">hepatic glucose production </w:t>
      </w:r>
      <w:r w:rsidR="001C2E77">
        <w:rPr>
          <w:lang w:val="en-US"/>
        </w:rPr>
        <w:t xml:space="preserve">via </w:t>
      </w:r>
      <w:r w:rsidR="00DC1D47">
        <w:rPr>
          <w:lang w:val="en-US"/>
        </w:rPr>
        <w:t xml:space="preserve">the gluconeogenic </w:t>
      </w:r>
      <w:r w:rsidR="001C2E77" w:rsidRPr="001C2E77">
        <w:rPr>
          <w:lang w:val="en-US"/>
        </w:rPr>
        <w:t>FoxO1</w:t>
      </w:r>
      <w:r w:rsidR="001C2E77">
        <w:rPr>
          <w:lang w:val="en-US"/>
        </w:rPr>
        <w:t xml:space="preserve">, </w:t>
      </w:r>
      <w:r w:rsidR="00DC1D47">
        <w:rPr>
          <w:lang w:val="en-US"/>
        </w:rPr>
        <w:t>and</w:t>
      </w:r>
      <w:r w:rsidR="001C2E77">
        <w:rPr>
          <w:lang w:val="en-US"/>
        </w:rPr>
        <w:t xml:space="preserve"> overexpression of MEG3 has shown to </w:t>
      </w:r>
      <w:r w:rsidR="00DC1D47">
        <w:rPr>
          <w:lang w:val="en-US"/>
        </w:rPr>
        <w:t xml:space="preserve">increase insulin resistance, a major characteristic of </w:t>
      </w:r>
      <w:r w:rsidR="00DC1D47" w:rsidRPr="00DC1D47">
        <w:rPr>
          <w:lang w:val="en-US"/>
        </w:rPr>
        <w:t>type 2 diabetes mellitus</w:t>
      </w:r>
      <w:r w:rsidR="00DC1D47">
        <w:rPr>
          <w:lang w:val="en-US"/>
        </w:rPr>
        <w:fldChar w:fldCharType="begin"/>
      </w:r>
      <w:r w:rsidR="00DC1D47">
        <w:rPr>
          <w:lang w:val="en-US"/>
        </w:rPr>
        <w:instrText xml:space="preserve"> ADDIN ZOTERO_ITEM CSL_CITATION {"citationID":"JddLq5n4","properties":{"formattedCitation":"\\super 47\\nosupersub{}","plainCitation":"47","noteIndex":0},"citationItems":[{"id":1354,"uris":["http://zotero.org/users/local/oxMpWYo5/items/GA34PC9V"],"uri":["http://zotero.org/users/local/oxMpWYo5/items/GA34PC9V"],"itemData":{"id":1354,"type":"article-journal","abstract":"BACKGROUND: Hepatic insulin resistance is a major characteristic of type 2 diabetes mellitus. LncRNA MEG3 has been shown to correlate to hepatic glucose production; however, the underlying mechanism remains unclear. This study aims to investigate the role of MEG3 in hepatic insulin resistance.\nMETHODS: High-fat diet mice, ob/ob mice and mice primary hepatocytes were used in this study. Expression of MEG3, FoxO1, G6pc and Pepck were determined by real-time PCR. FoxO1, G6pc, Pepck, HDAC1 and HDAC3 protein levels were analyzed by western blotting. Hepatic gluconeogenesis, glycogen accumulation, triglyceride and glycogen contents were measured by corresponding assay or kit, and body weight was monitored after an overnight fast.\nRESULTS: Gene expression of MEG3 was upregulated in high-fat diet and ob/ob mice and increased by palmitate, oleate or linoleate. MEG3 overexpression significantly increased FoxO1, G6pc, Pepck mRNA expressions and hepatic gluconeogenesis and suppressed insulin-stimulated glycogen synthesis in primary hepatocytes, whereas palmitate-induced increase of FoxO1, G6pc and Pepck protein expressions could be reversed by MEG3 interference. In addition, high fat enhanced expression of lncRNA MEG3 in hepatocytes through histone acetylation. Furthermore, MEG3 interference could reverse the up-regulation of triglyceride as well as impaired glucose tolerance and down-regulation of glucogen content in high-fat diet mice or ob/ob mice.\nCONCLUSION: Upregulation of lncRNA MEG3 enhances hepatic insulin resistance via increasing foxO1expression, suggesting that MEG3 may be a potential target and therapeutic strategy for diabetes.","container-title":"Biochemical and Biophysical Research Communications","DOI":"10.1016/j.bbrc.2015.11.048","ISSN":"1090-2104","issue":"2","journalAbbreviation":"Biochem Biophys Res Commun","language":"eng","note":"PMID: 26603935","page":"319-325","source":"PubMed","title":"Upregulation of lncRNA MEG3 promotes hepatic insulin resistance via increasing FoxO1 expression","volume":"469","author":[{"family":"Zhu","given":"Xiang"},{"family":"Wu","given":"Yuan-Bo"},{"family":"Zhou","given":"Jian"},{"family":"Kang","given":"Dong-Mei"}],"issued":{"date-parts":[["2016",1,8]]}},"locator":"3"}],"schema":"https://github.com/citation-style-language/schema/raw/master/csl-citation.json"} </w:instrText>
      </w:r>
      <w:r w:rsidR="00DC1D47">
        <w:rPr>
          <w:lang w:val="en-US"/>
        </w:rPr>
        <w:fldChar w:fldCharType="separate"/>
      </w:r>
      <w:r w:rsidR="00DC1D47" w:rsidRPr="00DC1D47">
        <w:rPr>
          <w:rFonts w:ascii="Calibri" w:hAnsi="Calibri" w:cs="Calibri"/>
          <w:szCs w:val="24"/>
          <w:vertAlign w:val="superscript"/>
        </w:rPr>
        <w:t>47</w:t>
      </w:r>
      <w:r w:rsidR="00DC1D47">
        <w:rPr>
          <w:lang w:val="en-US"/>
        </w:rPr>
        <w:fldChar w:fldCharType="end"/>
      </w:r>
      <w:r w:rsidR="00DC1D47">
        <w:rPr>
          <w:lang w:val="en-US"/>
        </w:rPr>
        <w:t>.</w:t>
      </w:r>
      <w:r w:rsidR="004066C5">
        <w:rPr>
          <w:lang w:val="en-US"/>
        </w:rPr>
        <w:t xml:space="preserve"> </w:t>
      </w:r>
      <w:r w:rsidR="00C62BA5">
        <w:rPr>
          <w:lang w:val="en-US"/>
        </w:rPr>
        <w:t>However, disease is not limited to epigenetic defects</w:t>
      </w:r>
      <w:r w:rsidR="00585ECA">
        <w:rPr>
          <w:lang w:val="en-US"/>
        </w:rPr>
        <w:t xml:space="preserve"> of individual genes</w:t>
      </w:r>
      <w:r w:rsidR="00C62BA5">
        <w:rPr>
          <w:lang w:val="en-US"/>
        </w:rPr>
        <w:t>.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DC1D47">
        <w:rPr>
          <w:lang w:val="en-US"/>
        </w:rPr>
        <w:instrText xml:space="preserve"> ADDIN ZOTERO_ITEM CSL_CITATION {"citationID":"CtMdwMuD","properties":{"formattedCitation":"\\super 30,48\\nosupersub{}","plainCitation":"30,48","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DC1D47" w:rsidRPr="00DC1D47">
        <w:rPr>
          <w:rFonts w:ascii="Calibri" w:hAnsi="Calibri" w:cs="Calibri"/>
          <w:szCs w:val="24"/>
          <w:vertAlign w:val="superscript"/>
        </w:rPr>
        <w:t>30,48</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p>
    <w:p w14:paraId="68E8AF1E" w14:textId="12C47637" w:rsidR="00F42443" w:rsidRDefault="00F42443" w:rsidP="00475333">
      <w:pPr>
        <w:pStyle w:val="Heading3"/>
        <w:rPr>
          <w:lang w:val="en-US"/>
        </w:rPr>
      </w:pPr>
      <w:bookmarkStart w:id="13" w:name="_Toc88849739"/>
      <w:r>
        <w:rPr>
          <w:lang w:val="en-US"/>
        </w:rPr>
        <w:t>Cancer</w:t>
      </w:r>
      <w:bookmarkEnd w:id="13"/>
    </w:p>
    <w:p w14:paraId="1284A49C" w14:textId="745E4326" w:rsidR="00797AD3" w:rsidRDefault="00FF307E" w:rsidP="00797954">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DC1D47">
        <w:rPr>
          <w:lang w:val="en-US"/>
        </w:rPr>
        <w:instrText xml:space="preserve"> ADDIN ZOTERO_ITEM CSL_CITATION {"citationID":"7e2W70Kq","properties":{"formattedCitation":"\\super 49\\nosupersub{}","plainCitation":"49","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DC1D47" w:rsidRPr="00DC1D47">
        <w:rPr>
          <w:rFonts w:ascii="Calibri" w:hAnsi="Calibri" w:cs="Calibri"/>
          <w:szCs w:val="24"/>
          <w:vertAlign w:val="superscript"/>
        </w:rPr>
        <w:t>49</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DC1D47">
        <w:rPr>
          <w:lang w:val="en-US"/>
        </w:rPr>
        <w:instrText xml:space="preserve"> ADDIN ZOTERO_ITEM CSL_CITATION {"citationID":"HVsySgqN","properties":{"formattedCitation":"\\super 50\\nosupersub{}","plainCitation":"50","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DC1D47" w:rsidRPr="00DC1D47">
        <w:rPr>
          <w:rFonts w:ascii="Calibri" w:hAnsi="Calibri" w:cs="Calibri"/>
          <w:szCs w:val="24"/>
          <w:vertAlign w:val="superscript"/>
        </w:rPr>
        <w:t>50</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DC1D47">
        <w:rPr>
          <w:lang w:val="en-US"/>
        </w:rPr>
        <w:instrText xml:space="preserve"> ADDIN ZOTERO_ITEM CSL_CITATION {"citationID":"afXvjLGo","properties":{"formattedCitation":"\\super 51\\nosupersub{}","plainCitation":"51","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DC1D47" w:rsidRPr="00DC1D47">
        <w:rPr>
          <w:rFonts w:ascii="Calibri" w:hAnsi="Calibri" w:cs="Calibri"/>
          <w:szCs w:val="24"/>
          <w:vertAlign w:val="superscript"/>
        </w:rPr>
        <w:t>51</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3D3652">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 xml:space="preserve">cancer </w:t>
      </w:r>
      <w:r w:rsidR="006F1A9D">
        <w:rPr>
          <w:lang w:val="en-US"/>
        </w:rPr>
        <w:lastRenderedPageBreak/>
        <w:t>patients</w:t>
      </w:r>
      <w:r w:rsidR="00464977">
        <w:rPr>
          <w:lang w:val="en-US"/>
        </w:rPr>
        <w:t xml:space="preserve"> versus controls</w:t>
      </w:r>
      <w:r w:rsidR="002F7B56">
        <w:rPr>
          <w:lang w:val="en-US"/>
        </w:rPr>
        <w:fldChar w:fldCharType="begin"/>
      </w:r>
      <w:r w:rsidR="00DC1D47">
        <w:rPr>
          <w:lang w:val="en-US"/>
        </w:rPr>
        <w:instrText xml:space="preserve"> ADDIN ZOTERO_ITEM CSL_CITATION {"citationID":"nlgr8aSj","properties":{"formattedCitation":"\\super 52\\nosupersub{}","plainCitation":"5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1D47" w:rsidRPr="00DC1D47">
        <w:rPr>
          <w:rFonts w:ascii="Calibri" w:hAnsi="Calibri" w:cs="Calibri"/>
          <w:szCs w:val="24"/>
          <w:vertAlign w:val="superscript"/>
        </w:rPr>
        <w:t>52</w:t>
      </w:r>
      <w:r w:rsidR="002F7B56">
        <w:rPr>
          <w:lang w:val="en-US"/>
        </w:rPr>
        <w:fldChar w:fldCharType="end"/>
      </w:r>
      <w:r w:rsidR="002F7B56">
        <w:rPr>
          <w:lang w:val="en-US"/>
        </w:rPr>
        <w:t>.</w:t>
      </w:r>
      <w:r w:rsidR="00151F34">
        <w:rPr>
          <w:lang w:val="en-US"/>
        </w:rPr>
        <w:t xml:space="preserve"> </w:t>
      </w:r>
      <w:r w:rsidR="00D115B4">
        <w:rPr>
          <w:lang w:val="en-US"/>
        </w:rPr>
        <w:t xml:space="preserve">Genetic imprinting </w:t>
      </w:r>
      <w:r w:rsidR="00260B6D">
        <w:rPr>
          <w:lang w:val="en-US"/>
        </w:rPr>
        <w:t xml:space="preserve">also </w:t>
      </w:r>
      <w:r w:rsidR="00D115B4">
        <w:rPr>
          <w:lang w:val="en-US"/>
        </w:rPr>
        <w:t xml:space="preserve">has </w:t>
      </w:r>
      <w:r w:rsidR="00BD081E">
        <w:rPr>
          <w:lang w:val="en-US"/>
        </w:rPr>
        <w:t>shown</w:t>
      </w:r>
      <w:r w:rsidR="00D115B4">
        <w:rPr>
          <w:lang w:val="en-US"/>
        </w:rPr>
        <w:t xml:space="preserve"> link</w:t>
      </w:r>
      <w:r w:rsidR="00105CEA">
        <w:rPr>
          <w:lang w:val="en-US"/>
        </w:rPr>
        <w:t>s</w:t>
      </w:r>
      <w:r w:rsidR="00D115B4">
        <w:rPr>
          <w:lang w:val="en-US"/>
        </w:rPr>
        <w:t xml:space="preserve"> to cancer</w:t>
      </w:r>
      <w:r w:rsidR="00D115B4">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D115B4">
        <w:rPr>
          <w:lang w:val="en-US"/>
        </w:rPr>
        <w:fldChar w:fldCharType="separate"/>
      </w:r>
      <w:r w:rsidR="000A7502" w:rsidRPr="000A7502">
        <w:rPr>
          <w:rFonts w:ascii="Calibri" w:hAnsi="Calibri" w:cs="Calibri"/>
          <w:szCs w:val="24"/>
          <w:vertAlign w:val="superscript"/>
        </w:rPr>
        <w:t>45</w:t>
      </w:r>
      <w:r w:rsidR="00D115B4">
        <w:rPr>
          <w:lang w:val="en-US"/>
        </w:rPr>
        <w:fldChar w:fldCharType="end"/>
      </w:r>
      <w:r w:rsidR="00BD081E">
        <w:rPr>
          <w:lang w:val="en-US"/>
        </w:rPr>
        <w:t xml:space="preserve">. </w:t>
      </w:r>
      <w:r w:rsidR="00AB5F25">
        <w:rPr>
          <w:lang w:val="en-US"/>
        </w:rPr>
        <w:t>MEG3</w:t>
      </w:r>
      <w:r w:rsidR="00BD081E">
        <w:rPr>
          <w:lang w:val="en-US"/>
        </w:rPr>
        <w:t>, describe</w:t>
      </w:r>
      <w:r w:rsidR="005658D1">
        <w:rPr>
          <w:lang w:val="en-US"/>
        </w:rPr>
        <w:t>d</w:t>
      </w:r>
      <w:r w:rsidR="00BD081E">
        <w:rPr>
          <w:lang w:val="en-US"/>
        </w:rPr>
        <w:t xml:space="preserve"> above,</w:t>
      </w:r>
      <w:r w:rsidR="00AB5F25">
        <w:rPr>
          <w:lang w:val="en-US"/>
        </w:rPr>
        <w:t xml:space="preserve"> is </w:t>
      </w:r>
      <w:r w:rsidR="00D81BF4">
        <w:rPr>
          <w:lang w:val="en-US"/>
        </w:rPr>
        <w:t xml:space="preserve">also known to </w:t>
      </w:r>
      <w:r w:rsidR="00AC6F6F">
        <w:rPr>
          <w:lang w:val="en-US"/>
        </w:rPr>
        <w:t>aid in tumor suppression and p53 activation, and is inactivated in most types of cancer</w:t>
      </w:r>
      <w:r w:rsidR="00AC6F6F">
        <w:rPr>
          <w:lang w:val="en-US"/>
        </w:rPr>
        <w:fldChar w:fldCharType="begin"/>
      </w:r>
      <w:r w:rsidR="00DC1D47">
        <w:rPr>
          <w:lang w:val="en-US"/>
        </w:rPr>
        <w:instrText xml:space="preserve"> ADDIN ZOTERO_ITEM CSL_CITATION {"citationID":"EGB2rR2m","properties":{"formattedCitation":"\\super 53\\nosupersub{}","plainCitation":"53","noteIndex":0},"citationItems":[{"id":1352,"uris":["http://zotero.org/users/local/oxMpWYo5/items/HM3RDIDL"],"uri":["http://zotero.org/users/local/oxMpWYo5/items/HM3RDIDL"],"itemData":{"id":1352,"type":"article-journal","abstract":"Long noncoding RNAs (lncRNAs) have recently considered as central regulators in diverse biological processes and emerged as vital players controlling tumorigenesis. Several lncRNAs can be classified into oncogenes and tumor suppressor genes depending on their function in cancer. A maternally expressed gene 3 (MEG3) gene transcripts a 1.6 kb lncRNA whose act as an antitumor component in different cancer cells, such as breast, liver, glioma, colorectal, cervical, gastric, lung, ovarian and osteosarcoma cancer cells. The present review highlights biological function of MEG3 to repress tumor through regulating the major tumor suppressor genes p53 and Rb, inhibiting angiogenesis-related factor, or controlling miRNAs. On the other hand, previous studies have also suggested that MEG3 mediates epithelial-mesenchymal transition (EMT). However, deregulation of MEG3 is associated with the  development and progression of cancer, suggesting that MEG3 may function as a potential biomarker and therapeutic target for human cancers.","container-title":"Pathology oncology research: POR","DOI":"10.1007/s12253-019-00614-3","ISSN":"1532-2807","issue":"3","journalAbbreviation":"Pathol Oncol Res","language":"eng","note":"PMID: 30793226","page":"859-874","source":"PubMed","title":"MEG3: an Oncogenic Long Non-coding RNA in Different Cancers","title-short":"MEG3","volume":"25","author":[{"family":"Al-Rugeebah","given":"Arwa"},{"family":"Alanazi","given":"Mohammed"},{"family":"Parine","given":"Narasimha Reddy"}],"issued":{"date-parts":[["2019",7]]}},"locator":"3"}],"schema":"https://github.com/citation-style-language/schema/raw/master/csl-citation.json"} </w:instrText>
      </w:r>
      <w:r w:rsidR="00AC6F6F">
        <w:rPr>
          <w:lang w:val="en-US"/>
        </w:rPr>
        <w:fldChar w:fldCharType="separate"/>
      </w:r>
      <w:r w:rsidR="00DC1D47" w:rsidRPr="00DC1D47">
        <w:rPr>
          <w:rFonts w:ascii="Calibri" w:hAnsi="Calibri" w:cs="Calibri"/>
          <w:szCs w:val="24"/>
          <w:vertAlign w:val="superscript"/>
        </w:rPr>
        <w:t>53</w:t>
      </w:r>
      <w:r w:rsidR="00AC6F6F">
        <w:rPr>
          <w:lang w:val="en-US"/>
        </w:rPr>
        <w:fldChar w:fldCharType="end"/>
      </w:r>
      <w:r w:rsidR="00BE7708">
        <w:rPr>
          <w:lang w:val="en-US"/>
        </w:rPr>
        <w:t>.</w:t>
      </w:r>
      <w:r w:rsidR="00A769BD">
        <w:rPr>
          <w:lang w:val="en-US"/>
        </w:rPr>
        <w:t xml:space="preserve"> </w:t>
      </w:r>
    </w:p>
    <w:p w14:paraId="0AE6B289" w14:textId="6106EFE1" w:rsidR="00092D92" w:rsidRDefault="008D16A6" w:rsidP="00250D03">
      <w:pPr>
        <w:pStyle w:val="Heading3"/>
        <w:rPr>
          <w:lang w:val="en-US"/>
        </w:rPr>
      </w:pPr>
      <w:bookmarkStart w:id="14" w:name="_Toc88849740"/>
      <w:r>
        <w:rPr>
          <w:lang w:val="en-US"/>
        </w:rPr>
        <w:t>Glioma</w:t>
      </w:r>
      <w:bookmarkEnd w:id="14"/>
    </w:p>
    <w:p w14:paraId="07CF45FE" w14:textId="70BEC188" w:rsidR="00EC0316" w:rsidRDefault="005E5F42" w:rsidP="001C38C5">
      <w:r w:rsidRPr="005E5F42">
        <w:rPr>
          <w:lang w:val="en-US"/>
        </w:rPr>
        <w:t xml:space="preserve">Glioma is a devastating, rapidly progressing disease with </w:t>
      </w:r>
      <w:r>
        <w:rPr>
          <w:lang w:val="en-US"/>
        </w:rPr>
        <w:t>one of the poorest outcomes of any cancer</w:t>
      </w:r>
      <w:r>
        <w:rPr>
          <w:lang w:val="en-US"/>
        </w:rPr>
        <w:fldChar w:fldCharType="begin"/>
      </w:r>
      <w:r w:rsidR="00191AD4">
        <w:rPr>
          <w:lang w:val="en-US"/>
        </w:rPr>
        <w:instrText xml:space="preserve"> ADDIN ZOTERO_ITEM CSL_CITATION {"citationID":"S7sQKfTU","properties":{"formattedCitation":"\\super 54\\nosupersub{}","plainCitation":"5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191AD4" w:rsidRPr="00191AD4">
        <w:rPr>
          <w:rFonts w:ascii="Calibri" w:hAnsi="Calibri" w:cs="Calibri"/>
          <w:szCs w:val="24"/>
          <w:vertAlign w:val="superscript"/>
        </w:rPr>
        <w:t>54</w:t>
      </w:r>
      <w:r>
        <w:rPr>
          <w:lang w:val="en-US"/>
        </w:rPr>
        <w:fldChar w:fldCharType="end"/>
      </w:r>
      <w:r>
        <w:rPr>
          <w:lang w:val="en-US"/>
        </w:rPr>
        <w:t>. Each year, about</w:t>
      </w:r>
      <w:r>
        <w:t xml:space="preserve"> 250 000 individuals are diagnosed with glioma (1.4% of new cancer diagnosis)</w:t>
      </w:r>
      <w:r>
        <w:fldChar w:fldCharType="begin"/>
      </w:r>
      <w:r w:rsidR="00191AD4">
        <w:instrText xml:space="preserve"> ADDIN ZOTERO_ITEM CSL_CITATION {"citationID":"NtsEqRNu","properties":{"formattedCitation":"\\super 55\\nosupersub{}","plainCitation":"55","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191AD4" w:rsidRPr="00191AD4">
        <w:rPr>
          <w:rFonts w:ascii="Calibri" w:hAnsi="Calibri" w:cs="Calibri"/>
          <w:szCs w:val="24"/>
          <w:vertAlign w:val="superscript"/>
        </w:rPr>
        <w:t>55</w:t>
      </w:r>
      <w:r>
        <w:fldChar w:fldCharType="end"/>
      </w:r>
      <w:r>
        <w:t xml:space="preserve">. 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191AD4">
        <w:instrText xml:space="preserve"> ADDIN ZOTERO_ITEM CSL_CITATION {"citationID":"73n75WoX","properties":{"formattedCitation":"\\super 54\\nosupersub{}","plainCitation":"54","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191AD4" w:rsidRPr="00191AD4">
        <w:rPr>
          <w:rFonts w:ascii="Calibri" w:hAnsi="Calibri" w:cs="Calibri"/>
          <w:szCs w:val="24"/>
          <w:vertAlign w:val="superscript"/>
        </w:rPr>
        <w:t>54</w:t>
      </w:r>
      <w:r w:rsidR="00A52F70">
        <w:fldChar w:fldCharType="end"/>
      </w:r>
      <w:r w:rsidRPr="005E5F42">
        <w:t>.</w:t>
      </w:r>
      <w:r w:rsidR="00A52F70">
        <w:t xml:space="preserve"> </w:t>
      </w:r>
      <w:r w:rsidR="00EC0316">
        <w:t xml:space="preserve">Tumor samples are difficult to </w:t>
      </w:r>
      <w:r w:rsidR="00EE64DD">
        <w:t>obtain,</w:t>
      </w:r>
      <w:r w:rsidR="00EC0316">
        <w:t xml:space="preserve"> and a very small amount of tissue is taken. </w:t>
      </w:r>
      <w:r w:rsidR="004F6C3A">
        <w:t>Mechanisms and risk factors for glioma incidence are not well understood, but epigenetics is strongly implicated in its development</w:t>
      </w:r>
      <w:r w:rsidR="004F6C3A">
        <w:fldChar w:fldCharType="begin"/>
      </w:r>
      <w:r w:rsidR="00191AD4">
        <w:instrText xml:space="preserve"> ADDIN ZOTERO_ITEM CSL_CITATION {"citationID":"3hcnFYpo","properties":{"formattedCitation":"\\super 56\\nosupersub{}","plainCitation":"56","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4F6C3A">
        <w:fldChar w:fldCharType="separate"/>
      </w:r>
      <w:r w:rsidR="00191AD4" w:rsidRPr="00191AD4">
        <w:rPr>
          <w:rFonts w:ascii="Calibri" w:hAnsi="Calibri" w:cs="Calibri"/>
          <w:szCs w:val="24"/>
          <w:vertAlign w:val="superscript"/>
        </w:rPr>
        <w:t>56</w:t>
      </w:r>
      <w:r w:rsidR="004F6C3A">
        <w:fldChar w:fldCharType="end"/>
      </w:r>
      <w:r w:rsidR="004F6C3A">
        <w:t xml:space="preserve">. </w:t>
      </w:r>
      <w:r w:rsidR="00191AD4">
        <w:t xml:space="preserve">Six major glioma subtypes have been classified via methylation patterns, and </w:t>
      </w:r>
      <w:r w:rsidR="00C83825">
        <w:t>there is strong correlation between these patterns and mutations of one specific gene also implicated in glioma (e.g., IDH3, K27, G34)</w:t>
      </w:r>
      <w:r w:rsidR="00C83825">
        <w:fldChar w:fldCharType="begin"/>
      </w:r>
      <w:r w:rsidR="00C83825">
        <w:instrText xml:space="preserve"> ADDIN ZOTERO_ITEM CSL_CITATION {"citationID":"S4nqLED3","properties":{"formattedCitation":"\\super 57\\nosupersub{}","plainCitation":"57","noteIndex":0},"citationItems":[{"id":1413,"uris":["http://zotero.org/users/local/oxMpWYo5/items/SA5GZXFZ"],"uri":["http://zotero.org/users/local/oxMpWYo5/items/SA5GZXFZ"],"itemData":{"id":1413,"type":"article-journal","abstract":"Glioblastoma (GBM) is a brain tumor that carries a dismal prognosis and displays considerable heterogeneity. We have recently identified recurrent H3F3A mutations affecting two critical amino acids (K27 and G34) of histone H3.3 in one-third of pediatric GBM. Here, we show that each H3F3A mutation defines an epigenetic subgroup of GBM with a distinct global methylation pattern, and that they are mutually exclusive with IDH1 mutations, which characterize a third mutation-defined subgroup. Three further epigenetic subgroups were enriched for hallmark genetic events of adult GBM and/or established transcriptomic signatures. We also demonstrate that the two H3F3A mutations give rise to GBMs in separate anatomic compartments, with differential regulation of transcription factors OLIG1, OLIG2, and FOXG1, possibly reflecting different cellular origins.","container-title":"Cancer Cell","DOI":"10.1016/j.ccr.2012.08.024","ISSN":"1535-6108","issue":"4","journalAbbreviation":"Cancer Cell","language":"en","page":"425-437","source":"ScienceDirect","title":"Hotspot Mutations in H3F3A and IDH1 Define Distinct Epigenetic and Biological Subgroups of Glioblastoma","volume":"22","author":[{"family":"Sturm","given":"Dominik"},{"family":"Witt","given":"Hendrik"},{"family":"Hovestadt","given":"Volker"},{"family":"Khuong-Quang","given":"Dong-Anh"},{"family":"Jones","given":"David T. W."},{"family":"Konermann","given":"Carolin"},{"family":"Pfaff","given":"Elke"},{"family":"Tönjes","given":"Martje"},{"family":"Sill","given":"Martin"},{"family":"Bender","given":"Sebastian"},{"family":"Kool","given":"Marcel"},{"family":"Zapatka","given":"Marc"},{"family":"Becker","given":"Natalia"},{"family":"Zucknick","given":"Manuela"},{"family":"Hielscher","given":"Thomas"},{"family":"Liu","given":"Xiao-Yang"},{"family":"Fontebasso","given":"Adam M."},{"family":"Ryzhova","given":"Marina"},{"family":"Albrecht","given":"Steffen"},{"family":"Jacob","given":"Karine"},{"family":"Wolter","given":"Marietta"},{"family":"Ebinger","given":"Martin"},{"family":"Schuhmann","given":"Martin U."},{"family":"Meter","given":"Timothy","non-dropping-particle":"van"},{"family":"Frühwald","given":"Michael C."},{"family":"Hauch","given":"Holger"},{"family":"Pekrun","given":"Arnulf"},{"family":"Radlwimmer","given":"Bernhard"},{"family":"Niehues","given":"Tim"},{"family":"Komorowski","given":"Gregor","non-dropping-particle":"von"},{"family":"Dürken","given":"Matthias"},{"family":"Kulozik","given":"Andreas E."},{"family":"Madden","given":"Jenny"},{"family":"Donson","given":"Andrew"},{"family":"Foreman","given":"Nicholas K."},{"family":"Drissi","given":"Rachid"},{"family":"Fouladi","given":"Maryam"},{"family":"Scheurlen","given":"Wolfram"},{"family":"Deimling","given":"Andreas","non-dropping-particle":"von"},{"family":"Monoranu","given":"Camelia"},{"family":"Roggendorf","given":"Wolfgang"},{"family":"Herold-Mende","given":"Christel"},{"family":"Unterberg","given":"Andreas"},{"family":"Kramm","given":"Christof M."},{"family":"Felsberg","given":"Jörg"},{"family":"Hartmann","given":"Christian"},{"family":"Wiestler","given":"Benedikt"},{"family":"Wick","given":"Wolfgang"},{"family":"Milde","given":"Till"},{"family":"Witt","given":"Olaf"},{"family":"Lindroth","given":"Anders M."},{"family":"Schwartzentruber","given":"Jeremy"},{"family":"Faury","given":"Damien"},{"family":"Fleming","given":"Adam"},{"family":"Zakrzewska","given":"Magdalena"},{"family":"Liberski","given":"Pawel P."},{"family":"Zakrzewski","given":"Krzysztof"},{"family":"Hauser","given":"Peter"},{"family":"Garami","given":"Miklos"},{"family":"Klekner","given":"Almos"},{"family":"Bognar","given":"Laszlo"},{"family":"Morrissy","given":"Sorana"},{"family":"Cavalli","given":"Florence"},{"family":"Taylor","given":"Michael D."},{"family":"Sluis","given":"Peter","non-dropping-particle":"van"},{"family":"Koster","given":"Jan"},{"family":"Versteeg","given":"Rogier"},{"family":"Volckmann","given":"Richard"},{"family":"Mikkelsen","given":"Tom"},{"family":"Aldape","given":"Kenneth"},{"family":"Reifenberger","given":"Guido"},{"family":"Collins","given":"V. Peter"},{"family":"Majewski","given":"Jacek"},{"family":"Korshunov","given":"Andrey"},{"family":"Lichter","given":"Peter"},{"family":"Plass","given":"Christoph"},{"family":"Jabado","given":"Nada"},{"family":"Pfister","given":"Stefan M."}],"issued":{"date-parts":[["2012",10,16]]}}}],"schema":"https://github.com/citation-style-language/schema/raw/master/csl-citation.json"} </w:instrText>
      </w:r>
      <w:r w:rsidR="00C83825">
        <w:fldChar w:fldCharType="separate"/>
      </w:r>
      <w:r w:rsidR="00C83825" w:rsidRPr="00C83825">
        <w:rPr>
          <w:rFonts w:ascii="Calibri" w:hAnsi="Calibri" w:cs="Calibri"/>
          <w:szCs w:val="24"/>
          <w:vertAlign w:val="superscript"/>
        </w:rPr>
        <w:t>57</w:t>
      </w:r>
      <w:r w:rsidR="00C83825">
        <w:fldChar w:fldCharType="end"/>
      </w:r>
      <w:r w:rsidR="00C83825">
        <w:t>. As well, m</w:t>
      </w:r>
      <w:r w:rsidR="003B12F3">
        <w:t>ethylation of specific genes (e.g., MGMT</w:t>
      </w:r>
      <w:r w:rsidR="00191AD4">
        <w:fldChar w:fldCharType="begin"/>
      </w:r>
      <w:r w:rsidR="00C83825">
        <w:instrText xml:space="preserve"> ADDIN ZOTERO_ITEM CSL_CITATION {"citationID":"aP1fVG5K","properties":{"formattedCitation":"\\super 58\\nosupersub{}","plainCitation":"58","noteIndex":0},"citationItems":[{"id":1409,"uris":["http://zotero.org/users/local/oxMpWYo5/items/5MY96CJG"],"uri":["http://zotero.org/users/local/oxMpWYo5/items/5MY96CJG"],"itemData":{"id":1409,"type":"article-journal","container-title":"Trends in Cancer","DOI":"10.1016/j.trecan.2020.02.010","ISSN":"2405-8033","issue":"5","journalAbbreviation":"Trends in Cancer","language":"English","note":"publisher: Elsevier\nPMID: 32348734","page":"380-391","source":"www.cell.com","title":"MGMT Status as a Clinical Biomarker in Glioblastoma","volume":"6","author":[{"family":"Butler","given":"Madison"},{"family":"Pongor","given":"Lorinc"},{"family":"Su","given":"Yu-Ting"},{"family":"Xi","given":"Liqiang"},{"family":"Raffeld","given":"Mark"},{"family":"Quezado","given":"Martha"},{"family":"Trepel","given":"Jane"},{"family":"Aldape","given":"Kenneth"},{"family":"Pommier","given":"Yves"},{"family":"Wu","given":"Jing"}],"issued":{"date-parts":[["2020",5,1]]}}}],"schema":"https://github.com/citation-style-language/schema/raw/master/csl-citation.json"} </w:instrText>
      </w:r>
      <w:r w:rsidR="00191AD4">
        <w:fldChar w:fldCharType="separate"/>
      </w:r>
      <w:r w:rsidR="00C83825" w:rsidRPr="00C83825">
        <w:rPr>
          <w:rFonts w:ascii="Calibri" w:hAnsi="Calibri" w:cs="Calibri"/>
          <w:szCs w:val="24"/>
          <w:vertAlign w:val="superscript"/>
        </w:rPr>
        <w:t>58</w:t>
      </w:r>
      <w:r w:rsidR="00191AD4">
        <w:fldChar w:fldCharType="end"/>
      </w:r>
      <w:r w:rsidR="003B12F3">
        <w:t xml:space="preserve">) drastically reduce </w:t>
      </w:r>
      <w:r w:rsidR="00191AD4">
        <w:t>effectiveness of certain anti-cancer drugs</w:t>
      </w:r>
      <w:r w:rsidR="00362DA7">
        <w:t xml:space="preserve"> that work in tandem with the immune system </w:t>
      </w:r>
      <w:r w:rsidR="0090542D">
        <w:t xml:space="preserve">in </w:t>
      </w:r>
      <w:r w:rsidR="00CF146A">
        <w:t>combating tumors.</w:t>
      </w:r>
    </w:p>
    <w:p w14:paraId="7CE41784" w14:textId="1B078E93" w:rsidR="00301FC0" w:rsidRDefault="007428B6" w:rsidP="001C38C5">
      <w:r>
        <w:t>Glioma tumor microenvironment is distinct from other types of tumor</w:t>
      </w:r>
      <w:r w:rsidR="001B258F">
        <w:t>s</w:t>
      </w:r>
      <w:r w:rsidR="001D150F">
        <w:t xml:space="preserve">. </w:t>
      </w:r>
      <w:r w:rsidR="0075157C">
        <w:t>The brain is physically protected from the rest of the body 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C83825">
        <w:instrText xml:space="preserve"> ADDIN ZOTERO_ITEM CSL_CITATION {"citationID":"C6DsiUgi","properties":{"formattedCitation":"\\super 59\\nosupersub{}","plainCitation":"59","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C83825" w:rsidRPr="00C83825">
        <w:rPr>
          <w:rFonts w:ascii="Calibri" w:hAnsi="Calibri" w:cs="Calibri"/>
          <w:szCs w:val="24"/>
          <w:vertAlign w:val="superscript"/>
        </w:rPr>
        <w:t>59</w:t>
      </w:r>
      <w:r w:rsidR="007F5577">
        <w:fldChar w:fldCharType="end"/>
      </w:r>
      <w:r w:rsidR="007F5577">
        <w:t xml:space="preserve">. </w:t>
      </w:r>
      <w:r w:rsidR="00A726D9">
        <w:t xml:space="preserve">Composition of immune cells drastically differs, with </w:t>
      </w:r>
      <w:r w:rsidR="00E805BD">
        <w:t>lymphocytes</w:t>
      </w:r>
      <w:r w:rsidR="00A726D9">
        <w:t xml:space="preserve"> making up &lt; 1% of immune cells in </w:t>
      </w:r>
      <w:r w:rsidR="00612836">
        <w:t>healthy</w:t>
      </w:r>
      <w:r w:rsidR="00A726D9">
        <w:t xml:space="preserve"> brain</w:t>
      </w:r>
      <w:r w:rsidR="00612836">
        <w:t>s</w:t>
      </w:r>
      <w:r w:rsidR="00612836">
        <w:fldChar w:fldCharType="begin"/>
      </w:r>
      <w:r w:rsidR="00612836">
        <w:instrText xml:space="preserve"> ADDIN ZOTERO_ITEM CSL_CITATION {"citationID":"6CpYabcK","properties":{"formattedCitation":"\\super 60\\nosupersub{}","plainCitation":"60","noteIndex":0},"citationItems":[{"id":1416,"uris":["http://zotero.org/users/local/oxMpWYo5/items/FNZNRWLP"],"uri":["http://zotero.org/users/local/oxMpWYo5/items/FNZNRWLP"],"itemData":{"id":1416,"type":"article-journal","abstract":"Individual reports suggest that the central nervous system (CNS) contains multiple immune cell types with diverse roles in tissue homeostasis, immune defense, and neurological diseases. It has been challenging to map leukocytes across the entire brain, and in particular in pathology, where phenotypic changes and influx of blood-derived cells prevent a clear distinction between reactive leukocyte populations. Here, we applied high-dimensional single-cell mass and fluorescence cytometry, in parallel with genetic fate mapping systems, to identify, locate, and characterize multiple distinct immune populations within the mammalian CNS. Using this approach, we revealed that microglia, several subsets of border-associated macrophages and dendritic cells coexist in the CNS at steady state and exhibit disease-specific transformations in the immune microenvironment during aging and in models of Alzheimer’s disease and multiple sclerosis. Together, these data and the described framework provide a resource for the study of disease mechanisms, potential biomarkers, and therapeutic targets in CNS disease.","container-title":"Immunity","DOI":"10.1016/j.immuni.2018.01.011","ISSN":"1074-7613","issue":"2","journalAbbreviation":"Immunity","language":"en","page":"380-395.e6","source":"ScienceDirect","title":"High-Dimensional Single-Cell Mapping of Central Nervous System Immune Cells Reveals Distinct Myeloid Subsets in Health, Aging, and Disease","volume":"48","author":[{"family":"Mrdjen","given":"Dunja"},{"family":"Pavlovic","given":"Anto"},{"family":"Hartmann","given":"Felix J."},{"family":"Schreiner","given":"Bettina"},{"family":"Utz","given":"Sebastian G."},{"family":"Leung","given":"Brian P."},{"family":"Lelios","given":"Iva"},{"family":"Heppner","given":"Frank L."},{"family":"Kipnis","given":"Jonathan"},{"family":"Merkler","given":"Doron"},{"family":"Greter","given":"Melanie"},{"family":"Becher","given":"Burkhard"}],"issued":{"date-parts":[["2018",2,20]]}}}],"schema":"https://github.com/citation-style-language/schema/raw/master/csl-citation.json"} </w:instrText>
      </w:r>
      <w:r w:rsidR="00612836">
        <w:fldChar w:fldCharType="separate"/>
      </w:r>
      <w:r w:rsidR="00612836" w:rsidRPr="00612836">
        <w:rPr>
          <w:rFonts w:ascii="Calibri" w:hAnsi="Calibri" w:cs="Calibri"/>
          <w:szCs w:val="24"/>
          <w:vertAlign w:val="superscript"/>
        </w:rPr>
        <w:t>60</w:t>
      </w:r>
      <w:r w:rsidR="00612836">
        <w:fldChar w:fldCharType="end"/>
      </w:r>
      <w:r w:rsidR="00A726D9">
        <w:t xml:space="preserve">, compared to </w:t>
      </w:r>
      <w:r w:rsidR="00E805BD">
        <w:t>70</w:t>
      </w:r>
      <w:r w:rsidR="00A726D9">
        <w:t xml:space="preserve"> - </w:t>
      </w:r>
      <w:r w:rsidR="00E805BD">
        <w:t>90</w:t>
      </w:r>
      <w:r w:rsidR="00A726D9">
        <w:t xml:space="preserve">% </w:t>
      </w:r>
      <w:r w:rsidR="00E805BD">
        <w:t>of</w:t>
      </w:r>
      <w:r w:rsidR="00A726D9">
        <w:t xml:space="preserve"> </w:t>
      </w:r>
      <w:r w:rsidR="00E805BD">
        <w:t>immune cells in the</w:t>
      </w:r>
      <w:r w:rsidR="00A45310">
        <w:t xml:space="preserve"> blood</w:t>
      </w:r>
      <w:r w:rsidR="00E805BD">
        <w:fldChar w:fldCharType="begin"/>
      </w:r>
      <w:r w:rsidR="00E805BD">
        <w:instrText xml:space="preserve"> ADDIN ZOTERO_ITEM CSL_CITATION {"citationID":"zbh1FbOH","properties":{"formattedCitation":"\\super 61\\nosupersub{}","plainCitation":"61","noteIndex":0},"citationItems":[{"id":1419,"uris":["http://zotero.org/users/local/oxMpWYo5/items/ECJAVW3N"],"uri":["http://zotero.org/users/local/oxMpWYo5/items/ECJAVW3N"],"itemData":{"id":1419,"type":"chapter","abstract":"Numerous cell types are involved in maintenance of the intestinal tissue. However, the main players are cells of the epithelial lining and the immune system. Human peripheral blood mononuclear cells (PBMCs) are used to investigate the effect of food bioactives on various immune cells. These cells are easily isolated from blood of healthy donors or buffy coats (leukocyte concentrates, a by-product from hospital Blood Banks in the manufacturing of red blood cell and thrombocyte concentrates from anti-coagulated whole blood). PBMCs have a different composition, phenotype and activation status than cells found in intestinal tissue. However, this is a useful test system for investigation of immune modulatory effects of food bioactive compounds. Methods for the isolation of PBMCs and how they are used to investigate effects of bioactive components are discussed in this chapter.","container-title":"The Impact of Food Bioactives on Health: in vitro and ex vivo models","event-place":"Cham","ISBN":"978-3-319-16104-4","language":"en","note":"DOI: 10.1007/978-3-319-16104-4_15","page":"161-167","publisher":"Springer International Publishing","publisher-place":"Cham","source":"Springer Link","title":"Peripheral Blood Mononuclear Cells","URL":"https://doi.org/10.1007/978-3-319-16104-4_15","author":[{"family":"Kleiveland","given":"Charlotte R."}],"editor":[{"family":"Verhoeckx","given":"Kitty"},{"family":"Cotter","given":"Paul"},{"family":"López-Expósito","given":"Iván"},{"family":"Kleiveland","given":"Charlotte"},{"family":"Lea","given":"Tor"},{"family":"Mackie","given":"Alan"},{"family":"Requena","given":"Teresa"},{"family":"Swiatecka","given":"Dominika"},{"family":"Wichers","given":"Harry"}],"accessed":{"date-parts":[["2021",11,26]]},"issued":{"date-parts":[["2015"]]}}}],"schema":"https://github.com/citation-style-language/schema/raw/master/csl-citation.json"} </w:instrText>
      </w:r>
      <w:r w:rsidR="00E805BD">
        <w:fldChar w:fldCharType="separate"/>
      </w:r>
      <w:r w:rsidR="00E805BD" w:rsidRPr="00E805BD">
        <w:rPr>
          <w:rFonts w:ascii="Calibri" w:hAnsi="Calibri" w:cs="Calibri"/>
          <w:szCs w:val="24"/>
          <w:vertAlign w:val="superscript"/>
        </w:rPr>
        <w:t>61</w:t>
      </w:r>
      <w:r w:rsidR="00E805BD">
        <w:fldChar w:fldCharType="end"/>
      </w:r>
      <w:r w:rsidR="00E805BD">
        <w:t>.</w:t>
      </w:r>
      <w:r w:rsidR="00DE31D6">
        <w:t xml:space="preserve"> </w:t>
      </w:r>
      <w:r w:rsidR="001F01F2">
        <w:t xml:space="preserve">Instead, macrophages are the dominant immune cell, </w:t>
      </w:r>
      <w:r w:rsidR="00301FC0">
        <w:t>making</w:t>
      </w:r>
      <w:r w:rsidR="001F01F2">
        <w:t xml:space="preserve"> about 80% of immune cells in the brain</w:t>
      </w:r>
      <w:r w:rsidR="001F01F2">
        <w:fldChar w:fldCharType="begin"/>
      </w:r>
      <w:r w:rsidR="00F52063">
        <w:instrText xml:space="preserve"> ADDIN ZOTERO_ITEM CSL_CITATION {"citationID":"CHJHOdXi","properties":{"formattedCitation":"\\super 60\\nosupersub{}","plainCitation":"60","noteIndex":0},"citationItems":[{"id":1416,"uris":["http://zotero.org/users/local/oxMpWYo5/items/FNZNRWLP"],"uri":["http://zotero.org/users/local/oxMpWYo5/items/FNZNRWLP"],"itemData":{"id":1416,"type":"article-journal","abstract":"Individual reports suggest that the central nervous system (CNS) contains multiple immune cell types with diverse roles in tissue homeostasis, immune defense, and neurological diseases. It has been challenging to map leukocytes across the entire brain, and in particular in pathology, where phenotypic changes and influx of blood-derived cells prevent a clear distinction between reactive leukocyte populations. Here, we applied high-dimensional single-cell mass and fluorescence cytometry, in parallel with genetic fate mapping systems, to identify, locate, and characterize multiple distinct immune populations within the mammalian CNS. Using this approach, we revealed that microglia, several subsets of border-associated macrophages and dendritic cells coexist in the CNS at steady state and exhibit disease-specific transformations in the immune microenvironment during aging and in models of Alzheimer’s disease and multiple sclerosis. Together, these data and the described framework provide a resource for the study of disease mechanisms, potential biomarkers, and therapeutic targets in CNS disease.","container-title":"Immunity","DOI":"10.1016/j.immuni.2018.01.011","ISSN":"1074-7613","issue":"2","journalAbbreviation":"Immunity","language":"en","page":"380-395.e6","source":"ScienceDirect","title":"High-Dimensional Single-Cell Mapping of Central Nervous System Immune Cells Reveals Distinct Myeloid Subsets in Health, Aging, and Disease","volume":"48","author":[{"family":"Mrdjen","given":"Dunja"},{"family":"Pavlovic","given":"Anto"},{"family":"Hartmann","given":"Felix J."},{"family":"Schreiner","given":"Bettina"},{"family":"Utz","given":"Sebastian G."},{"family":"Leung","given":"Brian P."},{"family":"Lelios","given":"Iva"},{"family":"Heppner","given":"Frank L."},{"family":"Kipnis","given":"Jonathan"},{"family":"Merkler","given":"Doron"},{"family":"Greter","given":"Melanie"},{"family":"Becher","given":"Burkhard"}],"issued":{"date-parts":[["2018",2,20]]}}}],"schema":"https://github.com/citation-style-language/schema/raw/master/csl-citation.json"} </w:instrText>
      </w:r>
      <w:r w:rsidR="001F01F2">
        <w:fldChar w:fldCharType="separate"/>
      </w:r>
      <w:r w:rsidR="001F01F2" w:rsidRPr="00612836">
        <w:rPr>
          <w:rFonts w:ascii="Calibri" w:hAnsi="Calibri" w:cs="Calibri"/>
          <w:szCs w:val="24"/>
          <w:vertAlign w:val="superscript"/>
        </w:rPr>
        <w:t>60</w:t>
      </w:r>
      <w:r w:rsidR="001F01F2">
        <w:fldChar w:fldCharType="end"/>
      </w:r>
      <w:r w:rsidR="001F01F2">
        <w:t xml:space="preserve">. </w:t>
      </w:r>
      <w:r w:rsidR="00FE7489">
        <w:t xml:space="preserve">They also play a key role in cancer, as </w:t>
      </w:r>
      <w:r w:rsidR="00FE7489">
        <w:rPr>
          <w:lang w:val="en-US"/>
        </w:rPr>
        <w:t>up to 50% of the tumor bulk in glioblastoma is made up of tumor-associated macrophages (TAMs)</w:t>
      </w:r>
      <w:r w:rsidR="00FE7489">
        <w:rPr>
          <w:lang w:val="en-US"/>
        </w:rPr>
        <w:fldChar w:fldCharType="begin"/>
      </w:r>
      <w:r w:rsidR="00F52063">
        <w:rPr>
          <w:lang w:val="en-US"/>
        </w:rPr>
        <w:instrText xml:space="preserve"> ADDIN ZOTERO_ITEM CSL_CITATION {"citationID":"qSNSoqjt","properties":{"formattedCitation":"\\super 62\\nosupersub{}","plainCitation":"62","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FE7489">
        <w:rPr>
          <w:lang w:val="en-US"/>
        </w:rPr>
        <w:fldChar w:fldCharType="separate"/>
      </w:r>
      <w:r w:rsidR="00F52063" w:rsidRPr="00F52063">
        <w:rPr>
          <w:rFonts w:ascii="Calibri" w:hAnsi="Calibri" w:cs="Calibri"/>
          <w:szCs w:val="24"/>
          <w:vertAlign w:val="superscript"/>
        </w:rPr>
        <w:t>62</w:t>
      </w:r>
      <w:r w:rsidR="00FE7489">
        <w:rPr>
          <w:lang w:val="en-US"/>
        </w:rPr>
        <w:fldChar w:fldCharType="end"/>
      </w:r>
      <w:r w:rsidR="00FE7489">
        <w:rPr>
          <w:lang w:val="en-US"/>
        </w:rPr>
        <w:t>.</w:t>
      </w:r>
      <w:r w:rsidR="00335C84">
        <w:rPr>
          <w:lang w:val="en-US"/>
        </w:rPr>
        <w:t xml:space="preserve"> </w:t>
      </w:r>
    </w:p>
    <w:p w14:paraId="119C28E7" w14:textId="5C685F21" w:rsidR="00092D92" w:rsidRDefault="00133AC1" w:rsidP="00250D03">
      <w:pPr>
        <w:pStyle w:val="Heading3"/>
        <w:rPr>
          <w:lang w:val="en-US"/>
        </w:rPr>
      </w:pPr>
      <w:bookmarkStart w:id="15" w:name="_Toc88849741"/>
      <w:r>
        <w:rPr>
          <w:lang w:val="en-US"/>
        </w:rPr>
        <w:t>Tumor-associated macrophages</w:t>
      </w:r>
      <w:bookmarkEnd w:id="15"/>
    </w:p>
    <w:p w14:paraId="13B87D34" w14:textId="07D4337B" w:rsidR="007B3EDE" w:rsidRPr="006F4766" w:rsidRDefault="00E277CE" w:rsidP="005206DF">
      <w:pPr>
        <w:jc w:val="both"/>
        <w:rPr>
          <w:lang w:val="en-US"/>
        </w:rPr>
      </w:pPr>
      <w:r>
        <w:rPr>
          <w:lang w:val="en-US"/>
        </w:rPr>
        <w:t>M</w:t>
      </w:r>
      <w:r w:rsidR="0010452F">
        <w:rPr>
          <w:lang w:val="en-US"/>
        </w:rPr>
        <w:t xml:space="preserve">icroglia </w:t>
      </w:r>
      <w:r w:rsidR="00991502">
        <w:rPr>
          <w:lang w:val="en-US"/>
        </w:rPr>
        <w:t xml:space="preserve">(MG) </w:t>
      </w:r>
      <w:r w:rsidR="0010452F">
        <w:rPr>
          <w:lang w:val="en-US"/>
        </w:rPr>
        <w:t>are the resident macrophages</w:t>
      </w:r>
      <w:r>
        <w:rPr>
          <w:lang w:val="en-US"/>
        </w:rPr>
        <w:t xml:space="preserve"> unique to the </w:t>
      </w:r>
      <w:r w:rsidR="00B467CE">
        <w:rPr>
          <w:lang w:val="en-US"/>
        </w:rPr>
        <w:t>CNS</w:t>
      </w:r>
      <w:r w:rsidR="00335C84">
        <w:fldChar w:fldCharType="begin"/>
      </w:r>
      <w:r w:rsidR="00F52063">
        <w:instrText xml:space="preserve"> ADDIN ZOTERO_ITEM CSL_CITATION {"citationID":"wD62tdQy","properties":{"formattedCitation":"\\super 63\\nosupersub{}","plainCitation":"63","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335C84">
        <w:fldChar w:fldCharType="separate"/>
      </w:r>
      <w:r w:rsidR="00F52063" w:rsidRPr="00F52063">
        <w:rPr>
          <w:rFonts w:ascii="Calibri" w:hAnsi="Calibri" w:cs="Calibri"/>
          <w:szCs w:val="24"/>
          <w:vertAlign w:val="superscript"/>
        </w:rPr>
        <w:t>63</w:t>
      </w:r>
      <w:r w:rsidR="00335C84">
        <w:fldChar w:fldCharType="end"/>
      </w:r>
      <w:r w:rsidR="00B467CE">
        <w:rPr>
          <w:lang w:val="en-US"/>
        </w:rPr>
        <w:t xml:space="preserve">. </w:t>
      </w:r>
      <w:r w:rsidR="00585976">
        <w:rPr>
          <w:lang w:val="en-US"/>
        </w:rPr>
        <w:t>The</w:t>
      </w:r>
      <w:r w:rsidR="00EE084B">
        <w:rPr>
          <w:lang w:val="en-US"/>
        </w:rPr>
        <w:t>se cells</w:t>
      </w:r>
      <w:r w:rsidR="00585976">
        <w:rPr>
          <w:lang w:val="en-US"/>
        </w:rPr>
        <w:t xml:space="preserve"> differentiate only </w:t>
      </w:r>
      <w:r w:rsidR="009C682C">
        <w:rPr>
          <w:lang w:val="en-US"/>
        </w:rPr>
        <w:t xml:space="preserve">during </w:t>
      </w:r>
      <w:r w:rsidR="009C682C" w:rsidRPr="009C682C">
        <w:rPr>
          <w:lang w:val="en-US"/>
        </w:rPr>
        <w:t>embryogenesis</w:t>
      </w:r>
      <w:r w:rsidR="00360629">
        <w:rPr>
          <w:lang w:val="en-US"/>
        </w:rPr>
        <w:t xml:space="preserve"> from primate </w:t>
      </w:r>
      <w:r w:rsidR="00360629" w:rsidRPr="00360629">
        <w:rPr>
          <w:lang w:val="en-US"/>
        </w:rPr>
        <w:t>primitive myeloid precursors that arise in the yolk sac</w:t>
      </w:r>
      <w:r w:rsidR="00585976">
        <w:rPr>
          <w:lang w:val="en-US"/>
        </w:rPr>
        <w:t>, but survive with long lifespan</w:t>
      </w:r>
      <w:r w:rsidR="00E73271">
        <w:rPr>
          <w:lang w:val="en-US"/>
        </w:rPr>
        <w:t>s</w:t>
      </w:r>
      <w:r w:rsidR="00585976">
        <w:rPr>
          <w:lang w:val="en-US"/>
        </w:rPr>
        <w:t xml:space="preserve"> and </w:t>
      </w:r>
      <w:r w:rsidR="00A53EB9">
        <w:rPr>
          <w:lang w:val="en-US"/>
        </w:rPr>
        <w:t xml:space="preserve">marginal </w:t>
      </w:r>
      <w:r w:rsidR="00585976" w:rsidRPr="00585976">
        <w:rPr>
          <w:lang w:val="en-US"/>
        </w:rPr>
        <w:t>local proliferation</w:t>
      </w:r>
      <w:r w:rsidR="00A53EB9">
        <w:rPr>
          <w:lang w:val="en-US"/>
        </w:rPr>
        <w:t xml:space="preserve"> (&lt; 2% of total)</w:t>
      </w:r>
      <w:r w:rsidR="00585976">
        <w:rPr>
          <w:lang w:val="en-US"/>
        </w:rPr>
        <w:fldChar w:fldCharType="begin"/>
      </w:r>
      <w:r w:rsidR="00F52063">
        <w:rPr>
          <w:lang w:val="en-US"/>
        </w:rPr>
        <w:instrText xml:space="preserve"> ADDIN ZOTERO_ITEM CSL_CITATION {"citationID":"sFFzR0m9","properties":{"formattedCitation":"\\super 63\\nosupersub{}","plainCitation":"63","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F52063" w:rsidRPr="00F52063">
        <w:rPr>
          <w:rFonts w:ascii="Calibri" w:hAnsi="Calibri" w:cs="Calibri"/>
          <w:szCs w:val="24"/>
          <w:vertAlign w:val="superscript"/>
        </w:rPr>
        <w:t>63</w:t>
      </w:r>
      <w:r w:rsidR="00585976">
        <w:rPr>
          <w:lang w:val="en-US"/>
        </w:rPr>
        <w:fldChar w:fldCharType="end"/>
      </w:r>
      <w:r w:rsidR="00585976">
        <w:rPr>
          <w:lang w:val="en-US"/>
        </w:rPr>
        <w:t>.</w:t>
      </w:r>
      <w:r w:rsidR="00513939">
        <w:rPr>
          <w:lang w:val="en-US"/>
        </w:rPr>
        <w:t xml:space="preserve"> </w:t>
      </w:r>
      <w:r w:rsidR="00963259">
        <w:rPr>
          <w:lang w:val="en-US"/>
        </w:rPr>
        <w:t xml:space="preserve">One could think this would be problematic when </w:t>
      </w:r>
      <w:r w:rsidR="00CC149A">
        <w:rPr>
          <w:lang w:val="en-US"/>
        </w:rPr>
        <w:t>combatting</w:t>
      </w:r>
      <w:r w:rsidR="00963259">
        <w:rPr>
          <w:lang w:val="en-US"/>
        </w:rPr>
        <w:t xml:space="preserve"> an immune </w:t>
      </w:r>
      <w:r w:rsidR="008545AC">
        <w:rPr>
          <w:lang w:val="en-US"/>
        </w:rPr>
        <w:t>threat</w:t>
      </w:r>
      <w:r w:rsidR="00963259">
        <w:rPr>
          <w:lang w:val="en-US"/>
        </w:rPr>
        <w:t xml:space="preserve">, as their limited population may become depleted. </w:t>
      </w:r>
      <w:r w:rsidR="00BD228F">
        <w:rPr>
          <w:lang w:val="en-US"/>
        </w:rPr>
        <w:t xml:space="preserve">However, </w:t>
      </w:r>
      <w:r w:rsidR="00B53C46">
        <w:rPr>
          <w:lang w:val="en-US"/>
        </w:rPr>
        <w:t>brain lesions</w:t>
      </w:r>
      <w:r w:rsidR="00067DFE">
        <w:rPr>
          <w:lang w:val="en-US"/>
        </w:rPr>
        <w:t xml:space="preserve"> caused by glioma or other </w:t>
      </w:r>
      <w:r w:rsidR="00F77F82">
        <w:rPr>
          <w:lang w:val="en-US"/>
        </w:rPr>
        <w:t xml:space="preserve">diseases </w:t>
      </w:r>
      <w:r w:rsidR="00432B21">
        <w:rPr>
          <w:lang w:val="en-US"/>
        </w:rPr>
        <w:t>cause</w:t>
      </w:r>
      <w:r w:rsidR="00B53C46">
        <w:rPr>
          <w:lang w:val="en-US"/>
        </w:rPr>
        <w:t xml:space="preserve"> circulating monocytes</w:t>
      </w:r>
      <w:r w:rsidR="000C0D90">
        <w:rPr>
          <w:lang w:val="en-US"/>
        </w:rPr>
        <w:t xml:space="preserve"> (</w:t>
      </w:r>
      <w:r w:rsidR="000C0D90" w:rsidRPr="00A3700A">
        <w:rPr>
          <w:lang w:val="en-US"/>
        </w:rPr>
        <w:t>Ly</w:t>
      </w:r>
      <w:r w:rsidR="000C0D90">
        <w:rPr>
          <w:lang w:val="en-US"/>
        </w:rPr>
        <w:noBreakHyphen/>
      </w:r>
      <w:r w:rsidR="000C0D90" w:rsidRPr="00A3700A">
        <w:rPr>
          <w:lang w:val="en-US"/>
        </w:rPr>
        <w:t>6C</w:t>
      </w:r>
      <w:r w:rsidR="000C0D90" w:rsidRPr="00430EBF">
        <w:rPr>
          <w:vertAlign w:val="superscript"/>
          <w:lang w:val="en-US"/>
        </w:rPr>
        <w:t>hi</w:t>
      </w:r>
      <w:r w:rsidR="000C0D90" w:rsidRPr="00A3700A">
        <w:rPr>
          <w:lang w:val="en-US"/>
        </w:rPr>
        <w:t>CCR2</w:t>
      </w:r>
      <w:r w:rsidR="000C0D90" w:rsidRPr="00430EBF">
        <w:rPr>
          <w:vertAlign w:val="superscript"/>
          <w:lang w:val="en-US"/>
        </w:rPr>
        <w:t>+</w:t>
      </w:r>
      <w:r w:rsidR="000C0D90" w:rsidRPr="000C0D90">
        <w:rPr>
          <w:lang w:val="en-US"/>
        </w:rPr>
        <w:t>)</w:t>
      </w:r>
      <w:r w:rsidR="009C682C">
        <w:rPr>
          <w:lang w:val="en-US"/>
        </w:rPr>
        <w:t xml:space="preserve"> </w:t>
      </w:r>
      <w:r w:rsidR="00432B21">
        <w:rPr>
          <w:lang w:val="en-US"/>
        </w:rPr>
        <w:t>to b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w:t>
      </w:r>
      <w:r w:rsidR="003A6ED5">
        <w:rPr>
          <w:lang w:val="en-US"/>
        </w:rPr>
        <w:t>ere</w:t>
      </w:r>
      <w:r w:rsidR="003D0376">
        <w:rPr>
          <w:lang w:val="en-US"/>
        </w:rPr>
        <w:t xml:space="preserve"> the</w:t>
      </w:r>
      <w:r w:rsidR="003A6ED5">
        <w:rPr>
          <w:lang w:val="en-US"/>
        </w:rPr>
        <w:t>y</w:t>
      </w:r>
      <w:r w:rsidR="00B53C46">
        <w:rPr>
          <w:lang w:val="en-US"/>
        </w:rPr>
        <w:t xml:space="preserve"> differentiate into microglia</w:t>
      </w:r>
      <w:r w:rsidR="00CC17D3">
        <w:rPr>
          <w:lang w:val="en-US"/>
        </w:rPr>
        <w:t>-like cells</w:t>
      </w:r>
      <w:r w:rsidR="00B53C46">
        <w:rPr>
          <w:lang w:val="en-US"/>
        </w:rPr>
        <w:fldChar w:fldCharType="begin"/>
      </w:r>
      <w:r w:rsidR="00E805BD">
        <w:rPr>
          <w:lang w:val="en-US"/>
        </w:rPr>
        <w:instrText xml:space="preserve"> ADDIN ZOTERO_ITEM CSL_CITATION {"citationID":"JImDX8Bn","properties":{"formattedCitation":"\\super 64,65\\nosupersub{}","plainCitation":"64,65","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E805BD" w:rsidRPr="00E805BD">
        <w:rPr>
          <w:rFonts w:ascii="Calibri" w:hAnsi="Calibri" w:cs="Calibri"/>
          <w:szCs w:val="24"/>
          <w:vertAlign w:val="superscript"/>
        </w:rPr>
        <w:t>64,65</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w:t>
      </w:r>
      <w:r w:rsidR="00157EB9" w:rsidRPr="00157EB9">
        <w:rPr>
          <w:lang w:val="en-US"/>
        </w:rPr>
        <w:t>monocyte-derived microglia-like (</w:t>
      </w:r>
      <w:proofErr w:type="spellStart"/>
      <w:r w:rsidR="00157EB9" w:rsidRPr="00157EB9">
        <w:rPr>
          <w:lang w:val="en-US"/>
        </w:rPr>
        <w:t>MDMi</w:t>
      </w:r>
      <w:proofErr w:type="spellEnd"/>
      <w:r w:rsidR="00157EB9" w:rsidRPr="00157EB9">
        <w:rPr>
          <w:lang w:val="en-US"/>
        </w:rPr>
        <w:t>) cells</w:t>
      </w:r>
      <w:r w:rsidR="00FC4050">
        <w:rPr>
          <w:lang w:val="en-US"/>
        </w:rPr>
        <w:t xml:space="preserve"> are nearly indistinguishable but do</w:t>
      </w:r>
      <w:r w:rsidR="00157EB9" w:rsidRPr="00157EB9">
        <w:rPr>
          <w:lang w:val="en-US"/>
        </w:rPr>
        <w:t xml:space="preserve"> </w:t>
      </w:r>
      <w:r w:rsidR="0099446B">
        <w:rPr>
          <w:lang w:val="en-US"/>
        </w:rPr>
        <w:t xml:space="preserve">show functional differences </w:t>
      </w:r>
      <w:r w:rsidR="00FC4050">
        <w:rPr>
          <w:lang w:val="en-US"/>
        </w:rPr>
        <w:t xml:space="preserve">compared </w:t>
      </w:r>
      <w:r w:rsidR="0099446B">
        <w:rPr>
          <w:lang w:val="en-US"/>
        </w:rPr>
        <w:t xml:space="preserve">to their native </w:t>
      </w:r>
      <w:r w:rsidR="00750451">
        <w:rPr>
          <w:lang w:val="en-US"/>
        </w:rPr>
        <w:t>counterparts and</w:t>
      </w:r>
      <w:r w:rsidR="0099446B">
        <w:rPr>
          <w:lang w:val="en-US"/>
        </w:rPr>
        <w:t xml:space="preserve"> </w:t>
      </w:r>
      <w:r w:rsidR="0024546B">
        <w:rPr>
          <w:lang w:val="en-US"/>
        </w:rPr>
        <w:t>can be a significant</w:t>
      </w:r>
      <w:r w:rsidR="0099446B">
        <w:rPr>
          <w:lang w:val="en-US"/>
        </w:rPr>
        <w:t xml:space="preserve">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proofErr w:type="spellStart"/>
      <w:r w:rsidR="00F17155">
        <w:rPr>
          <w:lang w:val="en-US"/>
        </w:rPr>
        <w:t>MDMi</w:t>
      </w:r>
      <w:proofErr w:type="spellEnd"/>
      <w:r w:rsidR="00F17155">
        <w:rPr>
          <w:lang w:val="en-US"/>
        </w:rPr>
        <w:t xml:space="preserve"> cell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xml:space="preserve">, whereas native </w:t>
      </w:r>
      <w:r w:rsidR="00F17155">
        <w:rPr>
          <w:lang w:val="en-US"/>
        </w:rPr>
        <w:t>MGs</w:t>
      </w:r>
      <w:r w:rsidR="00A1611A">
        <w:rPr>
          <w:lang w:val="en-US"/>
        </w:rPr>
        <w:t xml:space="preserve"> are unable to do so</w:t>
      </w:r>
      <w:r w:rsidR="00546626">
        <w:rPr>
          <w:lang w:val="en-US"/>
        </w:rPr>
        <w:fldChar w:fldCharType="begin"/>
      </w:r>
      <w:r w:rsidR="00E805BD">
        <w:rPr>
          <w:lang w:val="en-US"/>
        </w:rPr>
        <w:instrText xml:space="preserve"> ADDIN ZOTERO_ITEM CSL_CITATION {"citationID":"IOzvzK1m","properties":{"formattedCitation":"\\super 66\\nosupersub{}","plainCitation":"66","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E805BD" w:rsidRPr="00E805BD">
        <w:rPr>
          <w:rFonts w:ascii="Calibri" w:hAnsi="Calibri" w:cs="Calibri"/>
          <w:szCs w:val="24"/>
          <w:vertAlign w:val="superscript"/>
        </w:rPr>
        <w:t>66</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E2396">
        <w:rPr>
          <w:lang w:val="en-US"/>
        </w:rPr>
        <w:t xml:space="preserve"> transgenic overexpression of</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w:t>
      </w:r>
      <w:r w:rsidR="00FD53B0">
        <w:rPr>
          <w:lang w:val="en-US"/>
        </w:rPr>
        <w:t xml:space="preserve">in brain tissue </w:t>
      </w:r>
      <w:r w:rsidR="0099446B">
        <w:rPr>
          <w:lang w:val="en-US"/>
        </w:rPr>
        <w:t>ha</w:t>
      </w:r>
      <w:r w:rsidR="00FD53B0">
        <w:rPr>
          <w:lang w:val="en-US"/>
        </w:rPr>
        <w:t>s</w:t>
      </w:r>
      <w:r w:rsidR="0099446B">
        <w:rPr>
          <w:lang w:val="en-US"/>
        </w:rPr>
        <w:t xml:space="preserve"> </w:t>
      </w:r>
      <w:r w:rsidR="002E2396">
        <w:rPr>
          <w:lang w:val="en-US"/>
        </w:rPr>
        <w:t>shown as</w:t>
      </w:r>
      <w:r w:rsidR="0099446B">
        <w:rPr>
          <w:lang w:val="en-US"/>
        </w:rPr>
        <w:t xml:space="preserve"> a key signal for plaque phagocytosis</w:t>
      </w:r>
      <w:r w:rsidR="0099446B">
        <w:rPr>
          <w:lang w:val="en-US"/>
        </w:rPr>
        <w:fldChar w:fldCharType="begin"/>
      </w:r>
      <w:r w:rsidR="00E805BD">
        <w:rPr>
          <w:lang w:val="en-US"/>
        </w:rPr>
        <w:instrText xml:space="preserve"> ADDIN ZOTERO_ITEM CSL_CITATION {"citationID":"wXsqzYtU","properties":{"formattedCitation":"\\super 67\\nosupersub{}","plainCitation":"67","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E805BD" w:rsidRPr="00E805BD">
        <w:rPr>
          <w:rFonts w:ascii="Calibri" w:hAnsi="Calibri" w:cs="Calibri"/>
          <w:szCs w:val="24"/>
          <w:vertAlign w:val="superscript"/>
        </w:rPr>
        <w:t>67</w:t>
      </w:r>
      <w:r w:rsidR="0099446B">
        <w:rPr>
          <w:lang w:val="en-US"/>
        </w:rPr>
        <w:fldChar w:fldCharType="end"/>
      </w:r>
      <w:r w:rsidR="0099446B">
        <w:rPr>
          <w:lang w:val="en-US"/>
        </w:rPr>
        <w:t>.</w:t>
      </w:r>
      <w:r w:rsidR="00B1441E">
        <w:rPr>
          <w:lang w:val="en-US"/>
        </w:rPr>
        <w:t xml:space="preserve"> </w:t>
      </w:r>
      <w:r w:rsidR="009329AB">
        <w:rPr>
          <w:lang w:val="en-US"/>
        </w:rPr>
        <w:t>Differential</w:t>
      </w:r>
      <w:r w:rsidR="0099446B">
        <w:rPr>
          <w:lang w:val="en-US"/>
        </w:rPr>
        <w:t xml:space="preserve"> activation effect</w:t>
      </w:r>
      <w:r w:rsidR="009329AB">
        <w:rPr>
          <w:lang w:val="en-US"/>
        </w:rPr>
        <w:t>s</w:t>
      </w:r>
      <w:r w:rsidR="0099446B">
        <w:rPr>
          <w:lang w:val="en-US"/>
        </w:rPr>
        <w:t xml:space="preserve"> could have relevance for cancer</w:t>
      </w:r>
      <w:r w:rsidR="0005724B">
        <w:rPr>
          <w:lang w:val="en-US"/>
        </w:rPr>
        <w:t xml:space="preserve"> progression</w:t>
      </w:r>
      <w:r w:rsidR="0099446B">
        <w:rPr>
          <w:lang w:val="en-US"/>
        </w:rPr>
        <w:t xml:space="preserve">, as glioblastoma </w:t>
      </w:r>
      <w:r w:rsidR="00EE5E72">
        <w:rPr>
          <w:lang w:val="en-US"/>
        </w:rPr>
        <w:t xml:space="preserve">cells </w:t>
      </w:r>
      <w:r w:rsidR="009329AB">
        <w:rPr>
          <w:lang w:val="en-US"/>
        </w:rPr>
        <w:t>a</w:t>
      </w:r>
      <w:r w:rsidR="0099446B">
        <w:rPr>
          <w:lang w:val="en-US"/>
        </w:rPr>
        <w:t>berrantly express</w:t>
      </w:r>
      <w:r w:rsidR="0099446B" w:rsidRPr="003317A9">
        <w:rPr>
          <w:lang w:val="en-US"/>
        </w:rPr>
        <w:t xml:space="preserve"> </w:t>
      </w:r>
      <w:r w:rsidR="009329AB">
        <w:rPr>
          <w:lang w:val="en-US"/>
        </w:rPr>
        <w:t xml:space="preserve">a wide variety proteins, including </w:t>
      </w:r>
      <w:r w:rsidR="0099446B" w:rsidRPr="003317A9">
        <w:rPr>
          <w:lang w:val="en-US"/>
        </w:rPr>
        <w:t>IL-1β</w:t>
      </w:r>
      <w:r w:rsidR="0099446B">
        <w:rPr>
          <w:lang w:val="en-US"/>
        </w:rPr>
        <w:fldChar w:fldCharType="begin"/>
      </w:r>
      <w:r w:rsidR="00E805BD">
        <w:rPr>
          <w:lang w:val="en-US"/>
        </w:rPr>
        <w:instrText xml:space="preserve"> ADDIN ZOTERO_ITEM CSL_CITATION {"citationID":"LVJsr0RO","properties":{"formattedCitation":"\\super 68\\nosupersub{}","plainCitation":"68","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E805BD" w:rsidRPr="00E805BD">
        <w:rPr>
          <w:rFonts w:ascii="Calibri" w:hAnsi="Calibri" w:cs="Calibri"/>
          <w:szCs w:val="24"/>
          <w:vertAlign w:val="superscript"/>
        </w:rPr>
        <w:t>68</w:t>
      </w:r>
      <w:r w:rsidR="0099446B">
        <w:rPr>
          <w:lang w:val="en-US"/>
        </w:rPr>
        <w:fldChar w:fldCharType="end"/>
      </w:r>
      <w:r w:rsidR="00546626">
        <w:rPr>
          <w:lang w:val="en-US"/>
        </w:rPr>
        <w:t>.</w:t>
      </w:r>
      <w:r w:rsidR="00B1441E">
        <w:rPr>
          <w:lang w:val="en-US"/>
        </w:rPr>
        <w:t xml:space="preserve"> </w:t>
      </w:r>
      <w:r w:rsidR="00E21475">
        <w:rPr>
          <w:lang w:val="en-US"/>
        </w:rPr>
        <w:t>I</w:t>
      </w:r>
      <w:r w:rsidR="00DC4BAE">
        <w:rPr>
          <w:lang w:val="en-US"/>
        </w:rPr>
        <w:t xml:space="preserve">dentifying </w:t>
      </w:r>
      <w:r w:rsidR="00C82DCB">
        <w:rPr>
          <w:lang w:val="en-US"/>
        </w:rPr>
        <w:t xml:space="preserve">the types of macrophages </w:t>
      </w:r>
      <w:r w:rsidR="00F8340B">
        <w:rPr>
          <w:lang w:val="en-US"/>
        </w:rPr>
        <w:t>present in glioma</w:t>
      </w:r>
      <w:r w:rsidR="00C82DCB">
        <w:rPr>
          <w:lang w:val="en-US"/>
        </w:rPr>
        <w:t xml:space="preserve"> and their </w:t>
      </w:r>
      <w:r w:rsidR="00F8340B">
        <w:rPr>
          <w:lang w:val="en-US"/>
        </w:rPr>
        <w:t xml:space="preserve">respective </w:t>
      </w:r>
      <w:r w:rsidR="00C82DCB">
        <w:rPr>
          <w:lang w:val="en-US"/>
        </w:rPr>
        <w:t>functional capacities could lead to improved treatment.</w:t>
      </w:r>
    </w:p>
    <w:p w14:paraId="222625A8" w14:textId="3D9A53AE"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E805BD">
        <w:rPr>
          <w:lang w:val="en-US"/>
        </w:rPr>
        <w:instrText xml:space="preserve"> ADDIN ZOTERO_ITEM CSL_CITATION {"citationID":"KzudJpHV","properties":{"formattedCitation":"\\super 69\\nosupersub{}","plainCitation":"69","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E805BD" w:rsidRPr="00E805BD">
        <w:rPr>
          <w:rFonts w:ascii="Calibri" w:hAnsi="Calibri" w:cs="Calibri"/>
          <w:szCs w:val="24"/>
          <w:vertAlign w:val="superscript"/>
        </w:rPr>
        <w:t>69</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w:t>
      </w:r>
      <w:r w:rsidR="00F17155">
        <w:rPr>
          <w:lang w:val="en-US"/>
        </w:rPr>
        <w:t>MG</w:t>
      </w:r>
      <w:r w:rsidR="00735508">
        <w:rPr>
          <w:lang w:val="en-US"/>
        </w:rPr>
        <w:t>)</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E805BD">
        <w:rPr>
          <w:lang w:val="en-US"/>
        </w:rPr>
        <w:instrText xml:space="preserve"> ADDIN ZOTERO_ITEM CSL_CITATION {"citationID":"4Wwhg3ev","properties":{"formattedCitation":"\\super 70\\nosupersub{}","plainCitation":"70","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E805BD" w:rsidRPr="00E805BD">
        <w:rPr>
          <w:rFonts w:ascii="Calibri" w:hAnsi="Calibri" w:cs="Calibri"/>
          <w:szCs w:val="24"/>
          <w:vertAlign w:val="superscript"/>
        </w:rPr>
        <w:t>70</w:t>
      </w:r>
      <w:r w:rsidR="009777BD">
        <w:rPr>
          <w:lang w:val="en-US"/>
        </w:rPr>
        <w:fldChar w:fldCharType="end"/>
      </w:r>
      <w:r w:rsidR="00D74B96">
        <w:rPr>
          <w:lang w:val="en-US"/>
        </w:rPr>
        <w:t xml:space="preserve">. </w:t>
      </w:r>
      <w:r w:rsidR="00850073">
        <w:rPr>
          <w:lang w:val="en-US"/>
        </w:rPr>
        <w:t xml:space="preserve">For </w:t>
      </w:r>
      <w:r w:rsidR="00850073">
        <w:rPr>
          <w:lang w:val="en-US"/>
        </w:rPr>
        <w:lastRenderedPageBreak/>
        <w:t>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E805BD">
        <w:rPr>
          <w:lang w:val="en-US"/>
        </w:rPr>
        <w:instrText xml:space="preserve"> ADDIN ZOTERO_ITEM CSL_CITATION {"citationID":"yubdUAif","properties":{"formattedCitation":"\\super 71\\nosupersub{}","plainCitation":"71","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E805BD" w:rsidRPr="00E805BD">
        <w:rPr>
          <w:rFonts w:ascii="Calibri" w:hAnsi="Calibri" w:cs="Calibri"/>
          <w:szCs w:val="24"/>
          <w:vertAlign w:val="superscript"/>
        </w:rPr>
        <w:t>71</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B8679E">
        <w:rPr>
          <w:lang w:val="en-US"/>
        </w:rPr>
        <w:t>weak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E805BD">
        <w:rPr>
          <w:lang w:val="en-US"/>
        </w:rPr>
        <w:instrText xml:space="preserve"> ADDIN ZOTERO_ITEM CSL_CITATION {"citationID":"qutaUqqQ","properties":{"formattedCitation":"\\super 70\\nosupersub{}","plainCitation":"70","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E805BD" w:rsidRPr="00E805BD">
        <w:rPr>
          <w:rFonts w:ascii="Calibri" w:hAnsi="Calibri" w:cs="Calibri"/>
          <w:szCs w:val="24"/>
          <w:vertAlign w:val="superscript"/>
        </w:rPr>
        <w:t>70</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E805BD">
        <w:rPr>
          <w:lang w:val="en-US"/>
        </w:rPr>
        <w:instrText xml:space="preserve"> ADDIN ZOTERO_ITEM CSL_CITATION {"citationID":"4VgXidLV","properties":{"formattedCitation":"\\super 72\\nosupersub{}","plainCitation":"72","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E805BD" w:rsidRPr="00E805BD">
        <w:rPr>
          <w:rFonts w:ascii="Calibri" w:hAnsi="Calibri" w:cs="Calibri"/>
          <w:szCs w:val="24"/>
          <w:vertAlign w:val="superscript"/>
        </w:rPr>
        <w:t>72</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E805BD">
        <w:rPr>
          <w:lang w:val="en-US"/>
        </w:rPr>
        <w:instrText xml:space="preserve"> ADDIN ZOTERO_ITEM CSL_CITATION {"citationID":"psX2tf0o","properties":{"formattedCitation":"\\super 73\\nosupersub{}","plainCitation":"73","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E805BD" w:rsidRPr="00E805BD">
        <w:rPr>
          <w:rFonts w:ascii="Calibri" w:hAnsi="Calibri" w:cs="Calibri"/>
          <w:szCs w:val="24"/>
          <w:vertAlign w:val="superscript"/>
        </w:rPr>
        <w:t>73</w:t>
      </w:r>
      <w:r w:rsidR="00CB5AF8">
        <w:rPr>
          <w:lang w:val="en-US"/>
        </w:rPr>
        <w:fldChar w:fldCharType="end"/>
      </w:r>
      <w:r w:rsidR="00CB5AF8">
        <w:rPr>
          <w:lang w:val="en-US"/>
        </w:rPr>
        <w:t>.</w:t>
      </w:r>
    </w:p>
    <w:p w14:paraId="714F63B3" w14:textId="46E549F0" w:rsidR="00BC0530" w:rsidRPr="00B91D33" w:rsidRDefault="002714C7" w:rsidP="00BC0530">
      <w:pPr>
        <w:pStyle w:val="Heading3"/>
        <w:rPr>
          <w:lang w:val="en-US"/>
        </w:rPr>
      </w:pPr>
      <w:bookmarkStart w:id="16" w:name="_Toc88849742"/>
      <w:r>
        <w:rPr>
          <w:lang w:val="en-US"/>
        </w:rPr>
        <w:t>Potential for treatments</w:t>
      </w:r>
      <w:bookmarkEnd w:id="16"/>
    </w:p>
    <w:p w14:paraId="6B8329D7" w14:textId="60536C30"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E805BD">
        <w:rPr>
          <w:lang w:val="en-US"/>
        </w:rPr>
        <w:instrText xml:space="preserve"> ADDIN ZOTERO_ITEM CSL_CITATION {"citationID":"6nbVRMgE","properties":{"formattedCitation":"\\super 74\\nosupersub{}","plainCitation":"74","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E805BD" w:rsidRPr="00E805BD">
        <w:rPr>
          <w:rFonts w:ascii="Calibri" w:hAnsi="Calibri" w:cs="Calibri"/>
          <w:szCs w:val="24"/>
          <w:vertAlign w:val="superscript"/>
        </w:rPr>
        <w:t>74</w:t>
      </w:r>
      <w:r w:rsidR="006967A1">
        <w:rPr>
          <w:lang w:val="en-US"/>
        </w:rPr>
        <w:fldChar w:fldCharType="end"/>
      </w:r>
      <w:r w:rsidR="006967A1">
        <w:rPr>
          <w:lang w:val="en-US"/>
        </w:rPr>
        <w:t>. Targeting antibodies for one specific isoform, CD45</w:t>
      </w:r>
      <w:r w:rsidR="00CA416A">
        <w:rPr>
          <w:lang w:val="en-US"/>
        </w:rPr>
        <w:t>-</w:t>
      </w:r>
      <w:r w:rsidR="006967A1">
        <w:rPr>
          <w:lang w:val="en-US"/>
        </w:rPr>
        <w:t xml:space="preserve">RO, </w:t>
      </w:r>
      <w:r w:rsidR="0040557A">
        <w:rPr>
          <w:lang w:val="en-US"/>
        </w:rPr>
        <w:t>virtually stopped RO-</w:t>
      </w:r>
      <w:r w:rsidR="00CA416A">
        <w:rPr>
          <w:lang w:val="en-US"/>
        </w:rPr>
        <w:t xml:space="preserve">expressing </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E805BD">
        <w:rPr>
          <w:lang w:val="en-US"/>
        </w:rPr>
        <w:instrText xml:space="preserve"> ADDIN ZOTERO_ITEM CSL_CITATION {"citationID":"5NIzRrFl","properties":{"formattedCitation":"\\super 75\\nosupersub{}","plainCitation":"75","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E805BD" w:rsidRPr="00E805BD">
        <w:rPr>
          <w:rFonts w:ascii="Calibri" w:hAnsi="Calibri" w:cs="Calibri"/>
          <w:szCs w:val="24"/>
          <w:vertAlign w:val="superscript"/>
        </w:rPr>
        <w:t>75</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w:t>
      </w:r>
      <w:r w:rsidR="00F17155">
        <w:rPr>
          <w:lang w:val="en-US"/>
        </w:rPr>
        <w:t>MG</w:t>
      </w:r>
      <w:r w:rsidR="00833336">
        <w:rPr>
          <w:lang w:val="en-US"/>
        </w:rPr>
        <w:t xml:space="preserve"> </w:t>
      </w:r>
      <w:r w:rsidR="00850C7B">
        <w:rPr>
          <w:lang w:val="en-US"/>
        </w:rPr>
        <w:t>(CD45</w:t>
      </w:r>
      <w:r w:rsidR="00850C7B" w:rsidRPr="00850C7B">
        <w:rPr>
          <w:vertAlign w:val="superscript"/>
          <w:lang w:val="en-US"/>
        </w:rPr>
        <w:t>low</w:t>
      </w:r>
      <w:r w:rsidR="00850C7B">
        <w:rPr>
          <w:lang w:val="en-US"/>
        </w:rPr>
        <w:t xml:space="preserve">) </w:t>
      </w:r>
      <w:r w:rsidR="00833336">
        <w:rPr>
          <w:lang w:val="en-US"/>
        </w:rPr>
        <w:t xml:space="preserve">and </w:t>
      </w:r>
      <w:proofErr w:type="spellStart"/>
      <w:r w:rsidR="0023542B" w:rsidRPr="00157EB9">
        <w:rPr>
          <w:lang w:val="en-US"/>
        </w:rPr>
        <w:t>MDMi</w:t>
      </w:r>
      <w:proofErr w:type="spellEnd"/>
      <w:r w:rsidR="00277D13">
        <w:rPr>
          <w:lang w:val="en-US"/>
        </w:rPr>
        <w:t xml:space="preserve"> cells</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E805BD">
        <w:rPr>
          <w:lang w:val="en-US"/>
        </w:rPr>
        <w:instrText xml:space="preserve"> ADDIN ZOTERO_ITEM CSL_CITATION {"citationID":"GauxuqNQ","properties":{"formattedCitation":"\\super 76\\nosupersub{}","plainCitation":"76","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E805BD" w:rsidRPr="00E805BD">
        <w:rPr>
          <w:rFonts w:ascii="Calibri" w:hAnsi="Calibri" w:cs="Calibri"/>
          <w:szCs w:val="24"/>
          <w:vertAlign w:val="superscript"/>
        </w:rPr>
        <w:t>76</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53C7D">
        <w:rPr>
          <w:lang w:val="en-US"/>
        </w:rPr>
        <w:t xml:space="preserve">specific </w:t>
      </w:r>
      <w:r w:rsidR="00934D1A">
        <w:rPr>
          <w:lang w:val="en-US"/>
        </w:rPr>
        <w:t>TAMs.</w:t>
      </w:r>
    </w:p>
    <w:p w14:paraId="194254FF" w14:textId="38CF77BA" w:rsidR="00BB5E05" w:rsidRDefault="00953C7D" w:rsidP="005206DF">
      <w:pPr>
        <w:jc w:val="both"/>
        <w:rPr>
          <w:lang w:val="en-US"/>
        </w:rPr>
      </w:pPr>
      <w:r>
        <w:rPr>
          <w:lang w:val="en-US"/>
        </w:rPr>
        <w:t>Specificity is an important factor for treatment</w:t>
      </w:r>
      <w:r w:rsidR="0023568A">
        <w:rPr>
          <w:lang w:val="en-US"/>
        </w:rPr>
        <w:t>, as</w:t>
      </w:r>
      <w:r>
        <w:rPr>
          <w:lang w:val="en-US"/>
        </w:rPr>
        <w:t xml:space="preserve"> </w:t>
      </w:r>
      <w:r w:rsidR="0023568A">
        <w:rPr>
          <w:lang w:val="en-US"/>
        </w:rPr>
        <w:t>macrophages are the dominant immune cells in the glioma tumor microenvironment</w:t>
      </w:r>
      <w:r w:rsidR="00F30F31">
        <w:rPr>
          <w:lang w:val="en-US"/>
        </w:rPr>
        <w:t>, and paradoxically, both the major defender and driver of tumorigenesis.</w:t>
      </w:r>
      <w:r w:rsidR="0023568A">
        <w:rPr>
          <w:lang w:val="en-US"/>
        </w:rPr>
        <w:t xml:space="preserve"> </w:t>
      </w:r>
      <w:r w:rsidR="00F738C8" w:rsidRPr="00F738C8">
        <w:rPr>
          <w:lang w:val="en-US"/>
        </w:rPr>
        <w:t xml:space="preserve">Clodronate-filled liposomes can </w:t>
      </w:r>
      <w:r w:rsidR="00B40D21">
        <w:rPr>
          <w:lang w:val="en-US"/>
        </w:rPr>
        <w:t>be</w:t>
      </w:r>
      <w:r w:rsidR="00F738C8" w:rsidRPr="00F738C8">
        <w:rPr>
          <w:lang w:val="en-US"/>
        </w:rPr>
        <w:t xml:space="preserve"> selectively </w:t>
      </w:r>
      <w:r w:rsidR="00B40D21">
        <w:rPr>
          <w:lang w:val="en-US"/>
        </w:rPr>
        <w:t xml:space="preserve">induce apoptosis in </w:t>
      </w:r>
      <w:r w:rsidR="002C11B4">
        <w:rPr>
          <w:lang w:val="en-US"/>
        </w:rPr>
        <w:t>TAMs</w:t>
      </w:r>
      <w:r w:rsidR="00F738C8">
        <w:rPr>
          <w:lang w:val="en-US"/>
        </w:rPr>
        <w:fldChar w:fldCharType="begin"/>
      </w:r>
      <w:r w:rsidR="00E805BD">
        <w:rPr>
          <w:lang w:val="en-US"/>
        </w:rPr>
        <w:instrText xml:space="preserve"> ADDIN ZOTERO_ITEM CSL_CITATION {"citationID":"86Cbdx86","properties":{"formattedCitation":"\\super 77\\nosupersub{}","plainCitation":"77","noteIndex":0},"citationItems":[{"id":1366,"uris":["http://zotero.org/users/local/oxMpWYo5/items/WSFLWYRG"],"uri":["http://zotero.org/users/local/oxMpWYo5/items/WSFLWYRG"],"itemData":{"id":1366,"type":"article-journal","abstract":"Gliomas represent the most frequent type of human brain tumor, and their strong invasiveness is a significant clinical problem. Microglia, the immunocompetent cells of the brain, contribute significantly to the tumor and are potential interaction partners of the glioma cells. We studied the impact of the presence of microglia on tumor cell invasion in cultured brain slices. To selectively deplete microglia, the slices were treated with clodronate-filled liposomes. When glioma cells were injected into slices devoid of endogenous microglia, the invasiveness of the tumors was significantly decreased as compared with controls. Inoculation of exogenous microglia together with glioma cells into cultured brain slices increased the infiltrative behavior of the tumor depending on the microglia/glioma cell ratio. Cell culture experiments revealed that soluble factors released from glioma cells strongly stimulate metalloprotease-2 activity in microglia. In the brain slices inoculated with glioma cells, increased activity of metalloprotease-2 was directly correlated with the abundance of microglia. Our data indicate that glioma cells stimulate microglial cells to increase breakdown of extracellular matrix and thereby promote tumor invasiveness.","container-title":"Journal of Neuropathology &amp; Experimental Neurology","DOI":"10.1097/01.jnen.0000178445.33972.a9","ISSN":"0022-3069","issue":"9","journalAbbreviation":"Journal of Neuropathology &amp; Experimental Neurology","page":"754-762","source":"Silverchair","title":"Microglia Stimulate the Invasiveness of Glioma Cells by Increasing the Activity of Metalloprotease-2","volume":"64","author":[{"family":"Markovic","given":"Darko S."},{"family":"Glass","given":"Rainer"},{"family":"Synowitz","given":"Michael"},{"family":"Rooijen","given":"Nico","dropping-particle":"van"},{"family":"Kettenmann","given":"Helmut"}],"issued":{"date-parts":[["2005",9,1]]}}}],"schema":"https://github.com/citation-style-language/schema/raw/master/csl-citation.json"} </w:instrText>
      </w:r>
      <w:r w:rsidR="00F738C8">
        <w:rPr>
          <w:lang w:val="en-US"/>
        </w:rPr>
        <w:fldChar w:fldCharType="separate"/>
      </w:r>
      <w:r w:rsidR="00E805BD" w:rsidRPr="00E805BD">
        <w:rPr>
          <w:rFonts w:ascii="Calibri" w:hAnsi="Calibri" w:cs="Calibri"/>
          <w:szCs w:val="24"/>
          <w:vertAlign w:val="superscript"/>
        </w:rPr>
        <w:t>77</w:t>
      </w:r>
      <w:r w:rsidR="00F738C8">
        <w:rPr>
          <w:lang w:val="en-US"/>
        </w:rPr>
        <w:fldChar w:fldCharType="end"/>
      </w:r>
      <w:r w:rsidR="00B40D21">
        <w:rPr>
          <w:lang w:val="en-US"/>
        </w:rPr>
        <w:t xml:space="preserve">, as well as increase recruitment of </w:t>
      </w:r>
      <w:r w:rsidR="0023568A">
        <w:rPr>
          <w:lang w:val="en-US"/>
        </w:rPr>
        <w:t>non-MG TAMs</w:t>
      </w:r>
      <w:r w:rsidR="00B40D21">
        <w:rPr>
          <w:lang w:val="en-US"/>
        </w:rPr>
        <w:t xml:space="preserve"> into peripheral tumor regions</w:t>
      </w:r>
      <w:r w:rsidR="00B40D21">
        <w:rPr>
          <w:lang w:val="en-US"/>
        </w:rPr>
        <w:fldChar w:fldCharType="begin"/>
      </w:r>
      <w:r w:rsidR="00E805BD">
        <w:rPr>
          <w:lang w:val="en-US"/>
        </w:rPr>
        <w:instrText xml:space="preserve"> ADDIN ZOTERO_ITEM CSL_CITATION {"citationID":"NBvaPTkU","properties":{"formattedCitation":"\\super 78\\nosupersub{}","plainCitation":"78","noteIndex":0},"citationItems":[{"id":1369,"uris":["http://zotero.org/users/local/oxMpWYo5/items/468IU7RE"],"uri":["http://zotero.org/users/local/oxMpWYo5/items/468IU7RE"],"itemData":{"id":1369,"type":"article-journal","abstract":"Glioblastoma (GBM) is the most malignant brain tumor where patients' survival is only 14.6 months, despite multimodal therapy with debulking surgery, concurrent chemotherapy and radiotherapy. There is an urgent, unmet need for novel, effective therapeutic strategies for this devastating disease. Although several immunotherapies are under development for the treatment of GBM patients, the use of natural killer (NK) cells is still marginal despite this being a promising approach to treat cancer. In regard of our knowledge on the role of NG2/CSPG4 in promoting GBM aggressiveness we investigated the potential of an innovative immunotherapeutic strategy combining mAb9.2.27 against NG2/CSPG4 and NK cells in preclinical animal models of GBM. Multiple immune escape mechanisms maintain the tumor microenvironment in an anti-inflammatory state to promote tumor growth, however, the distinct roles of resident microglia versus recruited macrophages is not elucidated. We hypothesized that exploiting the cytokine release capabilities of activated NK cells to reverse the anti-inflammatory axis combined with mAb9.2.27 targeting the NG2/CSPG4 may favor tumor destruction by editing pro-GBM immune responses. Combination treatment with NK+mAb9.2.27 diminished tumor growth that was associated with reduced tumor proliferation, increased cellular apoptosis and prolonged survival compared to vehicle and monotherapy controls. The therapeutic efficacy was mediated by recruitment of CCR2low macrophages into the tumor microenvironment, increased ED1 and MHC class II expression on microglia that might render them competent for GBM antigen presentation, as well as elevated IFN-γ and TNF-α levels in the cerebrospinal fluid compared to controls. Depletion of systemic macrophages by liposome-encapsulated clodronate decreased the CCR2low macrophages recruited to the brain and abolished the beneficial outcomes. Moreover, mAb9.2.27 reversed tumor-promoting effects of patient-derived tumor-associated macrophage/ microglia (TAM) ex vivo. Taken together, these findings indicate that NK+mAb9.2.27 treatment may be an amenable therapeutic strategy to treat NG2/CSPG4 expressing GBMs. We provide a novel conceptual approach of combination immunotherapy for glioblastoma. The results traverse beyond the elucidation of NG2/CSPG4 as a therapeutic target, but demonstrate a proof of concept that this antibody may hold potential for the treatment of GBM by activation of tumor infiltrated microglia/macrophages.","container-title":"Oncotarget","ISSN":"1949-2553","issue":"9","journalAbbreviation":"Oncotarget","note":"PMID: 24127551\nPMCID: PMC3824525","page":"1527-1546","source":"PubMed Central","title":"Targeting glioblastoma with NK cells and mAb against NG2/CSPG4 prolongs animal survival","volume":"4","author":[{"family":"Poli","given":"Aurélie"},{"family":"Wang","given":"Jian"},{"family":"Domingues","given":"Olivia"},{"family":"Planagumà","given":"Jesús"},{"family":"Yan","given":"Tao"},{"family":"Rygh","given":"Cecilie Brekke"},{"family":"Skaftnesmo","given":"Kai Ove"},{"family":"Thorsen","given":"Frits"},{"family":"McCormack","given":"Emmet"},{"family":"Hentges","given":"François"},{"family":"Pedersen","given":"Paal Henning"},{"family":"Zimmer","given":"Jacques"},{"family":"Enger","given":"Per Øyvind"},{"family":"Chekenya","given":"Martha"}],"issued":{"date-parts":[["2013",9,9]]}}}],"schema":"https://github.com/citation-style-language/schema/raw/master/csl-citation.json"} </w:instrText>
      </w:r>
      <w:r w:rsidR="00B40D21">
        <w:rPr>
          <w:lang w:val="en-US"/>
        </w:rPr>
        <w:fldChar w:fldCharType="separate"/>
      </w:r>
      <w:r w:rsidR="00E805BD" w:rsidRPr="00E805BD">
        <w:rPr>
          <w:rFonts w:ascii="Calibri" w:hAnsi="Calibri" w:cs="Calibri"/>
          <w:szCs w:val="24"/>
          <w:vertAlign w:val="superscript"/>
        </w:rPr>
        <w:t>78</w:t>
      </w:r>
      <w:r w:rsidR="00B40D21">
        <w:rPr>
          <w:lang w:val="en-US"/>
        </w:rPr>
        <w:fldChar w:fldCharType="end"/>
      </w:r>
      <w:r w:rsidR="00B40D21">
        <w:rPr>
          <w:lang w:val="en-US"/>
        </w:rPr>
        <w:t>. Increased recruitment is generally undesirable but can provide additional treatment options.</w:t>
      </w:r>
      <w:r w:rsidR="00B40D21" w:rsidRPr="00B40D21">
        <w:rPr>
          <w:lang w:val="en-US"/>
        </w:rPr>
        <w:t xml:space="preserve"> </w:t>
      </w:r>
      <w:r w:rsidR="00B40D21">
        <w:rPr>
          <w:lang w:val="en-US"/>
        </w:rPr>
        <w:t xml:space="preserve">The blood-brain barrier can prevent passage of anti-cancer agents, but infiltrating macrophages can be hijacked and loaded with gold </w:t>
      </w:r>
      <w:proofErr w:type="spellStart"/>
      <w:r w:rsidR="00B40D21">
        <w:rPr>
          <w:lang w:val="en-US"/>
        </w:rPr>
        <w:t>nanoshells</w:t>
      </w:r>
      <w:proofErr w:type="spellEnd"/>
      <w:r w:rsidR="00B40D21">
        <w:rPr>
          <w:lang w:val="en-US"/>
        </w:rPr>
        <w:t xml:space="preserve"> containing tumor-targeting vectors</w:t>
      </w:r>
      <w:r w:rsidR="00B40D21">
        <w:rPr>
          <w:lang w:val="en-US"/>
        </w:rPr>
        <w:fldChar w:fldCharType="begin"/>
      </w:r>
      <w:r w:rsidR="00E805BD">
        <w:rPr>
          <w:lang w:val="en-US"/>
        </w:rPr>
        <w:instrText xml:space="preserve"> ADDIN ZOTERO_ITEM CSL_CITATION {"citationID":"CWxUura6","properties":{"formattedCitation":"\\super 79\\nosupersub{}","plainCitation":"79","noteIndex":0},"citationItems":[{"id":1381,"uris":["http://zotero.org/users/local/oxMpWYo5/items/BABFET2M"],"uri":["http://zotero.org/users/local/oxMpWYo5/items/BABFET2M"],"itemData":{"id":1381,"type":"article-journal","abstract":"One of the major factors that limits the treatment effectiveness for gliomas is the presence of the blood–brain barrier (BBB) which protects infiltrating glioma cells from the effects of anti-cancer agents. Circulating monocytes/macrophages (Ma) have a natural ability to traverse the intact and compromised BBB and loaded with anti cancer agents could be used as vectors to target tumors and surrounding tumor infiltrated tissue. Nanoshells (NS) are composed of a dielectric core (silica) coated with an ultrathin gold layer which converts absorbed near-infrared light (NIR) to heat with an extremely high efficacy and stability. We have investigated the effects of exposure to laser NIR on multicell human glioma spheroids infiltrated with empty (containing no nanoshells) or nanoshell loaded macrophages. Our results demonstrated that; (1) macrophages could efficiently take up bare or coated (PEGylated) gold NS: (2) NS loaded macrophages infiltrated into glioma spheroids to the same or, in some cases, to a greater degree than empty Ma; (3) NIR laser irradiation of spheroids incorporating NS loaded macrophages resulted in complete growth inhibition in an irradiance dependent manner, and (4) spheroids infiltrated with empty macrophages had growth curves identical to untreated control cultures. The results of this study provide proof of concept for the use of macrophages as a delivery vector of NS into gliomas for photothermal ablation and open the possibility of developing such regimens for patient treatment.","container-title":"Journal of Neuro-Oncology","DOI":"10.1007/s11060-010-0511-3","ISSN":"1573-7373","issue":"2","journalAbbreviation":"J Neurooncol","language":"en","page":"439-448","source":"Springer Link","title":"Photothermal treatment of glioma; an in vitro study of macrophage-mediated delivery of gold nanoshells","volume":"104","author":[{"family":"Baek","given":"Seung-Kuk"},{"family":"Makkouk","given":"Amani Riad"},{"family":"Krasieva","given":"Tatiana"},{"family":"Sun","given":"Chung-Ho"},{"family":"Madsen","given":"Steen J."},{"family":"Hirschberg","given":"Henry"}],"issued":{"date-parts":[["2011",9,1]]}}}],"schema":"https://github.com/citation-style-language/schema/raw/master/csl-citation.json"} </w:instrText>
      </w:r>
      <w:r w:rsidR="00B40D21">
        <w:rPr>
          <w:lang w:val="en-US"/>
        </w:rPr>
        <w:fldChar w:fldCharType="separate"/>
      </w:r>
      <w:r w:rsidR="00E805BD" w:rsidRPr="00E805BD">
        <w:rPr>
          <w:rFonts w:ascii="Calibri" w:hAnsi="Calibri" w:cs="Calibri"/>
          <w:szCs w:val="24"/>
          <w:vertAlign w:val="superscript"/>
        </w:rPr>
        <w:t>79</w:t>
      </w:r>
      <w:r w:rsidR="00B40D21">
        <w:rPr>
          <w:lang w:val="en-US"/>
        </w:rPr>
        <w:fldChar w:fldCharType="end"/>
      </w:r>
      <w:r w:rsidR="00B40D21">
        <w:rPr>
          <w:lang w:val="en-US"/>
        </w:rPr>
        <w:t>.</w:t>
      </w:r>
      <w:r w:rsidR="00D10997">
        <w:rPr>
          <w:lang w:val="en-US"/>
        </w:rPr>
        <w:t xml:space="preserve"> </w:t>
      </w:r>
      <w:r w:rsidR="00F93FC1">
        <w:rPr>
          <w:lang w:val="en-US"/>
        </w:rPr>
        <w:t xml:space="preserve">CXCR4 is absent in MG, so can be used for targeting </w:t>
      </w:r>
      <w:r w:rsidR="005271BA">
        <w:rPr>
          <w:lang w:val="en-US"/>
        </w:rPr>
        <w:t>vector</w:t>
      </w:r>
      <w:r w:rsidR="009F25F4">
        <w:rPr>
          <w:lang w:val="en-US"/>
        </w:rPr>
        <w:fldChar w:fldCharType="begin"/>
      </w:r>
      <w:r w:rsidR="00E805BD">
        <w:rPr>
          <w:lang w:val="en-US"/>
        </w:rPr>
        <w:instrText xml:space="preserve"> ADDIN ZOTERO_ITEM CSL_CITATION {"citationID":"fTrVP5yj","properties":{"formattedCitation":"\\super 80\\nosupersub{}","plainCitation":"80","noteIndex":0},"citationItems":[{"id":1375,"uris":["http://zotero.org/users/local/oxMpWYo5/items/N3RM6MAI"],"uri":["http://zotero.org/users/local/oxMpWYo5/items/N3RM6MAI"],"itemData":{"id":1375,"type":"article-journal","abstract":"Monocyte-derived and tissue-resident macrophages are ontogenetically distinct components of the innate immune system. Assessment of their respective functions in pathology is complicated by changes to the macrophage phenotype during inflammation. Here we find that Cxcr4-CreER enables permanent genetic labeling of hematopoietic stem cells (HSCs) and distinguishes HSC-derived monocytes from microglia and other tissue-resident macrophages. By combining Cxcr4-CreER-mediated lineage tracing with Cxcr4 inhibition or conditional Cxcr4 ablation in photothrombotic stroke, we find that Cxcr4 promotes initial monocyte infiltration and subsequent territorial restriction of monocyte-derived macrophages to infarct tissue. After transient focal ischemia, Cxcr4 deficiency reduces monocyte infiltration and blunts the expression of pattern recognition and defense response genes in monocyte-derived macrophages. This is associated with an altered microglial response and deteriorated outcomes. Thus, Cxcr4 is essential for an innate-immune-system-mediated defense response after cerebral ischemia. We further propose Cxcr4-CreER as a universal tool to study functions of HSC-derived cells.","container-title":"Nature Neuroscience","DOI":"10.1038/s41593-020-0585-y","ISSN":"1546-1726","issue":"3","journalAbbreviation":"Nat Neurosci","language":"en","note":"Bandiera_abtest: a\nCg_type: Nature Research Journals\nnumber: 3\nPrimary_atype: Research\npublisher: Nature Publishing Group\nSubject_term: Microglia;Monocytes and macrophages\nSubject_term_id: microglia;monocytes-and-macrophages","page":"351-362","source":"www.nature.com","title":"Cxcr4 distinguishes HSC-derived monocytes from microglia and reveals monocyte immune responses to experimental stroke","volume":"23","author":[{"family":"Werner","given":"Yves"},{"family":"Mass","given":"Elvira"},{"family":"Ashok Kumar","given":"Praveen"},{"family":"Ulas","given":"Thomas"},{"family":"Händler","given":"Kristian"},{"family":"Horne","given":"Arik"},{"family":"Klee","given":"Kathrin"},{"family":"Lupp","given":"Amelie"},{"family":"Schütz","given":"Dagmar"},{"family":"Saaber","given":"Friederike"},{"family":"Redecker","given":"Christoph"},{"family":"Schultze","given":"Joachim L."},{"family":"Geissmann","given":"Frederic"},{"family":"Stumm","given":"Ralf"}],"issued":{"date-parts":[["2020",3]]}}}],"schema":"https://github.com/citation-style-language/schema/raw/master/csl-citation.json"} </w:instrText>
      </w:r>
      <w:r w:rsidR="009F25F4">
        <w:rPr>
          <w:lang w:val="en-US"/>
        </w:rPr>
        <w:fldChar w:fldCharType="separate"/>
      </w:r>
      <w:r w:rsidR="00E805BD" w:rsidRPr="00E805BD">
        <w:rPr>
          <w:rFonts w:ascii="Calibri" w:hAnsi="Calibri" w:cs="Calibri"/>
          <w:szCs w:val="24"/>
          <w:vertAlign w:val="superscript"/>
        </w:rPr>
        <w:t>80</w:t>
      </w:r>
      <w:r w:rsidR="009F25F4">
        <w:rPr>
          <w:lang w:val="en-US"/>
        </w:rPr>
        <w:fldChar w:fldCharType="end"/>
      </w:r>
      <w:r w:rsidR="009F25F4">
        <w:rPr>
          <w:lang w:val="en-US"/>
        </w:rPr>
        <w:t xml:space="preserve">, and inhibition of CXCR4 can </w:t>
      </w:r>
      <w:r w:rsidR="004708A5" w:rsidRPr="0022570A">
        <w:rPr>
          <w:lang w:val="en-US"/>
        </w:rPr>
        <w:t>decreas</w:t>
      </w:r>
      <w:r w:rsidR="009F25F4">
        <w:rPr>
          <w:lang w:val="en-US"/>
        </w:rPr>
        <w:t>ing</w:t>
      </w:r>
      <w:r w:rsidR="004708A5" w:rsidRPr="0022570A">
        <w:rPr>
          <w:lang w:val="en-US"/>
        </w:rPr>
        <w:t xml:space="preserve"> macrophage infiltration </w:t>
      </w:r>
      <w:r w:rsidR="004708A5">
        <w:rPr>
          <w:lang w:val="en-US"/>
        </w:rPr>
        <w:t>and promote M1 phenotype</w:t>
      </w:r>
      <w:r w:rsidR="00F93FC1">
        <w:rPr>
          <w:lang w:val="en-US"/>
        </w:rPr>
        <w:t xml:space="preserve"> in TAMs</w:t>
      </w:r>
      <w:r w:rsidR="004708A5">
        <w:rPr>
          <w:lang w:val="en-US"/>
        </w:rPr>
        <w:fldChar w:fldCharType="begin"/>
      </w:r>
      <w:r w:rsidR="00E805BD">
        <w:rPr>
          <w:lang w:val="en-US"/>
        </w:rPr>
        <w:instrText xml:space="preserve"> ADDIN ZOTERO_ITEM CSL_CITATION {"citationID":"chjzpCtf","properties":{"formattedCitation":"\\super 81\\nosupersub{}","plainCitation":"81","noteIndex":0},"citationItems":[{"id":1372,"uris":["http://zotero.org/users/local/oxMpWYo5/items/RVPVAUCK"],"uri":["http://zotero.org/users/local/oxMpWYo5/items/RVPVAUCK"],"itemData":{"id":1372,"type":"article-journal","abstract":"Background\nThe CXCL12/CXCR4 pathway regulates tumor cell proliferation, metastasis, angiogenesis and the tumor-microenvironment cross-talk in several solid tumors, including glioblastoma (GBM), the most common and fatal brain cancer. In the present study, we evaluated the effects of peptide R, a new specific CXCR4 antagonist that we recently developed by a ligand-based approach, in an in vitro and in vivo model of GBM. The well-characterized CXCR4 antagonist Plerixafor was also included in the study.\n\nMethods\nThe effects of peptide R on CXCR4 expression, cell survival and migration were assessed on the human glioblastoma cell line U87MG exposed to CXCL12, by immunofluorescence and western blotting, MTT assay, flow cytometry and transwell chamber migration assay. Peptide R was then tested in vivo, by using U87MG intracranial xenografts in CD1 nude mice. Peptide R was administered for 23 days since cell implantation and tumor volume was assessed by magnetic resonance imaging (MRI) at 4.7 T. Glioma associated microglia/macrophage (GAMs) polarization (anti-tumor M1 versus pro-tumor M2 phenotypes) and expressions of vascular endothelial growth factor (VEGF) and CD31 were assessed by immunohistochemistry and immunofluorescence.\n\nResults\nWe found that peptide R impairs the metabolic activity and cell proliferation of human U87MG cells and stably reduces CXCR4 expression and cell migration in response to CXCL12 in vitro. In the orthotopic U87MG model, peptide R reduced tumor cellularity, promoted M1 features of GAMs and astrogliosis, and hindered intra-tumor vasculature.\n\nConclusions\nOur findings suggest that targeting CXCR4 by peptide R might represent a novel therapeutic approach against GBM, and contribute to the rationale to further explore in more complex pre-clinical settings the therapeutic potential of peptide R, alone or in combination with standard therapies of GBM.\n\nElectronic supplementary material\nThe online version of this article (doi:10.1186/s13046-016-0326-y) contains supplementary material, which is available to authorized users.","container-title":"Journal of Experimental &amp; Clinical Cancer Research : CR","DOI":"10.1186/s13046-016-0326-y","ISSN":"0392-9078","journalAbbreviation":"J Exp Clin Cancer Res","note":"PMID: 27015814\nPMCID: PMC4807593","page":"55","source":"PubMed Central","title":"Targeting CXCR4 by a selective peptide antagonist modulates tumor microenvironment and microglia reactivity in a human glioblastoma model","volume":"35","author":[{"family":"Mercurio","given":"Laura"},{"family":"Ajmone-Cat","given":"Maria Antonietta"},{"family":"Cecchetti","given":"Serena"},{"family":"Ricci","given":"Alessandro"},{"family":"Bozzuto","given":"Giuseppina"},{"family":"Molinari","given":"Agnese"},{"family":"Manni","given":"Isabella"},{"family":"Pollo","given":"Bianca"},{"family":"Scala","given":"Stefania"},{"family":"Carpinelli","given":"Giulia"},{"family":"Minghetti","given":"Luisa"}],"issued":{"date-parts":[["2016",3,25]]}}}],"schema":"https://github.com/citation-style-language/schema/raw/master/csl-citation.json"} </w:instrText>
      </w:r>
      <w:r w:rsidR="004708A5">
        <w:rPr>
          <w:lang w:val="en-US"/>
        </w:rPr>
        <w:fldChar w:fldCharType="separate"/>
      </w:r>
      <w:r w:rsidR="00E805BD" w:rsidRPr="00E805BD">
        <w:rPr>
          <w:rFonts w:ascii="Calibri" w:hAnsi="Calibri" w:cs="Calibri"/>
          <w:szCs w:val="24"/>
          <w:vertAlign w:val="superscript"/>
        </w:rPr>
        <w:t>81</w:t>
      </w:r>
      <w:r w:rsidR="004708A5">
        <w:rPr>
          <w:lang w:val="en-US"/>
        </w:rPr>
        <w:fldChar w:fldCharType="end"/>
      </w:r>
      <w:r w:rsidR="004708A5">
        <w:rPr>
          <w:lang w:val="en-US"/>
        </w:rPr>
        <w:t>.</w:t>
      </w:r>
      <w:r w:rsidR="00135D47">
        <w:rPr>
          <w:lang w:val="en-US"/>
        </w:rPr>
        <w:t xml:space="preserve"> </w:t>
      </w:r>
      <w:r w:rsidR="00417008">
        <w:rPr>
          <w:lang w:val="en-US"/>
        </w:rPr>
        <w:t>Studies of other inflammatory diseases have suggested targeting</w:t>
      </w:r>
      <w:r w:rsidR="00417008" w:rsidRPr="00417008">
        <w:rPr>
          <w:lang w:val="en-US"/>
        </w:rPr>
        <w:t xml:space="preserve"> epigenetic modifiers</w:t>
      </w:r>
      <w:r w:rsidR="00417008">
        <w:rPr>
          <w:lang w:val="en-US"/>
        </w:rPr>
        <w:t xml:space="preserve"> to induce phenotype changes</w:t>
      </w:r>
      <w:r w:rsidR="00417008">
        <w:rPr>
          <w:lang w:val="en-US"/>
        </w:rPr>
        <w:fldChar w:fldCharType="begin"/>
      </w:r>
      <w:r w:rsidR="00E805BD">
        <w:rPr>
          <w:lang w:val="en-US"/>
        </w:rPr>
        <w:instrText xml:space="preserve"> ADDIN ZOTERO_ITEM CSL_CITATION {"citationID":"NiydZITi","properties":{"formattedCitation":"\\super 82\\nosupersub{}","plainCitation":"82","noteIndex":0},"citationItems":[{"id":1389,"uris":["http://zotero.org/users/local/oxMpWYo5/items/772QTLZH"],"uri":["http://zotero.org/users/local/oxMpWYo5/items/772QTLZH"],"itemData":{"id":1389,"type":"article-journal","abstract":"Epigenomic and epigenetic research has been providing several new insights into a variety of diseases caused by non-resolving inflammation, including cardiovascular diseases. Atherosclerosis (AS) has long been recognized as a chronic inflammatory disease of the arterial walls, characterized by local persistent and stepwise accelerating inflammation without resolution, also known as uncontrolled inflammation. The pathogenesis of AS is driven primarily by highly plastic macrophages via their polarization to pro- or anti-inflammatory phenotypes as well as other novel subtypes recently identified by single-cell sequencing. Although emerging evidence has indicated the key role of the epigenetic machinery in the regulation of macrophage plasticity, the investigation of epigenetic alterations and modifiers in AS and related inflammation is still in its infancy. An increasing number of the epigenetic modifiers (e.g. TET2, DNMT3A, HDAC3, HDAC9, JMJD3, KDM4A) have been identified in epigenetic remodelling of macrophages through DNA methylation or histone modifications (e.g. methylation, acetylation, and recently lactylation) in inflammation. These or many unexplored modifiers function to determine or switch the direction of macrophage polarization via transcriptional reprogramming of gene expression and intracellular metabolic rewiring upon microenvironmental cues, thereby representing a promising target for anti-inflammatory therapy in AS. Here, we review up-to-date findings involving the epigenetic regulation of macrophages to shed light on the mechanism of uncontrolled inflammation during AS onset and progression. We also discuss current challenges for developing an effective and safe anti-AS therapy that targets the epigenetic modifiers and propose a potential anti-inflammatory strategy that repolarizes macrophages from pro- to anti-inflammatory phenotypes.","container-title":"European Heart Journal Open","DOI":"10.1093/ehjopen/oeab022","ISSN":"2752-4191","issue":"2","journalAbbreviation":"European Heart Journal Open","source":"Silverchair","title":"Targeting epigenetic modifiers to reprogramme macrophages in non-resolving inflammation-driven atherosclerosis","URL":"https://doi.org/10.1093/ehjopen/oeab022","volume":"1","author":[{"family":"Jin","given":"Fengyan"},{"family":"Li","given":"Jian"},{"family":"Guo","given":"Jianfeng"},{"family":"Doeppner","given":"Thorsten R"},{"family":"Hermann","given":"Dirk M"},{"family":"Yao","given":"Gang"},{"family":"Dai","given":"Yun"}],"accessed":{"date-parts":[["2021",11,26]]},"issued":{"date-parts":[["2021",9,1]]}}}],"schema":"https://github.com/citation-style-language/schema/raw/master/csl-citation.json"} </w:instrText>
      </w:r>
      <w:r w:rsidR="00417008">
        <w:rPr>
          <w:lang w:val="en-US"/>
        </w:rPr>
        <w:fldChar w:fldCharType="separate"/>
      </w:r>
      <w:r w:rsidR="00E805BD" w:rsidRPr="00E805BD">
        <w:rPr>
          <w:rFonts w:ascii="Calibri" w:hAnsi="Calibri" w:cs="Calibri"/>
          <w:szCs w:val="24"/>
          <w:vertAlign w:val="superscript"/>
        </w:rPr>
        <w:t>82</w:t>
      </w:r>
      <w:r w:rsidR="00417008">
        <w:rPr>
          <w:lang w:val="en-US"/>
        </w:rPr>
        <w:fldChar w:fldCharType="end"/>
      </w:r>
      <w:r w:rsidR="00417008">
        <w:rPr>
          <w:lang w:val="en-US"/>
        </w:rPr>
        <w:t xml:space="preserve">, but this remains challenging due to </w:t>
      </w:r>
      <w:r w:rsidR="00344DAA">
        <w:rPr>
          <w:lang w:val="en-US"/>
        </w:rPr>
        <w:t>plasticity of TAMs, as described above</w:t>
      </w:r>
      <w:r w:rsidR="009527E2">
        <w:rPr>
          <w:lang w:val="en-US"/>
        </w:rPr>
        <w:t>, so accurate identification of TAMs and their epigenetic pattern is essential.</w:t>
      </w:r>
    </w:p>
    <w:p w14:paraId="2F3C13BC" w14:textId="552BBE30" w:rsidR="00C22ED4" w:rsidRDefault="00144D6F" w:rsidP="005206DF">
      <w:pPr>
        <w:pStyle w:val="Heading2"/>
        <w:jc w:val="both"/>
        <w:rPr>
          <w:lang w:val="en-US"/>
        </w:rPr>
      </w:pPr>
      <w:bookmarkStart w:id="17" w:name="_Toc88849743"/>
      <w:r>
        <w:rPr>
          <w:lang w:val="en-US"/>
        </w:rPr>
        <w:t>Quantifying methylation</w:t>
      </w:r>
      <w:bookmarkEnd w:id="17"/>
    </w:p>
    <w:p w14:paraId="7BC7FA90" w14:textId="46EC476D"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E805BD">
        <w:rPr>
          <w:lang w:val="en-US"/>
        </w:rPr>
        <w:instrText xml:space="preserve"> ADDIN ZOTERO_ITEM CSL_CITATION {"citationID":"3V2thpNM","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E805BD" w:rsidRPr="00E805BD">
        <w:rPr>
          <w:rFonts w:ascii="Calibri" w:hAnsi="Calibri" w:cs="Calibri"/>
          <w:szCs w:val="24"/>
          <w:vertAlign w:val="superscript"/>
        </w:rPr>
        <w:t>8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849744"/>
      <w:r>
        <w:rPr>
          <w:lang w:val="en-US"/>
        </w:rPr>
        <w:t>Methylation arrays</w:t>
      </w:r>
      <w:bookmarkEnd w:id="18"/>
    </w:p>
    <w:p w14:paraId="01D899A6" w14:textId="7B4434F6"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E805BD">
        <w:rPr>
          <w:lang w:val="en-US"/>
        </w:rPr>
        <w:instrText xml:space="preserve"> ADDIN ZOTERO_ITEM CSL_CITATION {"citationID":"sfuFQIyE","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E805BD" w:rsidRPr="00E805BD">
        <w:rPr>
          <w:rFonts w:ascii="Calibri" w:hAnsi="Calibri" w:cs="Calibri"/>
          <w:szCs w:val="24"/>
          <w:vertAlign w:val="superscript"/>
        </w:rPr>
        <w:t>8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w:t>
      </w:r>
      <w:r w:rsidR="008B3697">
        <w:rPr>
          <w:lang w:val="en-US"/>
        </w:rPr>
        <w:lastRenderedPageBreak/>
        <w:t xml:space="preserve">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E805BD">
        <w:rPr>
          <w:lang w:val="en-US"/>
        </w:rPr>
        <w:instrText xml:space="preserve"> ADDIN ZOTERO_ITEM CSL_CITATION {"citationID":"zZznAA3j","properties":{"formattedCitation":"\\super 84\\nosupersub{}","plainCitation":"8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E805BD" w:rsidRPr="00E805BD">
        <w:rPr>
          <w:rFonts w:ascii="Calibri" w:hAnsi="Calibri" w:cs="Calibri"/>
          <w:szCs w:val="24"/>
          <w:vertAlign w:val="superscript"/>
        </w:rPr>
        <w:t>8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849745"/>
      <w:r>
        <w:rPr>
          <w:lang w:val="en-US"/>
        </w:rPr>
        <w:t>Whole genome bisulfite sequencing</w:t>
      </w:r>
      <w:bookmarkEnd w:id="19"/>
    </w:p>
    <w:p w14:paraId="0D06C9C7" w14:textId="7E58150B" w:rsidR="00C22ED4" w:rsidRDefault="00E84E1E" w:rsidP="005206DF">
      <w:pPr>
        <w:jc w:val="both"/>
        <w:rPr>
          <w:lang w:val="en-US"/>
        </w:rPr>
      </w:pPr>
      <w:r>
        <w:rPr>
          <w:lang w:val="en-US"/>
        </w:rPr>
        <w:t>B</w:t>
      </w:r>
      <w:r w:rsidR="00C22ED4">
        <w:rPr>
          <w:lang w:val="en-US"/>
        </w:rPr>
        <w:t>isulfite sequencing (BS</w:t>
      </w:r>
      <w:r>
        <w:rPr>
          <w:lang w:val="en-US"/>
        </w:rPr>
        <w:t>-seq</w:t>
      </w:r>
      <w:r w:rsidR="00C22ED4">
        <w:rPr>
          <w:lang w:val="en-US"/>
        </w:rPr>
        <w:t xml:space="preserve">) is the </w:t>
      </w:r>
      <w:r w:rsidR="00297705">
        <w:rPr>
          <w:lang w:val="en-US"/>
        </w:rPr>
        <w:t>gold standard</w:t>
      </w:r>
      <w:r w:rsidR="00C22ED4">
        <w:rPr>
          <w:lang w:val="en-US"/>
        </w:rPr>
        <w:t xml:space="preserve"> </w:t>
      </w:r>
      <w:r w:rsidR="00D8140A">
        <w:rPr>
          <w:lang w:val="en-US"/>
        </w:rPr>
        <w:t xml:space="preserve">sequencing-based </w:t>
      </w:r>
      <w:r w:rsidR="00C22ED4">
        <w:rPr>
          <w:lang w:val="en-US"/>
        </w:rPr>
        <w:t>technique for studying the epigenomic landscape</w:t>
      </w:r>
      <w:r w:rsidR="00417399">
        <w:rPr>
          <w:lang w:val="en-US"/>
        </w:rPr>
        <w:t xml:space="preserve"> since its development in 1992</w:t>
      </w:r>
      <w:r w:rsidR="00916B83">
        <w:rPr>
          <w:lang w:val="en-US"/>
        </w:rPr>
        <w:fldChar w:fldCharType="begin"/>
      </w:r>
      <w:r w:rsidR="00E805BD">
        <w:rPr>
          <w:lang w:val="en-US"/>
        </w:rPr>
        <w:instrText xml:space="preserve"> ADDIN ZOTERO_ITEM CSL_CITATION {"citationID":"JyTEyB0p","properties":{"formattedCitation":"\\super 83\\nosupersub{}","plainCitation":"8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E805BD" w:rsidRPr="00E805BD">
        <w:rPr>
          <w:rFonts w:ascii="Calibri" w:hAnsi="Calibri" w:cs="Calibri"/>
          <w:szCs w:val="24"/>
          <w:vertAlign w:val="superscript"/>
        </w:rPr>
        <w:t>83</w:t>
      </w:r>
      <w:r w:rsidR="00916B83">
        <w:rPr>
          <w:lang w:val="en-US"/>
        </w:rPr>
        <w:fldChar w:fldCharType="end"/>
      </w:r>
      <w:r w:rsidR="00C22ED4">
        <w:rPr>
          <w:lang w:val="en-US"/>
        </w:rPr>
        <w:t xml:space="preserve">. In this technique, sodium bisulfite </w:t>
      </w:r>
      <w:r w:rsidR="008420A0">
        <w:rPr>
          <w:lang w:val="en-US"/>
        </w:rPr>
        <w:t>deaminates</w:t>
      </w:r>
      <w:r w:rsidR="00C22ED4">
        <w:rPr>
          <w:lang w:val="en-US"/>
        </w:rPr>
        <w:t xml:space="preserve"> unmethylated cytosines </w:t>
      </w:r>
      <w:r w:rsidR="008420A0">
        <w:rPr>
          <w:lang w:val="en-US"/>
        </w:rPr>
        <w:t>in</w:t>
      </w:r>
      <w:r w:rsidR="00C22ED4">
        <w:rPr>
          <w:lang w:val="en-US"/>
        </w:rPr>
        <w:t>to uracil</w:t>
      </w:r>
      <w:r w:rsidR="008420A0">
        <w:rPr>
          <w:lang w:val="en-US"/>
        </w:rPr>
        <w:t>,</w:t>
      </w:r>
      <w:r w:rsidR="00C22ED4">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sidR="00C22ED4">
        <w:rPr>
          <w:lang w:val="en-US"/>
        </w:rPr>
        <w:t xml:space="preserve">by comparing pre- and post-treatment sequencing, </w:t>
      </w:r>
      <w:r w:rsidR="001F5E54">
        <w:rPr>
          <w:lang w:val="en-US"/>
        </w:rPr>
        <w:t>t</w:t>
      </w:r>
      <w:r w:rsidR="00C22ED4">
        <w:rPr>
          <w:lang w:val="en-US"/>
        </w:rPr>
        <w:t xml:space="preserve">he resulting </w:t>
      </w:r>
      <w:r w:rsidR="001F5E54">
        <w:rPr>
          <w:lang w:val="en-US"/>
        </w:rPr>
        <w:t xml:space="preserve">single nucleotide polymorphisms </w:t>
      </w:r>
      <w:r w:rsidR="00C22ED4">
        <w:rPr>
          <w:lang w:val="en-US"/>
        </w:rPr>
        <w:t>(SNPs) allow</w:t>
      </w:r>
      <w:r w:rsidR="001F5E54">
        <w:rPr>
          <w:lang w:val="en-US"/>
        </w:rPr>
        <w:t xml:space="preserve"> identification of the 5mC bases</w:t>
      </w:r>
      <w:r w:rsidR="00C22ED4">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E805BD">
        <w:rPr>
          <w:lang w:val="en-US"/>
        </w:rPr>
        <w:instrText xml:space="preserve"> ADDIN ZOTERO_ITEM CSL_CITATION {"citationID":"mD0mjp7T","properties":{"formattedCitation":"\\super 85\\nosupersub{}","plainCitation":"8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E805BD" w:rsidRPr="00E805BD">
        <w:rPr>
          <w:rFonts w:ascii="Calibri" w:hAnsi="Calibri" w:cs="Calibri"/>
          <w:szCs w:val="24"/>
          <w:vertAlign w:val="superscript"/>
        </w:rPr>
        <w:t>8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E805BD">
        <w:rPr>
          <w:lang w:val="en-US"/>
        </w:rPr>
        <w:instrText xml:space="preserve"> ADDIN ZOTERO_ITEM CSL_CITATION {"citationID":"dz03fcpC","properties":{"formattedCitation":"\\super 86\\nosupersub{}","plainCitation":"8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E805BD" w:rsidRPr="00E805BD">
        <w:rPr>
          <w:rFonts w:ascii="Calibri" w:hAnsi="Calibri" w:cs="Calibri"/>
          <w:szCs w:val="24"/>
          <w:vertAlign w:val="superscript"/>
        </w:rPr>
        <w:t>86</w:t>
      </w:r>
      <w:r w:rsidR="008279FB">
        <w:rPr>
          <w:lang w:val="en-US"/>
        </w:rPr>
        <w:fldChar w:fldCharType="end"/>
      </w:r>
      <w:r w:rsidR="008279FB">
        <w:rPr>
          <w:lang w:val="en-US"/>
        </w:rPr>
        <w:t>, so a coverage of at least 30x is recommended.</w:t>
      </w:r>
      <w:r w:rsidR="00F62903">
        <w:rPr>
          <w:lang w:val="en-US"/>
        </w:rPr>
        <w:t xml:space="preserve"> </w:t>
      </w:r>
    </w:p>
    <w:p w14:paraId="0CF76751" w14:textId="06654764" w:rsidR="006F57A7" w:rsidRDefault="006F57A7" w:rsidP="005206DF">
      <w:pPr>
        <w:jc w:val="both"/>
        <w:rPr>
          <w:lang w:val="en-US"/>
        </w:rPr>
      </w:pPr>
      <w:r>
        <w:rPr>
          <w:lang w:val="en-US"/>
        </w:rPr>
        <w:t xml:space="preserve">Unfortunately, normal </w:t>
      </w:r>
      <w:r w:rsidR="00E4190E">
        <w:rPr>
          <w:lang w:val="en-US"/>
        </w:rPr>
        <w:t>BS-seq</w:t>
      </w:r>
      <w:r>
        <w:rPr>
          <w:lang w:val="en-US"/>
        </w:rPr>
        <w:t xml:space="preserve"> suffers some drawbacks due to bulk processing</w:t>
      </w:r>
      <w:r w:rsidR="007B7D1C">
        <w:rPr>
          <w:lang w:val="en-US"/>
        </w:rPr>
        <w:t xml:space="preserve"> where numerous cells are sequenced in the same run</w:t>
      </w:r>
      <w:r>
        <w:rPr>
          <w:lang w:val="en-US"/>
        </w:rPr>
        <w:t xml:space="preserve">.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w:t>
      </w:r>
      <w:r w:rsidR="00AC7B9C">
        <w:rPr>
          <w:lang w:val="en-US"/>
        </w:rPr>
        <w:t>as well</w:t>
      </w:r>
      <w:r w:rsidR="00EE55F3">
        <w:rPr>
          <w:lang w:val="en-US"/>
        </w:rPr>
        <w:t xml:space="preserve"> </w:t>
      </w:r>
      <w:r w:rsidR="00EE55F3" w:rsidRPr="00EE55F3">
        <w:rPr>
          <w:lang w:val="en-US"/>
        </w:rPr>
        <w:t>pathogenesis of cancer</w:t>
      </w:r>
      <w:r w:rsidR="00C14E4C">
        <w:rPr>
          <w:lang w:val="en-US"/>
        </w:rPr>
        <w:fldChar w:fldCharType="begin"/>
      </w:r>
      <w:r w:rsidR="00E805BD">
        <w:rPr>
          <w:lang w:val="en-US"/>
        </w:rPr>
        <w:instrText xml:space="preserve"> ADDIN ZOTERO_ITEM CSL_CITATION {"citationID":"CImEhtdh","properties":{"formattedCitation":"\\super 87\\nosupersub{}","plainCitation":"8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E805BD" w:rsidRPr="00E805BD">
        <w:rPr>
          <w:rFonts w:ascii="Calibri" w:hAnsi="Calibri" w:cs="Calibri"/>
          <w:szCs w:val="24"/>
          <w:vertAlign w:val="superscript"/>
        </w:rPr>
        <w:t>8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 breast cancer</w:t>
      </w:r>
      <w:r w:rsidR="002F7B56">
        <w:rPr>
          <w:lang w:val="en-US"/>
        </w:rPr>
        <w:fldChar w:fldCharType="begin"/>
      </w:r>
      <w:r w:rsidR="00DC1D47">
        <w:rPr>
          <w:lang w:val="en-US"/>
        </w:rPr>
        <w:instrText xml:space="preserve"> ADDIN ZOTERO_ITEM CSL_CITATION {"citationID":"NYBv4Qt8","properties":{"formattedCitation":"\\super 52\\nosupersub{}","plainCitation":"52","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DC1D47" w:rsidRPr="00DC1D47">
        <w:rPr>
          <w:rFonts w:ascii="Calibri" w:hAnsi="Calibri" w:cs="Calibri"/>
          <w:szCs w:val="24"/>
          <w:vertAlign w:val="superscript"/>
        </w:rPr>
        <w:t>52</w:t>
      </w:r>
      <w:r w:rsidR="002F7B56">
        <w:rPr>
          <w:lang w:val="en-US"/>
        </w:rPr>
        <w:fldChar w:fldCharType="end"/>
      </w:r>
      <w:r w:rsidR="00D86B1A">
        <w:rPr>
          <w:lang w:val="en-US"/>
        </w:rPr>
        <w:t>, and is difficult to discover via bulk WGBS</w:t>
      </w:r>
      <w:r w:rsidR="002F7B56">
        <w:rPr>
          <w:lang w:val="en-US"/>
        </w:rPr>
        <w:t xml:space="preserve">. </w:t>
      </w:r>
      <w:r w:rsidR="00A67AB4">
        <w:rPr>
          <w:lang w:val="en-US"/>
        </w:rPr>
        <w:t xml:space="preserve">The ability to analyze the methylome of single cells </w:t>
      </w:r>
      <w:r w:rsidR="004738D5">
        <w:rPr>
          <w:lang w:val="en-US"/>
        </w:rPr>
        <w:t>would allow this level of analysis.</w:t>
      </w:r>
    </w:p>
    <w:p w14:paraId="58779EC6" w14:textId="5320EE81" w:rsidR="00C22ED4" w:rsidRDefault="005B1766" w:rsidP="00250D03">
      <w:pPr>
        <w:pStyle w:val="Heading3"/>
        <w:rPr>
          <w:lang w:val="en-US"/>
        </w:rPr>
      </w:pPr>
      <w:bookmarkStart w:id="20" w:name="_Toc88849746"/>
      <w:r>
        <w:rPr>
          <w:lang w:val="en-US"/>
        </w:rPr>
        <w:t>Single cell bisulfite sequencing</w:t>
      </w:r>
      <w:bookmarkEnd w:id="20"/>
    </w:p>
    <w:p w14:paraId="0012F6B6" w14:textId="6AF299B5" w:rsidR="00C22ED4" w:rsidRDefault="00E84E1E" w:rsidP="00C244F5">
      <w:pPr>
        <w:jc w:val="both"/>
        <w:rPr>
          <w:color w:val="000000"/>
          <w:shd w:val="clear" w:color="auto" w:fill="FFFFFF"/>
        </w:rPr>
      </w:pPr>
      <w:r>
        <w:rPr>
          <w:lang w:val="en-US"/>
        </w:rPr>
        <w:t>S</w:t>
      </w:r>
      <w:r w:rsidR="00C22ED4">
        <w:rPr>
          <w:lang w:val="en-US"/>
        </w:rPr>
        <w:t>ingle cell bisulfite sequencing (</w:t>
      </w:r>
      <w:proofErr w:type="spellStart"/>
      <w:r w:rsidR="00C22ED4">
        <w:rPr>
          <w:lang w:val="en-US"/>
        </w:rPr>
        <w:t>scBS</w:t>
      </w:r>
      <w:proofErr w:type="spellEnd"/>
      <w:r w:rsidR="001F7958">
        <w:rPr>
          <w:lang w:val="en-US"/>
        </w:rPr>
        <w:t>-</w:t>
      </w:r>
      <w:r w:rsidR="005C43B1">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E805BD">
        <w:rPr>
          <w:lang w:val="en-US"/>
        </w:rPr>
        <w:instrText xml:space="preserve"> ADDIN ZOTERO_ITEM CSL_CITATION {"citationID":"5wU3k4ec","properties":{"formattedCitation":"\\super 88\\nosupersub{}","plainCitation":"8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E805BD" w:rsidRPr="00E805BD">
        <w:rPr>
          <w:rFonts w:ascii="Calibri" w:hAnsi="Calibri" w:cs="Calibri"/>
          <w:szCs w:val="24"/>
          <w:vertAlign w:val="superscript"/>
        </w:rPr>
        <w:t>8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4FBB2CE3" w14:textId="121C2683" w:rsidR="006D726D" w:rsidRDefault="00F03259" w:rsidP="005206DF">
      <w:pPr>
        <w:jc w:val="both"/>
        <w:rPr>
          <w:lang w:val="en-US"/>
        </w:rPr>
      </w:pPr>
      <w:r>
        <w:rPr>
          <w:color w:val="000000"/>
          <w:shd w:val="clear" w:color="auto" w:fill="FFFFFF"/>
        </w:rPr>
        <w:t>Traditional techniques for studying lineage of cells (e.g., inducible reporter genes tracked through cell divisions</w:t>
      </w:r>
      <w:r w:rsidR="00B933BE">
        <w:rPr>
          <w:color w:val="000000"/>
          <w:shd w:val="clear" w:color="auto" w:fill="FFFFFF"/>
        </w:rPr>
        <w:fldChar w:fldCharType="begin"/>
      </w:r>
      <w:r w:rsidR="00E805BD">
        <w:rPr>
          <w:color w:val="000000"/>
          <w:shd w:val="clear" w:color="auto" w:fill="FFFFFF"/>
        </w:rPr>
        <w:instrText xml:space="preserve"> ADDIN ZOTERO_ITEM CSL_CITATION {"citationID":"qYc7sq8X","properties":{"formattedCitation":"\\super 89\\nosupersub{}","plainCitation":"89","noteIndex":0},"citationItems":[{"id":1400,"uris":["http://zotero.org/users/local/oxMpWYo5/items/TXYW4IG3"],"uri":["http://zotero.org/users/local/oxMpWYo5/items/TXYW4IG3"],"itemData":{"id":1400,"type":"chapter","abstract":"Clonal marking methods represent one of the most powerful tools available for identifying stem cells and analyzing their function. Derived from classical approaches in cell lineage tracing during development, we review modern cell lineage methods and describe how they are used to identify stem cells and their niches. We discuss key considerations a stem cell researcher must be aware of to avoid some of the common pitfalls of lineage studies. Finally, using basic knowledge of the target tissue and the guidelines discussed herein, we explain how raw lineage information can be converted into sound conclusions about the number, location, behavior and regulation of tissue stem cells.","call-number":"NBK27073","container-title":"StemBook","event-place":"Cambridge (MA)","language":"eng","note":"PMID: 20614627","publisher":"Harvard Stem Cell Institute","publisher-place":"Cambridge (MA)","source":"PubMed","title":"Lineage analysis of stem cells","URL":"http://www.ncbi.nlm.nih.gov/books/NBK27073/","author":[{"family":"Fox","given":"D. T."},{"family":"Morris","given":"L. X."},{"family":"Nystul","given":"T."},{"family":"Spradling","given":"A. C."}],"accessed":{"date-parts":[["2021",11,26]]},"issued":{"date-parts":[["2008"]]}}}],"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89</w:t>
      </w:r>
      <w:r w:rsidR="00B933BE">
        <w:rPr>
          <w:color w:val="000000"/>
          <w:shd w:val="clear" w:color="auto" w:fill="FFFFFF"/>
        </w:rPr>
        <w:fldChar w:fldCharType="end"/>
      </w:r>
      <w:r>
        <w:rPr>
          <w:color w:val="000000"/>
          <w:shd w:val="clear" w:color="auto" w:fill="FFFFFF"/>
        </w:rPr>
        <w:t xml:space="preserve">) </w:t>
      </w:r>
      <w:r w:rsidR="00B933BE">
        <w:rPr>
          <w:color w:val="000000"/>
          <w:shd w:val="clear" w:color="auto" w:fill="FFFFFF"/>
        </w:rPr>
        <w:t xml:space="preserve">can accurately determine heritage but cannot be applied </w:t>
      </w:r>
      <w:r w:rsidR="00B933BE" w:rsidRPr="002808EF">
        <w:rPr>
          <w:i/>
          <w:iCs/>
          <w:color w:val="000000"/>
          <w:shd w:val="clear" w:color="auto" w:fill="FFFFFF"/>
        </w:rPr>
        <w:t>in situ</w:t>
      </w:r>
      <w:r w:rsidR="00B933BE">
        <w:rPr>
          <w:color w:val="000000"/>
          <w:shd w:val="clear" w:color="auto" w:fill="FFFFFF"/>
        </w:rPr>
        <w:t xml:space="preserve"> and typically require a significant time commitment. Transcriptomic</w:t>
      </w:r>
      <w:r w:rsidR="00C27FF9">
        <w:rPr>
          <w:color w:val="000000"/>
          <w:shd w:val="clear" w:color="auto" w:fill="FFFFFF"/>
        </w:rPr>
        <w:t>-based techniques have shown reliable lineage tracing</w:t>
      </w:r>
      <w:r w:rsidR="00B933BE">
        <w:rPr>
          <w:color w:val="000000"/>
          <w:shd w:val="clear" w:color="auto" w:fill="FFFFFF"/>
        </w:rPr>
        <w:fldChar w:fldCharType="begin"/>
      </w:r>
      <w:r w:rsidR="00E805BD">
        <w:rPr>
          <w:color w:val="000000"/>
          <w:shd w:val="clear" w:color="auto" w:fill="FFFFFF"/>
        </w:rPr>
        <w:instrText xml:space="preserve"> ADDIN ZOTERO_ITEM CSL_CITATION {"citationID":"jTQndS05","properties":{"formattedCitation":"\\super 90\\nosupersub{}","plainCitation":"90","noteIndex":0},"citationItems":[{"id":1403,"uris":["http://zotero.org/users/local/oxMpWYo5/items/NE8AMLEN"],"uri":["http://zotero.org/users/local/oxMpWYo5/items/NE8AMLEN"],"itemData":{"id":1403,"type":"article-journal","abstract":"Reconstructing lineage relationships between cells within a tissue or organism is a long-standing aim in biology. Traditionally, lineage tracing has been achieved through the (genetic) labeling of a cell followed by the tracking of its offspring. Currently, lineage trajectories can also be predicted using single-cell transcriptomics. Although single-cell transcriptomics provides detailed phenotypic information, the predicted lineage trajectories do not necessarily reflect genetic relationships. Recently, techniques have been developed that unite these strategies. In this Review, we discuss transcriptome-based lineage trajectory prediction algorithms, single-cell genetic lineage tracing, and the promising combination of these techniques for stem cell and cancer research.","container-title":"Cell Stem Cell","DOI":"10.1016/j.stem.2018.04.014","ISSN":"1934-5909","issue":"2","journalAbbreviation":"Cell Stem Cell","language":"en","page":"166-179","source":"ScienceDirect","title":"Single-Cell Transcriptomics Meets Lineage Tracing","volume":"23","author":[{"family":"Kester","given":"Lennart"},{"family":"Oudenaarden","given":"Alexander","non-dropping-particle":"van"}],"issued":{"date-parts":[["2018",8,2]]}}}],"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90</w:t>
      </w:r>
      <w:r w:rsidR="00B933BE">
        <w:rPr>
          <w:color w:val="000000"/>
          <w:shd w:val="clear" w:color="auto" w:fill="FFFFFF"/>
        </w:rPr>
        <w:fldChar w:fldCharType="end"/>
      </w:r>
      <w:r w:rsidR="00C27FF9">
        <w:rPr>
          <w:color w:val="000000"/>
          <w:shd w:val="clear" w:color="auto" w:fill="FFFFFF"/>
        </w:rPr>
        <w:t>, but requires many samples to accurately capture transitional states, and is difficult to determine far ancestors. Cells retain a strong epigenetic memory, as mentioned above</w:t>
      </w:r>
      <w:r w:rsidR="00C27FF9">
        <w:rPr>
          <w:lang w:val="en-US"/>
        </w:rPr>
        <w:fldChar w:fldCharType="begin"/>
      </w:r>
      <w:r w:rsidR="00C27FF9">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27FF9">
        <w:rPr>
          <w:lang w:val="en-US"/>
        </w:rPr>
        <w:fldChar w:fldCharType="separate"/>
      </w:r>
      <w:r w:rsidR="00C27FF9" w:rsidRPr="000A7502">
        <w:rPr>
          <w:rFonts w:ascii="Calibri" w:hAnsi="Calibri" w:cs="Calibri"/>
          <w:szCs w:val="24"/>
          <w:vertAlign w:val="superscript"/>
        </w:rPr>
        <w:t>30,34,35</w:t>
      </w:r>
      <w:r w:rsidR="00C27FF9">
        <w:rPr>
          <w:lang w:val="en-US"/>
        </w:rPr>
        <w:fldChar w:fldCharType="end"/>
      </w:r>
      <w:r w:rsidR="00C27FF9">
        <w:rPr>
          <w:color w:val="000000"/>
          <w:shd w:val="clear" w:color="auto" w:fill="FFFFFF"/>
        </w:rPr>
        <w:t xml:space="preserve">, </w:t>
      </w:r>
      <w:r w:rsidR="0097343A">
        <w:rPr>
          <w:color w:val="000000"/>
          <w:shd w:val="clear" w:color="auto" w:fill="FFFFFF"/>
        </w:rPr>
        <w:t xml:space="preserve">and DNAme sequencing is becoming </w:t>
      </w:r>
      <w:r w:rsidR="00C77BC5">
        <w:rPr>
          <w:color w:val="000000"/>
          <w:shd w:val="clear" w:color="auto" w:fill="FFFFFF"/>
        </w:rPr>
        <w:t xml:space="preserve">quick and </w:t>
      </w:r>
      <w:r w:rsidR="0097343A">
        <w:rPr>
          <w:color w:val="000000"/>
          <w:shd w:val="clear" w:color="auto" w:fill="FFFFFF"/>
        </w:rPr>
        <w:t xml:space="preserve">economical, </w:t>
      </w:r>
      <w:r w:rsidR="00C27FF9">
        <w:rPr>
          <w:color w:val="000000"/>
          <w:shd w:val="clear" w:color="auto" w:fill="FFFFFF"/>
        </w:rPr>
        <w:t xml:space="preserve">so </w:t>
      </w:r>
      <w:r w:rsidR="00C77BC5">
        <w:rPr>
          <w:color w:val="000000"/>
          <w:shd w:val="clear" w:color="auto" w:fill="FFFFFF"/>
        </w:rPr>
        <w:t>DNAme lineage</w:t>
      </w:r>
      <w:r w:rsidR="0097343A">
        <w:rPr>
          <w:color w:val="000000"/>
          <w:shd w:val="clear" w:color="auto" w:fill="FFFFFF"/>
        </w:rPr>
        <w:t xml:space="preserve"> analysis can address the drawbacks of both traditional and transcriptomic tracing.</w:t>
      </w:r>
      <w:r w:rsidR="00C77BC5">
        <w:rPr>
          <w:color w:val="000000"/>
          <w:shd w:val="clear" w:color="auto" w:fill="FFFFFF"/>
        </w:rPr>
        <w:t xml:space="preserve"> Bulk WGBS has shown success, and d</w:t>
      </w:r>
      <w:r w:rsidR="00B933BE">
        <w:rPr>
          <w:color w:val="000000"/>
          <w:shd w:val="clear" w:color="auto" w:fill="FFFFFF"/>
        </w:rPr>
        <w:t>istinct cell states can be observed, but does not have the resolution necessary for the mapping the trajectory of intermediate cell types</w:t>
      </w:r>
      <w:r w:rsidR="00B933BE">
        <w:rPr>
          <w:color w:val="000000"/>
          <w:shd w:val="clear" w:color="auto" w:fill="FFFFFF"/>
        </w:rPr>
        <w:fldChar w:fldCharType="begin"/>
      </w:r>
      <w:r w:rsidR="00E805BD">
        <w:rPr>
          <w:color w:val="000000"/>
          <w:shd w:val="clear" w:color="auto" w:fill="FFFFFF"/>
        </w:rPr>
        <w:instrText xml:space="preserve"> ADDIN ZOTERO_ITEM CSL_CITATION {"citationID":"efzef2aT","properties":{"formattedCitation":"\\super 91\\nosupersub{}","plainCitation":"91","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B933BE">
        <w:rPr>
          <w:color w:val="000000"/>
          <w:shd w:val="clear" w:color="auto" w:fill="FFFFFF"/>
        </w:rPr>
        <w:fldChar w:fldCharType="separate"/>
      </w:r>
      <w:r w:rsidR="00E805BD" w:rsidRPr="00E805BD">
        <w:rPr>
          <w:rFonts w:ascii="Calibri" w:hAnsi="Calibri" w:cs="Calibri"/>
          <w:szCs w:val="24"/>
          <w:vertAlign w:val="superscript"/>
        </w:rPr>
        <w:t>91</w:t>
      </w:r>
      <w:r w:rsidR="00B933BE">
        <w:rPr>
          <w:color w:val="000000"/>
          <w:shd w:val="clear" w:color="auto" w:fill="FFFFFF"/>
        </w:rPr>
        <w:fldChar w:fldCharType="end"/>
      </w:r>
      <w:r w:rsidR="00B933BE">
        <w:rPr>
          <w:color w:val="000000"/>
          <w:shd w:val="clear" w:color="auto" w:fill="FFFFFF"/>
        </w:rPr>
        <w:t>.</w:t>
      </w:r>
      <w:r w:rsidR="00C77BC5">
        <w:rPr>
          <w:color w:val="000000"/>
          <w:shd w:val="clear" w:color="auto" w:fill="FFFFFF"/>
        </w:rPr>
        <w:t xml:space="preserve"> </w:t>
      </w:r>
      <w:proofErr w:type="spellStart"/>
      <w:r w:rsidR="00E84E1E">
        <w:rPr>
          <w:color w:val="000000"/>
          <w:shd w:val="clear" w:color="auto" w:fill="FFFFFF"/>
        </w:rPr>
        <w:t>scBS</w:t>
      </w:r>
      <w:proofErr w:type="spellEnd"/>
      <w:r w:rsidR="00E84E1E">
        <w:rPr>
          <w:color w:val="000000"/>
          <w:shd w:val="clear" w:color="auto" w:fill="FFFFFF"/>
        </w:rPr>
        <w:t>-seq</w:t>
      </w:r>
      <w:r w:rsidR="001532BD">
        <w:rPr>
          <w:color w:val="000000"/>
          <w:shd w:val="clear" w:color="auto" w:fill="FFFFFF"/>
        </w:rPr>
        <w:t xml:space="preserve"> is </w:t>
      </w:r>
      <w:r w:rsidR="001532BD">
        <w:rPr>
          <w:color w:val="000000"/>
          <w:shd w:val="clear" w:color="auto" w:fill="FFFFFF"/>
        </w:rPr>
        <w:lastRenderedPageBreak/>
        <w:t>able to show individual difference</w:t>
      </w:r>
      <w:r w:rsidR="0045388D">
        <w:rPr>
          <w:color w:val="000000"/>
          <w:shd w:val="clear" w:color="auto" w:fill="FFFFFF"/>
        </w:rPr>
        <w:t>s</w:t>
      </w:r>
      <w:r w:rsidR="001532BD">
        <w:rPr>
          <w:color w:val="000000"/>
          <w:shd w:val="clear" w:color="auto" w:fill="FFFFFF"/>
        </w:rPr>
        <w:t xml:space="preserve"> between cells</w:t>
      </w:r>
      <w:r w:rsidR="0045388D">
        <w:rPr>
          <w:color w:val="000000"/>
          <w:shd w:val="clear" w:color="auto" w:fill="FFFFFF"/>
        </w:rPr>
        <w:t xml:space="preserve"> and</w:t>
      </w:r>
      <w:r w:rsidR="001532BD">
        <w:rPr>
          <w:color w:val="000000"/>
          <w:shd w:val="clear" w:color="auto" w:fill="FFFFFF"/>
        </w:rPr>
        <w:t xml:space="preserve"> accurately map lineage </w:t>
      </w:r>
      <w:r w:rsidR="0045388D">
        <w:rPr>
          <w:color w:val="000000"/>
          <w:shd w:val="clear" w:color="auto" w:fill="FFFFFF"/>
        </w:rPr>
        <w:t xml:space="preserve">trajectory but is still an emerging </w:t>
      </w:r>
      <w:r w:rsidR="00BB07CC">
        <w:rPr>
          <w:color w:val="000000"/>
          <w:shd w:val="clear" w:color="auto" w:fill="FFFFFF"/>
        </w:rPr>
        <w:t>technique and has its own drawbacks.</w:t>
      </w:r>
    </w:p>
    <w:p w14:paraId="4BB5267C" w14:textId="0ACBAC76"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 xml:space="preserve">can allow for high resolution analysis, </w:t>
      </w:r>
      <w:r w:rsidR="00BB07CC">
        <w:rPr>
          <w:lang w:val="en-US"/>
        </w:rPr>
        <w:t>d</w:t>
      </w:r>
      <w:r w:rsidR="005701FF">
        <w:rPr>
          <w:lang w:val="en-US"/>
        </w:rPr>
        <w:t xml:space="preserve">ata sparsity is a significant challenge, </w:t>
      </w:r>
      <w:r w:rsidR="008439E1">
        <w:rPr>
          <w:lang w:val="en-US"/>
        </w:rPr>
        <w:t>as a vast majority of CpGs will be undetected in each cell</w:t>
      </w:r>
      <w:r w:rsidR="0073183E">
        <w:rPr>
          <w:lang w:val="en-US"/>
        </w:rPr>
        <w:t xml:space="preserve"> (&gt; 90%)</w:t>
      </w:r>
      <w:r w:rsidR="0000695A">
        <w:rPr>
          <w:lang w:val="en-US"/>
        </w:rPr>
        <w:fldChar w:fldCharType="begin"/>
      </w:r>
      <w:r w:rsidR="0000695A">
        <w:rPr>
          <w:lang w:val="en-US"/>
        </w:rPr>
        <w:instrText xml:space="preserve"> ADDIN ZOTERO_ITEM CSL_CITATION {"citationID":"IFAlrBX6","properties":{"formattedCitation":"\\super 92\\nosupersub{}","plainCitation":"92","noteIndex":0},"citationItems":[{"id":1428,"uris":["http://zotero.org/users/local/oxMpWYo5/items/T6XEKRMM"],"uri":["http://zotero.org/users/local/oxMpWYo5/items/T6XEKRMM"],"itemData":{"id":1428,"type":"article-journal","container-title":"Nature biotechnology","DOI":"10.1038/nbt.4112","ISSN":"1087-0156","issue":"5","journalAbbreviation":"Nat Biotechnol","note":"PMID: 29644997\nPMCID: PMC5938134","page":"428-431","source":"PubMed Central","title":"Highly scalable generation of DNA methylation profiles in single cells","volume":"36","author":[{"family":"Mulqueen","given":"Ryan M."},{"family":"Pokholok","given":"Dmitry"},{"family":"Norberg","given":"Steve"},{"family":"Torkenczy","given":"Kristof A."},{"family":"Fields","given":"Andrew J."},{"family":"Sun","given":"Duanchen"},{"family":"Sinnamon","given":"John R."},{"family":"Shendure","given":"Jay"},{"family":"Trapnell","given":"Cole"},{"family":"O’Roak","given":"Brian J."},{"family":"Xia","given":"Zheng"},{"family":"Steemers","given":"Frank J."},{"family":"Adey","given":"Andrew C."}],"issued":{"date-parts":[["2018",6]]}}}],"schema":"https://github.com/citation-style-language/schema/raw/master/csl-citation.json"} </w:instrText>
      </w:r>
      <w:r w:rsidR="0000695A">
        <w:rPr>
          <w:lang w:val="en-US"/>
        </w:rPr>
        <w:fldChar w:fldCharType="separate"/>
      </w:r>
      <w:r w:rsidR="0000695A" w:rsidRPr="0000695A">
        <w:rPr>
          <w:rFonts w:ascii="Calibri" w:hAnsi="Calibri" w:cs="Calibri"/>
          <w:szCs w:val="24"/>
          <w:vertAlign w:val="superscript"/>
        </w:rPr>
        <w:t>92</w:t>
      </w:r>
      <w:r w:rsidR="0000695A">
        <w:rPr>
          <w:lang w:val="en-US"/>
        </w:rPr>
        <w:fldChar w:fldCharType="end"/>
      </w:r>
      <w:r w:rsidR="008439E1">
        <w:rPr>
          <w:lang w:val="en-US"/>
        </w:rPr>
        <w:t>.</w:t>
      </w:r>
      <w:r w:rsidR="00365C22">
        <w:rPr>
          <w:lang w:val="en-US"/>
        </w:rPr>
        <w:t xml:space="preserve"> </w:t>
      </w:r>
      <w:r w:rsidR="00C00541">
        <w:rPr>
          <w:lang w:val="en-US"/>
        </w:rPr>
        <w:t>Robust s</w:t>
      </w:r>
      <w:r w:rsidR="002A7A43">
        <w:rPr>
          <w:lang w:val="en-US"/>
        </w:rPr>
        <w:t xml:space="preserve">tatistical </w:t>
      </w:r>
      <w:r w:rsidR="00C00541">
        <w:rPr>
          <w:lang w:val="en-US"/>
        </w:rPr>
        <w:t>and clustering methods have been developed to mitigate this drawback,</w:t>
      </w:r>
      <w:r w:rsidR="00652686">
        <w:rPr>
          <w:lang w:val="en-US"/>
        </w:rPr>
        <w:t xml:space="preserve"> such as</w:t>
      </w:r>
      <w:r w:rsidR="00C00541">
        <w:rPr>
          <w:lang w:val="en-US"/>
        </w:rPr>
        <w:t xml:space="preserve"> the</w:t>
      </w:r>
      <w:r w:rsidR="00652686">
        <w:rPr>
          <w:lang w:val="en-US"/>
        </w:rPr>
        <w:t xml:space="preserve"> </w:t>
      </w:r>
      <w:proofErr w:type="spellStart"/>
      <w:r w:rsidR="00652686" w:rsidRPr="00255092">
        <w:rPr>
          <w:rStyle w:val="PackagesChar"/>
        </w:rPr>
        <w:t>Epiclomal</w:t>
      </w:r>
      <w:proofErr w:type="spellEnd"/>
      <w:r w:rsidR="00255092">
        <w:rPr>
          <w:lang w:val="en-US"/>
        </w:rPr>
        <w:t xml:space="preserve"> software package</w:t>
      </w:r>
      <w:r w:rsidR="00255092">
        <w:rPr>
          <w:lang w:val="en-US"/>
        </w:rPr>
        <w:fldChar w:fldCharType="begin"/>
      </w:r>
      <w:r w:rsidR="0000695A">
        <w:rPr>
          <w:lang w:val="en-US"/>
        </w:rPr>
        <w:instrText xml:space="preserve"> ADDIN ZOTERO_ITEM CSL_CITATION {"citationID":"REvnoaX0","properties":{"formattedCitation":"\\super 93\\nosupersub{}","plainCitation":"93","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255092">
        <w:rPr>
          <w:lang w:val="en-US"/>
        </w:rPr>
        <w:fldChar w:fldCharType="separate"/>
      </w:r>
      <w:r w:rsidR="0000695A" w:rsidRPr="0000695A">
        <w:rPr>
          <w:rFonts w:ascii="Calibri" w:hAnsi="Calibri" w:cs="Calibri"/>
          <w:szCs w:val="24"/>
          <w:vertAlign w:val="superscript"/>
        </w:rPr>
        <w:t>93</w:t>
      </w:r>
      <w:r w:rsidR="00255092">
        <w:rPr>
          <w:lang w:val="en-US"/>
        </w:rPr>
        <w:fldChar w:fldCharType="end"/>
      </w:r>
      <w:r w:rsidR="00C00541">
        <w:rPr>
          <w:lang w:val="en-US"/>
        </w:rPr>
        <w:t>.</w:t>
      </w:r>
      <w:r w:rsidR="008318B9">
        <w:rPr>
          <w:lang w:val="en-US"/>
        </w:rPr>
        <w:t xml:space="preserve"> </w:t>
      </w:r>
      <w:r w:rsidR="001E7D13">
        <w:rPr>
          <w:lang w:val="en-US"/>
        </w:rPr>
        <w:t>This can</w:t>
      </w:r>
      <w:r w:rsidR="008318B9">
        <w:rPr>
          <w:lang w:val="en-US"/>
        </w:rPr>
        <w:t xml:space="preserve"> allow discovery of hidden subpopulations where bulk WGBS is unable to do so.</w:t>
      </w:r>
      <w:r w:rsidR="00692670">
        <w:rPr>
          <w:lang w:val="en-US"/>
        </w:rPr>
        <w:t xml:space="preserve"> </w:t>
      </w:r>
      <w:r w:rsidR="00D616CC">
        <w:rPr>
          <w:lang w:val="en-US"/>
        </w:rPr>
        <w:t>As sequencing techniques improve, this drawback will become irrelevant, but can be overcome currently by utilizing transcriptomic data as well to generate a comprehensive analysis on current cell state and past lineage</w:t>
      </w:r>
      <w:r w:rsidR="00D616CC">
        <w:rPr>
          <w:lang w:val="en-US"/>
        </w:rPr>
        <w:fldChar w:fldCharType="begin"/>
      </w:r>
      <w:r w:rsidR="0000695A">
        <w:rPr>
          <w:lang w:val="en-US"/>
        </w:rPr>
        <w:instrText xml:space="preserve"> ADDIN ZOTERO_ITEM CSL_CITATION {"citationID":"SecaQL1O","properties":{"formattedCitation":"\\super 94\\nosupersub{}","plainCitation":"94","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D616CC">
        <w:rPr>
          <w:lang w:val="en-US"/>
        </w:rPr>
        <w:fldChar w:fldCharType="separate"/>
      </w:r>
      <w:r w:rsidR="0000695A" w:rsidRPr="0000695A">
        <w:rPr>
          <w:rFonts w:ascii="Calibri" w:hAnsi="Calibri" w:cs="Calibri"/>
          <w:szCs w:val="24"/>
          <w:vertAlign w:val="superscript"/>
        </w:rPr>
        <w:t>94</w:t>
      </w:r>
      <w:r w:rsidR="00D616CC">
        <w:rPr>
          <w:lang w:val="en-US"/>
        </w:rPr>
        <w:fldChar w:fldCharType="end"/>
      </w:r>
      <w:r w:rsidR="00D616CC">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849747"/>
      <w:r>
        <w:rPr>
          <w:lang w:val="en-US"/>
        </w:rPr>
        <w:t>Project aim</w:t>
      </w:r>
      <w:bookmarkEnd w:id="21"/>
    </w:p>
    <w:p w14:paraId="213B820F" w14:textId="51F1363A"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r w:rsidR="00351C1B">
        <w:rPr>
          <w:lang w:val="en-US"/>
        </w:rPr>
        <w:t xml:space="preserve">the </w:t>
      </w:r>
      <w:proofErr w:type="spellStart"/>
      <w:r w:rsidR="00312198" w:rsidRPr="00351C1B">
        <w:rPr>
          <w:rStyle w:val="PackagesChar"/>
        </w:rPr>
        <w:t>methrix</w:t>
      </w:r>
      <w:proofErr w:type="spellEnd"/>
      <w:r w:rsidR="00351C1B">
        <w:rPr>
          <w:lang w:val="en-US"/>
        </w:rPr>
        <w:t xml:space="preserve"> R package</w:t>
      </w:r>
      <w:r w:rsidR="00351C1B" w:rsidRPr="00602F67">
        <w:rPr>
          <w:i/>
          <w:iCs/>
          <w:lang w:val="en-US"/>
        </w:rPr>
        <w:fldChar w:fldCharType="begin"/>
      </w:r>
      <w:r w:rsidR="0000695A">
        <w:rPr>
          <w:i/>
          <w:iCs/>
          <w:lang w:val="en-US"/>
        </w:rPr>
        <w:instrText xml:space="preserve"> ADDIN ZOTERO_ITEM CSL_CITATION {"citationID":"Ywpoi0sf","properties":{"formattedCitation":"\\super 95\\nosupersub{}","plainCitation":"95","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351C1B" w:rsidRPr="00602F67">
        <w:rPr>
          <w:i/>
          <w:iCs/>
          <w:lang w:val="en-US"/>
        </w:rPr>
        <w:fldChar w:fldCharType="separate"/>
      </w:r>
      <w:r w:rsidR="0000695A" w:rsidRPr="0000695A">
        <w:rPr>
          <w:rFonts w:ascii="Calibri" w:hAnsi="Calibri" w:cs="Calibri"/>
          <w:szCs w:val="24"/>
          <w:vertAlign w:val="superscript"/>
        </w:rPr>
        <w:t>95</w:t>
      </w:r>
      <w:r w:rsidR="00351C1B"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w:t>
      </w:r>
      <w:r w:rsidR="00DF1F01">
        <w:rPr>
          <w:lang w:val="en-US"/>
        </w:rPr>
        <w:t xml:space="preserve">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t>
      </w:r>
      <w:r w:rsidR="00FC7A80">
        <w:rPr>
          <w:lang w:val="en-US"/>
        </w:rPr>
        <w:t xml:space="preserve">This will involve three steps: (1) Generate a </w:t>
      </w:r>
      <w:r w:rsidR="0097533F">
        <w:rPr>
          <w:lang w:val="en-US"/>
        </w:rPr>
        <w:t xml:space="preserve">methylation </w:t>
      </w:r>
      <w:r w:rsidR="00FC7A80">
        <w:rPr>
          <w:lang w:val="en-US"/>
        </w:rPr>
        <w:t>signature matrix for the major cells in the tumor microenvironment, (2)</w:t>
      </w:r>
      <w:r w:rsidR="001A30D5">
        <w:rPr>
          <w:lang w:val="en-US"/>
        </w:rPr>
        <w:t xml:space="preserve"> Classify glioma and glioblastoma sub-types using known reference tools, (3)</w:t>
      </w:r>
      <w:r w:rsidR="00FC7A80">
        <w:rPr>
          <w:lang w:val="en-US"/>
        </w:rPr>
        <w:t xml:space="preserve"> </w:t>
      </w:r>
      <w:r w:rsidR="0097533F">
        <w:rPr>
          <w:lang w:val="en-US"/>
        </w:rPr>
        <w:t>Classify sub-types of</w:t>
      </w:r>
      <w:r w:rsidR="00FC7A80">
        <w:rPr>
          <w:lang w:val="en-US"/>
        </w:rPr>
        <w:t xml:space="preserve"> </w:t>
      </w:r>
      <w:r w:rsidR="0097533F">
        <w:rPr>
          <w:lang w:val="en-US"/>
        </w:rPr>
        <w:t xml:space="preserve">monocytes, macrophages, and </w:t>
      </w:r>
      <w:r w:rsidR="00FC7A80">
        <w:rPr>
          <w:lang w:val="en-US"/>
        </w:rPr>
        <w:t xml:space="preserve">microglia </w:t>
      </w:r>
      <w:r w:rsidR="0097533F">
        <w:rPr>
          <w:lang w:val="en-US"/>
        </w:rPr>
        <w:t>by epigenetic lineage</w:t>
      </w:r>
      <w:r w:rsidR="001057CB">
        <w:rPr>
          <w:lang w:val="en-US"/>
        </w:rPr>
        <w:t xml:space="preserve">, </w:t>
      </w:r>
      <w:r w:rsidR="00FC7A80">
        <w:rPr>
          <w:lang w:val="en-US"/>
        </w:rPr>
        <w:t>and (</w:t>
      </w:r>
      <w:r w:rsidR="001057CB">
        <w:rPr>
          <w:lang w:val="en-US"/>
        </w:rPr>
        <w:t>4</w:t>
      </w:r>
      <w:r w:rsidR="00FC7A80">
        <w:rPr>
          <w:lang w:val="en-US"/>
        </w:rPr>
        <w:t xml:space="preserve">) </w:t>
      </w:r>
      <w:r w:rsidR="0097533F">
        <w:rPr>
          <w:lang w:val="en-US"/>
        </w:rPr>
        <w:t xml:space="preserve">Use these new signatures to analyze bulk tumor cell samples for </w:t>
      </w:r>
      <w:r w:rsidR="00F948C8">
        <w:rPr>
          <w:lang w:val="en-US"/>
        </w:rPr>
        <w:t>TAM</w:t>
      </w:r>
      <w:r w:rsidR="0097533F">
        <w:rPr>
          <w:lang w:val="en-US"/>
        </w:rPr>
        <w:t xml:space="preserve"> presence. </w:t>
      </w:r>
      <w:r w:rsidR="009D374E">
        <w:rPr>
          <w:lang w:val="en-US"/>
        </w:rPr>
        <w:t>With this knowledge, it may be possible to generate prognostic outcomes based on diversity of TAMs or their characteristic methylation profiles. This may improve patient-specific treatment and aid in identifying further avenues of research for fighting this devastating disease.</w:t>
      </w:r>
    </w:p>
    <w:p w14:paraId="1ED2ED6B" w14:textId="77777777" w:rsidR="005D7692" w:rsidRDefault="005D7692" w:rsidP="005D7692">
      <w:pPr>
        <w:pStyle w:val="Heading1"/>
        <w:jc w:val="both"/>
        <w:rPr>
          <w:lang w:val="en-US"/>
        </w:rPr>
      </w:pPr>
      <w:bookmarkStart w:id="22" w:name="_Toc87454543"/>
      <w:bookmarkStart w:id="23" w:name="_Toc88849748"/>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849749"/>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849750"/>
      <w:r>
        <w:rPr>
          <w:lang w:val="en-US"/>
        </w:rPr>
        <w:t>Overview</w:t>
      </w:r>
      <w:bookmarkEnd w:id="26"/>
      <w:bookmarkEnd w:id="27"/>
    </w:p>
    <w:p w14:paraId="63D79950" w14:textId="5BE2818C" w:rsidR="005D7692" w:rsidRDefault="005D7692" w:rsidP="005D7692">
      <w:pPr>
        <w:jc w:val="both"/>
        <w:rPr>
          <w:lang w:val="en-US"/>
        </w:rPr>
      </w:pPr>
      <w:r>
        <w:rPr>
          <w:lang w:val="en-US"/>
        </w:rPr>
        <w:t xml:space="preserve">We introduce </w:t>
      </w:r>
      <w:proofErr w:type="spellStart"/>
      <w:r w:rsidRPr="00351C1B">
        <w:rPr>
          <w:rStyle w:val="PackagesChar"/>
        </w:rPr>
        <w:t>scMethrix</w:t>
      </w:r>
      <w:proofErr w:type="spellEnd"/>
      <w:r>
        <w:rPr>
          <w:lang w:val="en-US"/>
        </w:rPr>
        <w:t>, an R-based data storage and manipulation tool that is ideal for single cell methylation data. A</w:t>
      </w:r>
      <w:r w:rsidR="00831011">
        <w:rPr>
          <w:lang w:val="en-US"/>
        </w:rPr>
        <w:t>n</w:t>
      </w:r>
      <w:r>
        <w:rPr>
          <w:lang w:val="en-US"/>
        </w:rPr>
        <w:t xml:space="preserve"> overview of the package structure is show in </w:t>
      </w:r>
      <w:r w:rsidRPr="001F1AAE">
        <w:rPr>
          <w:rStyle w:val="CitationChar"/>
        </w:rPr>
        <w:fldChar w:fldCharType="begin"/>
      </w:r>
      <w:r w:rsidRPr="001F1AAE">
        <w:rPr>
          <w:rStyle w:val="CitationChar"/>
        </w:rPr>
        <w:instrText xml:space="preserve"> REF _Ref87187804 \h  \* MERGEFORMAT </w:instrText>
      </w:r>
      <w:r w:rsidRPr="001F1AAE">
        <w:rPr>
          <w:rStyle w:val="CitationChar"/>
        </w:rPr>
      </w:r>
      <w:r w:rsidRPr="001F1AAE">
        <w:rPr>
          <w:rStyle w:val="CitationChar"/>
        </w:rPr>
        <w:fldChar w:fldCharType="separate"/>
      </w:r>
      <w:r w:rsidRPr="001F1AAE">
        <w:rPr>
          <w:rStyle w:val="CitationChar"/>
        </w:rPr>
        <w:t>Figure 1</w:t>
      </w:r>
      <w:r w:rsidRPr="001F1AAE">
        <w:rPr>
          <w:rStyle w:val="CitationChar"/>
        </w:rPr>
        <w:fldChar w:fldCharType="end"/>
      </w:r>
      <w:r w:rsidRPr="001F1AAE">
        <w:rPr>
          <w:rStyle w:val="CitationChar"/>
        </w:rPr>
        <w:t xml:space="preserve">. </w:t>
      </w:r>
      <w:r>
        <w:rPr>
          <w:lang w:val="en-US"/>
        </w:rPr>
        <w:t xml:space="preserve">A condensed workflow is provided in </w:t>
      </w:r>
      <w:r w:rsidRPr="001F1AAE">
        <w:rPr>
          <w:rStyle w:val="CitationChar"/>
        </w:rPr>
        <w:fldChar w:fldCharType="begin"/>
      </w:r>
      <w:r w:rsidRPr="001F1AAE">
        <w:rPr>
          <w:rStyle w:val="CitationChar"/>
        </w:rPr>
        <w:instrText xml:space="preserve"> REF _Ref87291392 \h  \* MERGEFORMAT </w:instrText>
      </w:r>
      <w:r w:rsidRPr="001F1AAE">
        <w:rPr>
          <w:rStyle w:val="CitationChar"/>
        </w:rPr>
      </w:r>
      <w:r w:rsidRPr="001F1AAE">
        <w:rPr>
          <w:rStyle w:val="CitationChar"/>
        </w:rPr>
        <w:fldChar w:fldCharType="separate"/>
      </w:r>
      <w:r w:rsidRPr="001F1AAE">
        <w:rPr>
          <w:rStyle w:val="CitationChar"/>
        </w:rPr>
        <w:t>Supplemental Method 1</w:t>
      </w:r>
      <w:r w:rsidRPr="001F1AAE">
        <w:rPr>
          <w:rStyle w:val="CitationChar"/>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00D41775" w:rsidRPr="001F1AAE">
          <w:rPr>
            <w:rStyle w:val="CitationChar"/>
          </w:rPr>
          <w:fldChar w:fldCharType="begin"/>
        </w:r>
        <w:r w:rsidR="00D41775" w:rsidRPr="001F1AAE">
          <w:rPr>
            <w:rStyle w:val="CitationChar"/>
          </w:rPr>
          <w:instrText xml:space="preserve"> REF _Ref89086961 \h </w:instrText>
        </w:r>
        <w:r w:rsidR="00D41775" w:rsidRPr="001F1AAE">
          <w:rPr>
            <w:rStyle w:val="CitationChar"/>
          </w:rPr>
        </w:r>
        <w:r w:rsidR="00D41775" w:rsidRPr="001F1AAE">
          <w:rPr>
            <w:rStyle w:val="CitationChar"/>
          </w:rPr>
          <w:instrText xml:space="preserve"> \* MERGEFORMAT </w:instrText>
        </w:r>
        <w:r w:rsidR="00D41775" w:rsidRPr="001F1AAE">
          <w:rPr>
            <w:rStyle w:val="CitationChar"/>
          </w:rPr>
          <w:fldChar w:fldCharType="separate"/>
        </w:r>
        <w:r w:rsidR="00D41775" w:rsidRPr="001F1AAE">
          <w:rPr>
            <w:rStyle w:val="CitationChar"/>
          </w:rPr>
          <w:t>Data Availability</w:t>
        </w:r>
        <w:r w:rsidR="00D41775" w:rsidRPr="001F1AAE">
          <w:rPr>
            <w:rStyle w:val="CitationChar"/>
          </w:rPr>
          <w:fldChar w:fldCharType="end"/>
        </w:r>
      </w:hyperlink>
      <w:r w:rsidRPr="001F1AAE">
        <w:rPr>
          <w:rStyle w:val="CitationChar"/>
        </w:rPr>
        <w:t xml:space="preserve"> </w:t>
      </w:r>
      <w:r>
        <w:rPr>
          <w:lang w:val="en-US"/>
        </w:rPr>
        <w:t>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lastRenderedPageBreak/>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55286295"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0063348A">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734ED5E1" w14:textId="064CF330" w:rsidR="005D7692" w:rsidRPr="0079151A" w:rsidRDefault="005D7692" w:rsidP="005D7692">
      <w:pPr>
        <w:jc w:val="both"/>
        <w:rPr>
          <w:lang w:val="en-US"/>
        </w:rPr>
      </w:pPr>
      <w:r w:rsidRPr="0079151A">
        <w:rPr>
          <w:lang w:val="en-US"/>
        </w:rPr>
        <w:t xml:space="preserve">The </w:t>
      </w:r>
      <w:proofErr w:type="spellStart"/>
      <w:r w:rsidRPr="0079151A">
        <w:rPr>
          <w:rStyle w:val="PackagesChar"/>
        </w:rPr>
        <w:t>scMethrix</w:t>
      </w:r>
      <w:proofErr w:type="spellEnd"/>
      <w:r w:rsidRPr="0079151A">
        <w:rPr>
          <w:lang w:val="en-US"/>
        </w:rPr>
        <w:t xml:space="preserve"> experiment object extends the </w:t>
      </w:r>
      <w:proofErr w:type="spellStart"/>
      <w:r w:rsidRPr="0079151A">
        <w:rPr>
          <w:rStyle w:val="PackagesChar"/>
        </w:rPr>
        <w:t>SingleCellExperiment</w:t>
      </w:r>
      <w:proofErr w:type="spellEnd"/>
      <w:r w:rsidRPr="0079151A">
        <w:rPr>
          <w:lang w:val="en-US"/>
        </w:rPr>
        <w:fldChar w:fldCharType="begin"/>
      </w:r>
      <w:r w:rsidR="0000695A">
        <w:rPr>
          <w:lang w:val="en-US"/>
        </w:rPr>
        <w:instrText xml:space="preserve"> ADDIN ZOTERO_ITEM CSL_CITATION {"citationID":"oQhqnxxF","properties":{"formattedCitation":"\\super 96\\nosupersub{}","plainCitation":"96","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Pr="0079151A">
        <w:rPr>
          <w:lang w:val="en-US"/>
        </w:rPr>
        <w:fldChar w:fldCharType="separate"/>
      </w:r>
      <w:r w:rsidR="0000695A" w:rsidRPr="0000695A">
        <w:rPr>
          <w:rFonts w:ascii="Calibri" w:hAnsi="Calibri" w:cs="Calibri"/>
          <w:szCs w:val="24"/>
          <w:vertAlign w:val="superscript"/>
        </w:rPr>
        <w:t>96</w:t>
      </w:r>
      <w:r w:rsidRPr="0079151A">
        <w:rPr>
          <w:lang w:val="en-US"/>
        </w:rPr>
        <w:fldChar w:fldCharType="end"/>
      </w:r>
      <w:r w:rsidRPr="0079151A">
        <w:rPr>
          <w:lang w:val="en-US"/>
        </w:rPr>
        <w:t xml:space="preserve"> container and will interface with many other packages in the Bioconductor ecosystem. It largely uses the </w:t>
      </w:r>
      <w:proofErr w:type="spellStart"/>
      <w:r w:rsidRPr="0079151A">
        <w:rPr>
          <w:rStyle w:val="PackagesChar"/>
        </w:rPr>
        <w:t>data.table</w:t>
      </w:r>
      <w:proofErr w:type="spellEnd"/>
      <w:r w:rsidRPr="0079151A">
        <w:rPr>
          <w:lang w:val="en-US"/>
        </w:rPr>
        <w:fldChar w:fldCharType="begin"/>
      </w:r>
      <w:r w:rsidR="0000695A">
        <w:rPr>
          <w:lang w:val="en-US"/>
        </w:rPr>
        <w:instrText xml:space="preserve"> ADDIN ZOTERO_ITEM CSL_CITATION {"citationID":"AwwOuB3s","properties":{"formattedCitation":"\\super 97\\nosupersub{}","plainCitation":"97","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Pr="0079151A">
        <w:rPr>
          <w:lang w:val="en-US"/>
        </w:rPr>
        <w:fldChar w:fldCharType="separate"/>
      </w:r>
      <w:r w:rsidR="0000695A" w:rsidRPr="0000695A">
        <w:rPr>
          <w:rFonts w:ascii="Calibri" w:hAnsi="Calibri" w:cs="Calibri"/>
          <w:szCs w:val="24"/>
          <w:vertAlign w:val="superscript"/>
        </w:rPr>
        <w:t>97</w:t>
      </w:r>
      <w:r w:rsidRPr="0079151A">
        <w:rPr>
          <w:lang w:val="en-US"/>
        </w:rPr>
        <w:fldChar w:fldCharType="end"/>
      </w:r>
      <w:r w:rsidRPr="0079151A">
        <w:rPr>
          <w:lang w:val="en-US"/>
        </w:rPr>
        <w:t xml:space="preserve"> and </w:t>
      </w:r>
      <w:proofErr w:type="spellStart"/>
      <w:r w:rsidRPr="0079151A">
        <w:rPr>
          <w:rStyle w:val="PackagesChar"/>
        </w:rPr>
        <w:t>DelayedMatrixStats</w:t>
      </w:r>
      <w:proofErr w:type="spellEnd"/>
      <w:r w:rsidRPr="0079151A">
        <w:rPr>
          <w:lang w:val="en-US"/>
        </w:rPr>
        <w:fldChar w:fldCharType="begin"/>
      </w:r>
      <w:r w:rsidR="0000695A">
        <w:rPr>
          <w:lang w:val="en-US"/>
        </w:rPr>
        <w:instrText xml:space="preserve"> ADDIN ZOTERO_ITEM CSL_CITATION {"citationID":"Kt4Bf7MO","properties":{"formattedCitation":"\\super 98\\nosupersub{}","plainCitation":"98","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Pr="0079151A">
        <w:rPr>
          <w:lang w:val="en-US"/>
        </w:rPr>
        <w:fldChar w:fldCharType="separate"/>
      </w:r>
      <w:r w:rsidR="0000695A" w:rsidRPr="0000695A">
        <w:rPr>
          <w:rFonts w:ascii="Calibri" w:hAnsi="Calibri" w:cs="Calibri"/>
          <w:szCs w:val="24"/>
          <w:vertAlign w:val="superscript"/>
        </w:rPr>
        <w:t>98</w:t>
      </w:r>
      <w:r w:rsidRPr="0079151A">
        <w:rPr>
          <w:lang w:val="en-US"/>
        </w:rPr>
        <w:fldChar w:fldCharType="end"/>
      </w:r>
      <w:r w:rsidRPr="0079151A">
        <w:rPr>
          <w:lang w:val="en-US"/>
        </w:rPr>
        <w:t xml:space="preserve"> R packages for quick and efficient operations. </w:t>
      </w:r>
    </w:p>
    <w:p w14:paraId="3270205C" w14:textId="4B5D2BA0" w:rsidR="005D7692" w:rsidRDefault="005D7692" w:rsidP="005D7692">
      <w:pPr>
        <w:jc w:val="both"/>
        <w:rPr>
          <w:lang w:val="en-US"/>
        </w:rPr>
      </w:pPr>
      <w:r>
        <w:rPr>
          <w:lang w:val="en-US"/>
        </w:rPr>
        <w:t>As this is an S4 object</w:t>
      </w:r>
      <w:r>
        <w:rPr>
          <w:lang w:val="en-US"/>
        </w:rPr>
        <w:fldChar w:fldCharType="begin"/>
      </w:r>
      <w:r w:rsidR="0000695A">
        <w:rPr>
          <w:lang w:val="en-US"/>
        </w:rPr>
        <w:instrText xml:space="preserve"> ADDIN ZOTERO_ITEM CSL_CITATION {"citationID":"CCGlSjzy","properties":{"formattedCitation":"\\super 99\\nosupersub{}","plainCitation":"99","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0695A" w:rsidRPr="0000695A">
        <w:rPr>
          <w:rFonts w:ascii="Calibri" w:hAnsi="Calibri" w:cs="Calibri"/>
          <w:szCs w:val="24"/>
          <w:vertAlign w:val="superscript"/>
        </w:rPr>
        <w:t>99</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1F1AAE">
        <w:rPr>
          <w:rStyle w:val="CitationChar"/>
        </w:rPr>
        <w:fldChar w:fldCharType="begin"/>
      </w:r>
      <w:r w:rsidRPr="001F1AAE">
        <w:rPr>
          <w:rStyle w:val="CitationChar"/>
        </w:rPr>
        <w:instrText xml:space="preserve"> REF _Ref87445575 \h  \* MERGEFORMAT </w:instrText>
      </w:r>
      <w:r w:rsidRPr="001F1AAE">
        <w:rPr>
          <w:rStyle w:val="CitationChar"/>
        </w:rPr>
      </w:r>
      <w:r w:rsidRPr="001F1AAE">
        <w:rPr>
          <w:rStyle w:val="CitationChar"/>
        </w:rPr>
        <w:fldChar w:fldCharType="separate"/>
      </w:r>
      <w:r w:rsidRPr="001F1AAE">
        <w:rPr>
          <w:rStyle w:val="CitationChar"/>
        </w:rPr>
        <w:t>Figure 2</w:t>
      </w:r>
      <w:r w:rsidRPr="001F1AAE">
        <w:rPr>
          <w:rStyle w:val="CitationChar"/>
        </w:rPr>
        <w:fldChar w:fldCharType="end"/>
      </w:r>
      <w:r w:rsidRPr="001F1AAE">
        <w:rPr>
          <w:rStyle w:val="Citation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79151A">
        <w:rPr>
          <w:rStyle w:val="PackagesChar"/>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3" w:name="_Toc87454547"/>
      <w:bookmarkStart w:id="34" w:name="_Toc88849751"/>
      <w:r>
        <w:rPr>
          <w:lang w:val="en-US"/>
        </w:rPr>
        <w:t>Data handling</w:t>
      </w:r>
      <w:bookmarkEnd w:id="33"/>
      <w:bookmarkEnd w:id="34"/>
    </w:p>
    <w:p w14:paraId="638CD829" w14:textId="61421213" w:rsidR="005D7692" w:rsidRPr="00363ECE" w:rsidRDefault="005D7692" w:rsidP="005D7692">
      <w:pPr>
        <w:jc w:val="both"/>
        <w:rPr>
          <w:lang w:val="en-US"/>
        </w:rPr>
      </w:pPr>
      <w:r w:rsidRPr="00363ECE">
        <w:rPr>
          <w:b/>
          <w:bCs/>
          <w:lang w:val="en-US"/>
        </w:rPr>
        <w:t xml:space="preserve">Data input: </w:t>
      </w:r>
      <w:proofErr w:type="spellStart"/>
      <w:r w:rsidRPr="00363ECE">
        <w:rPr>
          <w:rStyle w:val="PackagesChar"/>
        </w:rPr>
        <w:t>scMethrix</w:t>
      </w:r>
      <w:proofErr w:type="spellEnd"/>
      <w:r w:rsidRPr="00363ECE">
        <w:rPr>
          <w:lang w:val="en-US"/>
        </w:rPr>
        <w:t xml:space="preserve"> imports </w:t>
      </w:r>
      <w:proofErr w:type="spellStart"/>
      <w:r w:rsidRPr="00363ECE">
        <w:rPr>
          <w:lang w:val="en-US"/>
        </w:rPr>
        <w:t>BedGraph</w:t>
      </w:r>
      <w:proofErr w:type="spellEnd"/>
      <w:r w:rsidRPr="00363ECE">
        <w:rPr>
          <w:lang w:val="en-US"/>
        </w:rPr>
        <w:t>-based file formats via the</w:t>
      </w:r>
      <w:r w:rsidRPr="00363ECE">
        <w:rPr>
          <w:rStyle w:val="PackagesChar"/>
        </w:rPr>
        <w:t xml:space="preserve"> </w:t>
      </w:r>
      <w:proofErr w:type="spellStart"/>
      <w:r w:rsidRPr="00363ECE">
        <w:rPr>
          <w:rStyle w:val="PackagesChar"/>
        </w:rPr>
        <w:t>read_beds</w:t>
      </w:r>
      <w:proofErr w:type="spellEnd"/>
      <w:r w:rsidRPr="00363ECE">
        <w:rPr>
          <w:rStyle w:val="PackagesChar"/>
        </w:rPr>
        <w:t>()</w:t>
      </w:r>
      <w:r w:rsidRPr="00363ECE">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sidRPr="00CD1F5A">
        <w:rPr>
          <w:rStyle w:val="PackagesChar"/>
        </w:rPr>
        <w:t>Bismark</w:t>
      </w:r>
      <w:proofErr w:type="spellEnd"/>
      <w:r w:rsidRPr="00363ECE">
        <w:rPr>
          <w:lang w:val="en-US"/>
        </w:rPr>
        <w:fldChar w:fldCharType="begin"/>
      </w:r>
      <w:r w:rsidR="0000695A">
        <w:rPr>
          <w:lang w:val="en-US"/>
        </w:rPr>
        <w:instrText xml:space="preserve"> ADDIN ZOTERO_ITEM CSL_CITATION {"citationID":"4BwEwL25","properties":{"formattedCitation":"\\super 100\\nosupersub{}","plainCitation":"100","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Pr="00363ECE">
        <w:rPr>
          <w:lang w:val="en-US"/>
        </w:rPr>
        <w:fldChar w:fldCharType="separate"/>
      </w:r>
      <w:r w:rsidR="0000695A" w:rsidRPr="0000695A">
        <w:rPr>
          <w:rFonts w:ascii="Calibri" w:hAnsi="Calibri" w:cs="Calibri"/>
          <w:szCs w:val="24"/>
          <w:vertAlign w:val="superscript"/>
        </w:rPr>
        <w:t>100</w:t>
      </w:r>
      <w:r w:rsidRPr="00363ECE">
        <w:rPr>
          <w:lang w:val="en-US"/>
        </w:rPr>
        <w:fldChar w:fldCharType="end"/>
      </w:r>
      <w:r w:rsidRPr="00363ECE">
        <w:rPr>
          <w:lang w:val="en-US"/>
        </w:rPr>
        <w:t xml:space="preserve">, </w:t>
      </w:r>
      <w:proofErr w:type="spellStart"/>
      <w:r w:rsidRPr="00CD1F5A">
        <w:rPr>
          <w:rStyle w:val="PackagesChar"/>
        </w:rPr>
        <w:t>MethylDackel</w:t>
      </w:r>
      <w:proofErr w:type="spellEnd"/>
      <w:r w:rsidRPr="00363ECE">
        <w:rPr>
          <w:lang w:val="en-US"/>
        </w:rPr>
        <w:fldChar w:fldCharType="begin"/>
      </w:r>
      <w:r w:rsidR="0000695A">
        <w:rPr>
          <w:lang w:val="en-US"/>
        </w:rPr>
        <w:instrText xml:space="preserve"> ADDIN ZOTERO_ITEM CSL_CITATION {"citationID":"DBKPQJKG","properties":{"formattedCitation":"\\super 101\\nosupersub{}","plainCitation":"101","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Pr="00363ECE">
        <w:rPr>
          <w:lang w:val="en-US"/>
        </w:rPr>
        <w:fldChar w:fldCharType="separate"/>
      </w:r>
      <w:r w:rsidR="0000695A" w:rsidRPr="0000695A">
        <w:rPr>
          <w:rFonts w:ascii="Calibri" w:hAnsi="Calibri" w:cs="Calibri"/>
          <w:szCs w:val="24"/>
          <w:vertAlign w:val="superscript"/>
        </w:rPr>
        <w:t>101</w:t>
      </w:r>
      <w:r w:rsidRPr="00363ECE">
        <w:rPr>
          <w:lang w:val="en-US"/>
        </w:rPr>
        <w:fldChar w:fldCharType="end"/>
      </w:r>
      <w:r w:rsidRPr="00363ECE">
        <w:rPr>
          <w:lang w:val="en-US"/>
        </w:rPr>
        <w:t xml:space="preserve">, </w:t>
      </w:r>
      <w:proofErr w:type="spellStart"/>
      <w:r w:rsidRPr="00CD1F5A">
        <w:rPr>
          <w:rStyle w:val="PackagesChar"/>
        </w:rPr>
        <w:t>methylCtools</w:t>
      </w:r>
      <w:proofErr w:type="spellEnd"/>
      <w:r w:rsidRPr="00363ECE">
        <w:rPr>
          <w:lang w:val="en-US"/>
        </w:rPr>
        <w:fldChar w:fldCharType="begin"/>
      </w:r>
      <w:r w:rsidR="0000695A">
        <w:rPr>
          <w:lang w:val="en-US"/>
        </w:rPr>
        <w:instrText xml:space="preserve"> ADDIN ZOTERO_ITEM CSL_CITATION {"citationID":"7DgdIvgl","properties":{"formattedCitation":"\\super 102\\nosupersub{}","plainCitation":"102","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Pr="00363ECE">
        <w:rPr>
          <w:lang w:val="en-US"/>
        </w:rPr>
        <w:fldChar w:fldCharType="separate"/>
      </w:r>
      <w:r w:rsidR="0000695A" w:rsidRPr="0000695A">
        <w:rPr>
          <w:rFonts w:ascii="Calibri" w:hAnsi="Calibri" w:cs="Calibri"/>
          <w:szCs w:val="24"/>
          <w:vertAlign w:val="superscript"/>
        </w:rPr>
        <w:t>102</w:t>
      </w:r>
      <w:r w:rsidRPr="00363ECE">
        <w:rPr>
          <w:lang w:val="en-US"/>
        </w:rPr>
        <w:fldChar w:fldCharType="end"/>
      </w:r>
      <w:r w:rsidRPr="00363ECE">
        <w:rPr>
          <w:lang w:val="en-US"/>
        </w:rPr>
        <w:t xml:space="preserve">, </w:t>
      </w:r>
      <w:proofErr w:type="spellStart"/>
      <w:r w:rsidRPr="00CD1F5A">
        <w:rPr>
          <w:rStyle w:val="PackagesChar"/>
        </w:rPr>
        <w:t>BisSNP</w:t>
      </w:r>
      <w:proofErr w:type="spellEnd"/>
      <w:r w:rsidRPr="00363ECE">
        <w:rPr>
          <w:lang w:val="en-US"/>
        </w:rPr>
        <w:fldChar w:fldCharType="begin"/>
      </w:r>
      <w:r w:rsidR="0000695A">
        <w:rPr>
          <w:lang w:val="en-US"/>
        </w:rPr>
        <w:instrText xml:space="preserve"> ADDIN ZOTERO_ITEM CSL_CITATION {"citationID":"3dFcolBB","properties":{"formattedCitation":"\\super 103\\nosupersub{}","plainCitation":"103","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Pr="00363ECE">
        <w:rPr>
          <w:lang w:val="en-US"/>
        </w:rPr>
        <w:fldChar w:fldCharType="separate"/>
      </w:r>
      <w:r w:rsidR="0000695A" w:rsidRPr="0000695A">
        <w:rPr>
          <w:rFonts w:ascii="Calibri" w:hAnsi="Calibri" w:cs="Calibri"/>
          <w:szCs w:val="24"/>
          <w:vertAlign w:val="superscript"/>
        </w:rPr>
        <w:t>103</w:t>
      </w:r>
      <w:r w:rsidRPr="00363ECE">
        <w:rPr>
          <w:lang w:val="en-US"/>
        </w:rPr>
        <w:fldChar w:fldCharType="end"/>
      </w:r>
      <w:r w:rsidRPr="00363ECE">
        <w:rPr>
          <w:lang w:val="en-US"/>
        </w:rPr>
        <w:t xml:space="preserve">, and </w:t>
      </w:r>
      <w:r w:rsidRPr="00CD1F5A">
        <w:rPr>
          <w:rStyle w:val="PackagesChar"/>
        </w:rPr>
        <w:t>BS-Seeker2</w:t>
      </w:r>
      <w:r w:rsidRPr="00363ECE">
        <w:rPr>
          <w:lang w:val="en-US"/>
        </w:rPr>
        <w:fldChar w:fldCharType="begin"/>
      </w:r>
      <w:r w:rsidR="0000695A">
        <w:rPr>
          <w:lang w:val="en-US"/>
        </w:rPr>
        <w:instrText xml:space="preserve"> ADDIN ZOTERO_ITEM CSL_CITATION {"citationID":"pcpgDhTG","properties":{"formattedCitation":"\\super 104\\nosupersub{}","plainCitation":"104","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Pr="00363ECE">
        <w:rPr>
          <w:lang w:val="en-US"/>
        </w:rPr>
        <w:fldChar w:fldCharType="separate"/>
      </w:r>
      <w:r w:rsidR="0000695A" w:rsidRPr="0000695A">
        <w:rPr>
          <w:rFonts w:ascii="Calibri" w:hAnsi="Calibri" w:cs="Calibri"/>
          <w:szCs w:val="24"/>
          <w:vertAlign w:val="superscript"/>
        </w:rPr>
        <w:t>104</w:t>
      </w:r>
      <w:r w:rsidRPr="00363ECE">
        <w:rPr>
          <w:lang w:val="en-US"/>
        </w:rPr>
        <w:fldChar w:fldCharType="end"/>
      </w:r>
      <w:r w:rsidRPr="00363ECE">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sidRPr="00363ECE">
        <w:rPr>
          <w:lang w:val="en-US"/>
        </w:rPr>
        <w:t>scBS</w:t>
      </w:r>
      <w:proofErr w:type="spellEnd"/>
      <w:r w:rsidRPr="00363ECE">
        <w:rPr>
          <w:lang w:val="en-US"/>
        </w:rPr>
        <w:t xml:space="preserve">-seq data typically has one or two reads per CpG per chromatid per cell, depending on </w:t>
      </w:r>
      <w:proofErr w:type="spellStart"/>
      <w:r w:rsidRPr="00363ECE">
        <w:rPr>
          <w:lang w:val="en-US"/>
        </w:rPr>
        <w:t>strandedness</w:t>
      </w:r>
      <w:proofErr w:type="spellEnd"/>
      <w:r w:rsidRPr="00363ECE">
        <w:rPr>
          <w:lang w:val="en-US"/>
        </w:rPr>
        <w:t xml:space="preserve">. However, the coverage matrix is necessary for certain analysis functions (e.g., </w:t>
      </w:r>
      <w:proofErr w:type="spellStart"/>
      <w:r w:rsidRPr="00363ECE">
        <w:rPr>
          <w:rStyle w:val="PackagesChar"/>
        </w:rPr>
        <w:t>mask_by_coverage</w:t>
      </w:r>
      <w:proofErr w:type="spellEnd"/>
      <w:r w:rsidRPr="00363ECE">
        <w:rPr>
          <w:rStyle w:val="PackagesChar"/>
        </w:rPr>
        <w:t>()</w:t>
      </w:r>
      <w:r w:rsidRPr="00363ECE">
        <w:rPr>
          <w:lang w:val="en-US"/>
        </w:rPr>
        <w:t xml:space="preserve">) and export formats (e.g., </w:t>
      </w:r>
      <w:proofErr w:type="spellStart"/>
      <w:r w:rsidRPr="00363ECE">
        <w:rPr>
          <w:rStyle w:val="PackagesChar"/>
        </w:rPr>
        <w:t>export_bsseq</w:t>
      </w:r>
      <w:proofErr w:type="spellEnd"/>
      <w:r w:rsidRPr="00363ECE">
        <w:rPr>
          <w:rStyle w:val="PackagesChar"/>
        </w:rPr>
        <w:t>()</w:t>
      </w:r>
      <w:r w:rsidRPr="00363ECE">
        <w:rPr>
          <w:lang w:val="en-US"/>
        </w:rPr>
        <w:t xml:space="preserve">). </w:t>
      </w:r>
      <w:r w:rsidR="00FF2F4B">
        <w:rPr>
          <w:lang w:val="en-US"/>
        </w:rPr>
        <w:t xml:space="preserve">Data from array-based formats, like 450k arrays, can also be imported directly via </w:t>
      </w:r>
      <w:proofErr w:type="spellStart"/>
      <w:proofErr w:type="gramStart"/>
      <w:r w:rsidR="00FF2F4B" w:rsidRPr="00FF2F4B">
        <w:rPr>
          <w:rStyle w:val="PackagesChar"/>
        </w:rPr>
        <w:t>minfi</w:t>
      </w:r>
      <w:proofErr w:type="spellEnd"/>
      <w:r w:rsidR="00FF2F4B" w:rsidRPr="00FF2F4B">
        <w:rPr>
          <w:rStyle w:val="PackagesChar"/>
        </w:rPr>
        <w:t>::</w:t>
      </w:r>
      <w:proofErr w:type="spellStart"/>
      <w:proofErr w:type="gramEnd"/>
      <w:r w:rsidR="00FF2F4B" w:rsidRPr="00FF2F4B">
        <w:rPr>
          <w:rStyle w:val="PackagesChar"/>
        </w:rPr>
        <w:t>GRset</w:t>
      </w:r>
      <w:proofErr w:type="spellEnd"/>
      <w:r w:rsidR="00FF2F4B">
        <w:rPr>
          <w:lang w:val="en-US"/>
        </w:rPr>
        <w:t xml:space="preserve"> objects. </w:t>
      </w:r>
      <w:r w:rsidRPr="00363ECE">
        <w:rPr>
          <w:lang w:val="en-US"/>
        </w:rPr>
        <w:t xml:space="preserve">Experiment objects </w:t>
      </w:r>
      <w:r w:rsidR="00E41CBA">
        <w:rPr>
          <w:lang w:val="en-US"/>
        </w:rPr>
        <w:t>may</w:t>
      </w:r>
      <w:r w:rsidRPr="00363ECE">
        <w:rPr>
          <w:lang w:val="en-US"/>
        </w:rPr>
        <w:t xml:space="preserve"> be built using subsets of files and later merged.</w:t>
      </w:r>
    </w:p>
    <w:p w14:paraId="58111CE2" w14:textId="3E52F9AA" w:rsidR="005D7692" w:rsidRDefault="005D7692" w:rsidP="005D7692">
      <w:pPr>
        <w:jc w:val="both"/>
        <w:rPr>
          <w:lang w:val="en-US"/>
        </w:rPr>
      </w:pPr>
      <w:r w:rsidRPr="007B5EDA">
        <w:rPr>
          <w:b/>
          <w:bCs/>
          <w:lang w:val="en-US"/>
        </w:rPr>
        <w:t>Data storage:</w:t>
      </w:r>
      <w:r w:rsidRPr="007B5EDA">
        <w:rPr>
          <w:lang w:val="en-US"/>
        </w:rPr>
        <w:t xml:space="preserve"> Experimental data can be stored either in-memory or stored on the hard-disk as an hierarchical data format object (HDF5; via </w:t>
      </w:r>
      <w:r w:rsidRPr="007B5EDA">
        <w:rPr>
          <w:rStyle w:val="PackagesChar"/>
        </w:rPr>
        <w:t>HDF5Array</w:t>
      </w:r>
      <w:r w:rsidRPr="007B5EDA">
        <w:rPr>
          <w:lang w:val="en-US"/>
        </w:rPr>
        <w:fldChar w:fldCharType="begin"/>
      </w:r>
      <w:r w:rsidR="0000695A">
        <w:rPr>
          <w:lang w:val="en-US"/>
        </w:rPr>
        <w:instrText xml:space="preserve"> ADDIN ZOTERO_ITEM CSL_CITATION {"citationID":"4FJeiMLp","properties":{"formattedCitation":"\\super 105\\nosupersub{}","plainCitation":"105","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Pr="007B5EDA">
        <w:rPr>
          <w:lang w:val="en-US"/>
        </w:rPr>
        <w:fldChar w:fldCharType="separate"/>
      </w:r>
      <w:r w:rsidR="0000695A" w:rsidRPr="0000695A">
        <w:rPr>
          <w:rFonts w:ascii="Calibri" w:hAnsi="Calibri" w:cs="Calibri"/>
          <w:szCs w:val="24"/>
          <w:vertAlign w:val="superscript"/>
        </w:rPr>
        <w:t>105</w:t>
      </w:r>
      <w:r w:rsidRPr="007B5EDA">
        <w:rPr>
          <w:lang w:val="en-US"/>
        </w:rPr>
        <w:fldChar w:fldCharType="end"/>
      </w:r>
      <w:r w:rsidRPr="007B5EDA">
        <w:rPr>
          <w:lang w:val="en-US"/>
        </w:rPr>
        <w:t xml:space="preserve">), and can be converted between each other, depending on system resources. Most external functions cannot interface with HDF5 data, so it may be cast as a matrix before processing. Genomic coordinates are handled via </w:t>
      </w:r>
      <w:proofErr w:type="spellStart"/>
      <w:r w:rsidRPr="007B5EDA">
        <w:rPr>
          <w:rStyle w:val="PackagesChar"/>
        </w:rPr>
        <w:t>GenomicRanges</w:t>
      </w:r>
      <w:proofErr w:type="spellEnd"/>
      <w:r w:rsidRPr="007B5EDA">
        <w:rPr>
          <w:lang w:val="en-US"/>
        </w:rPr>
        <w:fldChar w:fldCharType="begin"/>
      </w:r>
      <w:r w:rsidR="0000695A">
        <w:rPr>
          <w:lang w:val="en-US"/>
        </w:rPr>
        <w:instrText xml:space="preserve"> ADDIN ZOTERO_ITEM CSL_CITATION {"citationID":"xqwFPzt0","properties":{"formattedCitation":"\\super 106\\nosupersub{}","plainCitation":"106","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Pr="007B5EDA">
        <w:rPr>
          <w:lang w:val="en-US"/>
        </w:rPr>
        <w:fldChar w:fldCharType="separate"/>
      </w:r>
      <w:r w:rsidR="0000695A" w:rsidRPr="0000695A">
        <w:rPr>
          <w:rFonts w:ascii="Calibri" w:hAnsi="Calibri" w:cs="Calibri"/>
          <w:szCs w:val="24"/>
          <w:vertAlign w:val="superscript"/>
        </w:rPr>
        <w:t>106</w:t>
      </w:r>
      <w:r w:rsidRPr="007B5EDA">
        <w:rPr>
          <w:lang w:val="en-US"/>
        </w:rPr>
        <w:fldChar w:fldCharType="end"/>
      </w:r>
      <w:r w:rsidRPr="007B5EDA">
        <w:rPr>
          <w:lang w:val="en-US"/>
        </w:rPr>
        <w:t xml:space="preserve">, and can be stored as stranded or unstranded, with the option to collapse the strands during </w:t>
      </w:r>
      <w:proofErr w:type="spellStart"/>
      <w:r w:rsidRPr="007B5EDA">
        <w:rPr>
          <w:rStyle w:val="PackagesChar"/>
        </w:rPr>
        <w:t>read_beds</w:t>
      </w:r>
      <w:proofErr w:type="spellEnd"/>
      <w:r w:rsidRPr="007B5EDA">
        <w:rPr>
          <w:rStyle w:val="PackagesChar"/>
        </w:rPr>
        <w:t>()</w:t>
      </w:r>
      <w:r w:rsidRPr="007B5EDA">
        <w:rPr>
          <w:lang w:val="en-US"/>
        </w:rPr>
        <w:t xml:space="preserve">. Metadata for the experiment (e.g., additional sample IDs, machines used, relevant dates, CpG annotation) can be stored as either </w:t>
      </w:r>
      <w:proofErr w:type="spellStart"/>
      <w:r w:rsidRPr="007B5EDA">
        <w:rPr>
          <w:rStyle w:val="PackagesChar"/>
        </w:rPr>
        <w:t>rowData</w:t>
      </w:r>
      <w:proofErr w:type="spellEnd"/>
      <w:r w:rsidRPr="007B5EDA">
        <w:rPr>
          <w:rStyle w:val="PackagesChar"/>
        </w:rPr>
        <w:t>()</w:t>
      </w:r>
      <w:r w:rsidRPr="007B5EDA">
        <w:rPr>
          <w:lang w:val="en-US"/>
        </w:rPr>
        <w:t xml:space="preserve"> for CpGs, </w:t>
      </w:r>
      <w:proofErr w:type="spellStart"/>
      <w:r w:rsidRPr="007B5EDA">
        <w:rPr>
          <w:rStyle w:val="PackagesChar"/>
        </w:rPr>
        <w:t>colData</w:t>
      </w:r>
      <w:proofErr w:type="spellEnd"/>
      <w:r w:rsidRPr="007B5EDA">
        <w:rPr>
          <w:rStyle w:val="PackagesChar"/>
        </w:rPr>
        <w:t>()</w:t>
      </w:r>
      <w:r w:rsidRPr="007B5EDA">
        <w:rPr>
          <w:lang w:val="en-US"/>
        </w:rPr>
        <w:t xml:space="preserve"> for samples, or </w:t>
      </w:r>
      <w:r w:rsidRPr="007B5EDA">
        <w:rPr>
          <w:rStyle w:val="PackagesChar"/>
        </w:rPr>
        <w:t>metadata()</w:t>
      </w:r>
      <w:r w:rsidRPr="007B5EDA">
        <w:rPr>
          <w:lang w:val="en-US"/>
        </w:rPr>
        <w:t xml:space="preserve"> for </w:t>
      </w:r>
      <w:r>
        <w:rPr>
          <w:lang w:val="en-US"/>
        </w:rPr>
        <w:t xml:space="preserve"> overall experiment </w:t>
      </w:r>
      <w:r>
        <w:rPr>
          <w:lang w:val="en-US"/>
        </w:rPr>
        <w:lastRenderedPageBreak/>
        <w:t xml:space="preserve">information. Named assays can be stored in the object using </w:t>
      </w:r>
      <w:r w:rsidRPr="007B5EDA">
        <w:rPr>
          <w:rStyle w:val="PackagesChar"/>
        </w:rPr>
        <w:t>assays()</w:t>
      </w:r>
      <w:r>
        <w:rPr>
          <w:lang w:val="en-US"/>
        </w:rPr>
        <w:t xml:space="preserve">, as well as dimensionality reduction data using </w:t>
      </w:r>
      <w:proofErr w:type="spellStart"/>
      <w:r w:rsidRPr="001A00AA">
        <w:rPr>
          <w:rStyle w:val="PackagesChar"/>
        </w:rPr>
        <w:t>reducedDim</w:t>
      </w:r>
      <w:proofErr w:type="spellEnd"/>
      <w:r w:rsidRPr="001A00AA">
        <w:rPr>
          <w:rStyle w:val="PackagesChar"/>
        </w:rPr>
        <w:t>()</w:t>
      </w:r>
      <w:r>
        <w:rPr>
          <w:lang w:val="en-US"/>
        </w:rPr>
        <w:t xml:space="preserve">. The experiment object can be serialized and stored on-disk for ease of transfer or later analysis.  </w:t>
      </w:r>
    </w:p>
    <w:p w14:paraId="238DF7E0" w14:textId="4B86C494" w:rsidR="005D7692" w:rsidRDefault="005D7692" w:rsidP="004916D6">
      <w:pPr>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sidRPr="009B5C2E">
        <w:rPr>
          <w:rStyle w:val="PackagesChar"/>
        </w:rPr>
        <w:t>BedGraph</w:t>
      </w:r>
      <w:proofErr w:type="spellEnd"/>
      <w:r>
        <w:rPr>
          <w:lang w:val="en-US"/>
        </w:rPr>
        <w:t xml:space="preserve">, </w:t>
      </w:r>
      <w:proofErr w:type="spellStart"/>
      <w:r w:rsidRPr="009B5C2E">
        <w:rPr>
          <w:rStyle w:val="PackagesChar"/>
        </w:rPr>
        <w:t>metilene</w:t>
      </w:r>
      <w:proofErr w:type="spellEnd"/>
      <w:r w:rsidR="00785A07">
        <w:rPr>
          <w:rStyle w:val="PackagesChar"/>
        </w:rPr>
        <w:fldChar w:fldCharType="begin"/>
      </w:r>
      <w:r w:rsidR="0000695A">
        <w:rPr>
          <w:rStyle w:val="PackagesChar"/>
        </w:rPr>
        <w:instrText xml:space="preserve"> ADDIN ZOTERO_ITEM CSL_CITATION {"citationID":"2RhB9wY5","properties":{"formattedCitation":"\\super 107\\nosupersub{}","plainCitation":"107","noteIndex":0},"citationItems":[{"id":1307,"uris":["http://zotero.org/users/local/oxMpWYo5/items/AYLRHX4V"],"uri":["http://zotero.org/users/local/oxMpWYo5/items/AYLRHX4V"],"itemData":{"id":1307,"type":"article-journal","abstract":"The detection of differentially methylated regions (DMRs) is a necessary prerequisite for characterizing different epigenetic states. We present a novel program, metilene, to identify DMRs within whole-genome and targeted data with unrivaled specificity and sensitivity. A binary segmentation algorithm combined with a two-dimensional statistical test allows the detection of DMRs in large methylation experiments with multiple groups of samples in minutes rather than days using off-the-shelf hardware. metilene outperforms other state-of-the-art tools for low coverage data and can estimate missing data. Hence, metilene is a versatile tool to study the effect of epigenetic modifications in differentiation/development, tumorigenesis, and systems biology on a global, genome-wide level. Whether in the framework of international consortia with dozens of samples per group, or even without biological replicates, it produces highly significant and reliable results.","container-title":"Genome Research","DOI":"10.1101/gr.196394.115","ISSN":"1088-9051","issue":"2","journalAbbreviation":"Genome Res","note":"PMID: 26631489\nPMCID: PMC4728377","page":"256-262","source":"PubMed Central","title":"metilene: fast and sensitive calling of differentially methylated regions from bisulfite sequencing data","title-short":"metilene","volume":"26","author":[{"family":"Jühling","given":"Frank"},{"family":"Kretzmer","given":"Helene"},{"family":"Bernhart","given":"Stephan H."},{"family":"Otto","given":"Christian"},{"family":"Stadler","given":"Peter F."},{"family":"Hoffmann","given":"Steve"}],"issued":{"date-parts":[["2016",2]]}}}],"schema":"https://github.com/citation-style-language/schema/raw/master/csl-citation.json"} </w:instrText>
      </w:r>
      <w:r w:rsidR="00785A07">
        <w:rPr>
          <w:rStyle w:val="PackagesChar"/>
        </w:rPr>
        <w:fldChar w:fldCharType="separate"/>
      </w:r>
      <w:r w:rsidR="0000695A" w:rsidRPr="0000695A">
        <w:rPr>
          <w:rFonts w:ascii="Calibri" w:hAnsi="Calibri" w:cs="Calibri"/>
          <w:szCs w:val="24"/>
          <w:vertAlign w:val="superscript"/>
        </w:rPr>
        <w:t>107</w:t>
      </w:r>
      <w:r w:rsidR="00785A07">
        <w:rPr>
          <w:rStyle w:val="PackagesChar"/>
        </w:rPr>
        <w:fldChar w:fldCharType="end"/>
      </w:r>
      <w:r w:rsidR="009216D6">
        <w:rPr>
          <w:lang w:val="en-US"/>
        </w:rPr>
        <w:t>. If coverage data is present,</w:t>
      </w:r>
      <w:r>
        <w:rPr>
          <w:lang w:val="en-US"/>
        </w:rPr>
        <w:t xml:space="preserve"> </w:t>
      </w:r>
      <w:proofErr w:type="spellStart"/>
      <w:r w:rsidRPr="009B5C2E">
        <w:rPr>
          <w:rStyle w:val="PackagesChar"/>
        </w:rPr>
        <w:t>bigWig</w:t>
      </w:r>
      <w:proofErr w:type="spellEnd"/>
      <w:r w:rsidR="00785A07">
        <w:rPr>
          <w:rStyle w:val="PackagesChar"/>
        </w:rPr>
        <w:fldChar w:fldCharType="begin"/>
      </w:r>
      <w:r w:rsidR="0000695A">
        <w:rPr>
          <w:rStyle w:val="PackagesChar"/>
        </w:rPr>
        <w:instrText xml:space="preserve"> ADDIN ZOTERO_ITEM CSL_CITATION {"citationID":"YusGAQz8","properties":{"formattedCitation":"\\super 108\\nosupersub{}","plainCitation":"108","noteIndex":0},"citationItems":[{"id":1301,"uris":["http://zotero.org/users/local/oxMpWYo5/items/B58ST5K4"],"uri":["http://zotero.org/users/local/oxMpWYo5/items/B58ST5K4"],"itemData":{"id":1301,"type":"article-journal","abstract":"Summary: BigWig and BigBed files are compressed binary indexed files containing data at several resolutions that allow the high-performance display of next-generation sequencing experiment results in the UCSC Genome Browser. The visualization is implemented using a multi-layered software approach that takes advantage of specific capabilities of web-based protocols and Linux and UNIX operating systems files, R trees and various indexing and compression tricks. As a result, only the data needed to support the current browser view is transmitted rather than the entire file, enabling fast remote access to large distributed data sets.Availability and implementation: Binaries for the BigWig and BigBed creation and parsing utilities may be downloaded at http://hgdownload.cse.ucsc.edu/admin/exe/linux.x86_64/. Source code for the creation and visualization software is freely available for non-commercial use at http://hgdownload.cse.ucsc.edu/admin/jksrc.zip, implemented in C and supported on Linux. The UCSC Genome Browser is available at http://genome.ucsc.eduContact:ann@soe.ucsc.eduSupplementary information: Supplementary byte-level details of the BigWig and BigBed file formats are available at Bioinformatics online. For an in-depth description of UCSC data file formats and custom tracks, see http://genome.ucsc.edu/FAQ/FAQformat.html and http://genome.ucsc.edu/goldenPath/help/hgTracksHelp.html","container-title":"Bioinformatics","DOI":"10.1093/bioinformatics/btq351","ISSN":"1367-4803","issue":"17","journalAbbreviation":"Bioinformatics","page":"2204-2207","source":"Silverchair","title":"BigWig and BigBed: enabling browsing of large distributed datasets","title-short":"BigWig and BigBed","volume":"26","author":[{"family":"Kent","given":"W. J."},{"family":"Zweig","given":"A. S."},{"family":"Barber","given":"G."},{"family":"Hinrichs","given":"A. S."},{"family":"Karolchik","given":"D."}],"issued":{"date-parts":[["2010",9,1]]}}}],"schema":"https://github.com/citation-style-language/schema/raw/master/csl-citation.json"} </w:instrText>
      </w:r>
      <w:r w:rsidR="00785A07">
        <w:rPr>
          <w:rStyle w:val="PackagesChar"/>
        </w:rPr>
        <w:fldChar w:fldCharType="separate"/>
      </w:r>
      <w:r w:rsidR="0000695A" w:rsidRPr="0000695A">
        <w:rPr>
          <w:rFonts w:ascii="Calibri" w:hAnsi="Calibri" w:cs="Calibri"/>
          <w:szCs w:val="24"/>
          <w:vertAlign w:val="superscript"/>
        </w:rPr>
        <w:t>108</w:t>
      </w:r>
      <w:r w:rsidR="00785A07">
        <w:rPr>
          <w:rStyle w:val="PackagesChar"/>
        </w:rPr>
        <w:fldChar w:fldCharType="end"/>
      </w:r>
      <w:r>
        <w:rPr>
          <w:lang w:val="en-US"/>
        </w:rPr>
        <w:t xml:space="preserve">, and </w:t>
      </w:r>
      <w:proofErr w:type="spellStart"/>
      <w:r w:rsidRPr="009B5C2E">
        <w:rPr>
          <w:rStyle w:val="PackagesChar"/>
        </w:rPr>
        <w:t>BSSeq</w:t>
      </w:r>
      <w:proofErr w:type="spellEnd"/>
      <w:r w:rsidR="00785A07">
        <w:rPr>
          <w:rStyle w:val="PackagesChar"/>
        </w:rPr>
        <w:fldChar w:fldCharType="begin"/>
      </w:r>
      <w:r w:rsidR="0000695A">
        <w:rPr>
          <w:rStyle w:val="PackagesChar"/>
        </w:rPr>
        <w:instrText xml:space="preserve"> ADDIN ZOTERO_ITEM CSL_CITATION {"citationID":"8AGDFj3W","properties":{"formattedCitation":"\\super 109\\nosupersub{}","plainCitation":"109","noteIndex":0},"citationItems":[{"id":1304,"uris":["http://zotero.org/users/local/oxMpWYo5/items/XWDPFALK"],"uri":["http://zotero.org/users/local/oxMpWYo5/items/XWDPFALK"],"itemData":{"id":1304,"type":"article-journal","abstract":"DNA methylation is an important epigenetic modification involved in gene regulation, which can now be measured using whole-genome bisulfite sequencing. However, cost, complexity of the data, and lack of comprehensive analytical tools are major challenges that keep this technology from becoming widely applied. Here we present BSmooth, an alignment, quality control and analysis pipeline that provides accurate and precise results even with low coverage data, appropriately handling biological replicates. BSmooth is open source software, and can be downloaded from http://rafalab.jhsph.edu/bsmooth.","container-title":"Genome Biology","DOI":"10.1186/gb-2012-13-10-r83","ISSN":"1474-760X","issue":"10","journalAbbreviation":"Genome Biology","page":"R83","source":"BioMed Central","title":"BSmooth: from whole genome bisulfite sequencing reads to differentially methylated regions","title-short":"BSmooth","volume":"13","author":[{"family":"Hansen","given":"Kasper D."},{"family":"Langmead","given":"Benjamin"},{"family":"Irizarry","given":"Rafael A."}],"issued":{"date-parts":[["2012",10,3]]}}}],"schema":"https://github.com/citation-style-language/schema/raw/master/csl-citation.json"} </w:instrText>
      </w:r>
      <w:r w:rsidR="00785A07">
        <w:rPr>
          <w:rStyle w:val="PackagesChar"/>
        </w:rPr>
        <w:fldChar w:fldCharType="separate"/>
      </w:r>
      <w:r w:rsidR="0000695A" w:rsidRPr="0000695A">
        <w:rPr>
          <w:rFonts w:ascii="Calibri" w:hAnsi="Calibri" w:cs="Calibri"/>
          <w:szCs w:val="24"/>
          <w:vertAlign w:val="superscript"/>
        </w:rPr>
        <w:t>109</w:t>
      </w:r>
      <w:r w:rsidR="00785A07">
        <w:rPr>
          <w:rStyle w:val="PackagesChar"/>
        </w:rPr>
        <w:fldChar w:fldCharType="end"/>
      </w:r>
      <w:r w:rsidR="009216D6" w:rsidRPr="009216D6">
        <w:t xml:space="preserve"> </w:t>
      </w:r>
      <w:r w:rsidR="00547DAE">
        <w:t>objects</w:t>
      </w:r>
      <w:r w:rsidR="009216D6" w:rsidRPr="009216D6">
        <w:t xml:space="preserve"> can be created</w:t>
      </w:r>
      <w:r>
        <w:rPr>
          <w:lang w:val="en-US"/>
        </w:rPr>
        <w:t>. There is partial compatibility</w:t>
      </w:r>
      <w:r w:rsidR="0033254F">
        <w:rPr>
          <w:lang w:val="en-US"/>
        </w:rPr>
        <w:t xml:space="preserve"> </w:t>
      </w:r>
      <w:proofErr w:type="spellStart"/>
      <w:r w:rsidR="0033254F" w:rsidRPr="0033254F">
        <w:rPr>
          <w:rStyle w:val="PackagesChar"/>
        </w:rPr>
        <w:t>Minfi</w:t>
      </w:r>
      <w:proofErr w:type="spellEnd"/>
      <w:r w:rsidR="006C250C" w:rsidRPr="006C250C">
        <w:t xml:space="preserve"> via </w:t>
      </w:r>
      <w:proofErr w:type="spellStart"/>
      <w:r w:rsidR="006C250C">
        <w:rPr>
          <w:rStyle w:val="PackagesChar"/>
        </w:rPr>
        <w:t>GRset</w:t>
      </w:r>
      <w:proofErr w:type="spellEnd"/>
      <w:r w:rsidR="00E31456">
        <w:rPr>
          <w:lang w:val="en-US"/>
        </w:rPr>
        <w:t>.</w:t>
      </w:r>
      <w:r>
        <w:rPr>
          <w:lang w:val="en-US"/>
        </w:rPr>
        <w:t xml:space="preserve"> </w:t>
      </w:r>
      <w:r w:rsidRPr="00E31456">
        <w:rPr>
          <w:rStyle w:val="PackagesChar"/>
        </w:rPr>
        <w:t>Seurat</w:t>
      </w:r>
      <w:r w:rsidR="004916D6">
        <w:rPr>
          <w:rStyle w:val="PackagesChar"/>
        </w:rPr>
        <w:fldChar w:fldCharType="begin"/>
      </w:r>
      <w:r w:rsidR="0000695A">
        <w:rPr>
          <w:rStyle w:val="PackagesChar"/>
        </w:rPr>
        <w:instrText xml:space="preserve"> ADDIN ZOTERO_ITEM CSL_CITATION {"citationID":"lbIke9b6","properties":{"formattedCitation":"\\super 110\\nosupersub{}","plainCitation":"110","noteIndex":0},"citationItems":[{"id":1312,"uris":["http://zotero.org/users/local/oxMpWYo5/items/IDYILTQE"],"uri":["http://zotero.org/users/local/oxMpWYo5/items/IDYILTQE"],"itemData":{"id":1312,"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schema":"https://github.com/citation-style-language/schema/raw/master/csl-citation.json"} </w:instrText>
      </w:r>
      <w:r w:rsidR="004916D6">
        <w:rPr>
          <w:rStyle w:val="PackagesChar"/>
        </w:rPr>
        <w:fldChar w:fldCharType="separate"/>
      </w:r>
      <w:r w:rsidR="0000695A" w:rsidRPr="0000695A">
        <w:rPr>
          <w:rFonts w:ascii="Calibri" w:hAnsi="Calibri" w:cs="Calibri"/>
          <w:szCs w:val="24"/>
          <w:vertAlign w:val="superscript"/>
        </w:rPr>
        <w:t>110</w:t>
      </w:r>
      <w:r w:rsidR="004916D6">
        <w:rPr>
          <w:rStyle w:val="PackagesChar"/>
        </w:rPr>
        <w:fldChar w:fldCharType="end"/>
      </w:r>
      <w:r w:rsidR="008E0EE5">
        <w:rPr>
          <w:lang w:val="en-US"/>
        </w:rPr>
        <w:t xml:space="preserve"> objects can be created</w:t>
      </w:r>
      <w:r>
        <w:rPr>
          <w:lang w:val="en-US"/>
        </w:rPr>
        <w:t xml:space="preserve">, but as it is designed more for coverage data from RNA-seq experiments, there is limited functionality available for downstream </w:t>
      </w:r>
      <w:r w:rsidRPr="007550C6">
        <w:rPr>
          <w:lang w:val="en-US"/>
        </w:rPr>
        <w:t xml:space="preserve">analysis of </w:t>
      </w:r>
      <w:proofErr w:type="spellStart"/>
      <w:r w:rsidRPr="007550C6">
        <w:rPr>
          <w:rStyle w:val="PackagesChar"/>
        </w:rPr>
        <w:t>scMethrix</w:t>
      </w:r>
      <w:proofErr w:type="spellEnd"/>
      <w:r w:rsidRPr="007550C6">
        <w:rPr>
          <w:lang w:val="en-US"/>
        </w:rPr>
        <w:t xml:space="preserve"> objects. The </w:t>
      </w:r>
      <w:proofErr w:type="spellStart"/>
      <w:r w:rsidRPr="007550C6">
        <w:rPr>
          <w:rStyle w:val="PackagesChar"/>
        </w:rPr>
        <w:t>scMethrix</w:t>
      </w:r>
      <w:proofErr w:type="spellEnd"/>
      <w:r w:rsidRPr="007550C6">
        <w:rPr>
          <w:lang w:val="en-US"/>
        </w:rPr>
        <w:t xml:space="preserve"> object</w:t>
      </w:r>
      <w:r>
        <w:rPr>
          <w:lang w:val="en-US"/>
        </w:rPr>
        <w:t xml:space="preserve"> can also be used directly with any package that supports </w:t>
      </w:r>
      <w:proofErr w:type="spellStart"/>
      <w:r w:rsidRPr="007550C6">
        <w:rPr>
          <w:rStyle w:val="PackagesChar"/>
        </w:rPr>
        <w:t>SingleCellExperiment</w:t>
      </w:r>
      <w:proofErr w:type="spellEnd"/>
      <w:r>
        <w:rPr>
          <w:lang w:val="en-US"/>
        </w:rPr>
        <w:t xml:space="preserve"> objects (e.g., </w:t>
      </w:r>
      <w:proofErr w:type="spellStart"/>
      <w:r w:rsidRPr="007550C6">
        <w:rPr>
          <w:rStyle w:val="PackagesChar"/>
        </w:rPr>
        <w:t>scater</w:t>
      </w:r>
      <w:proofErr w:type="spellEnd"/>
      <w:r>
        <w:rPr>
          <w:lang w:val="en-US"/>
        </w:rPr>
        <w:fldChar w:fldCharType="begin"/>
      </w:r>
      <w:r w:rsidR="0000695A">
        <w:rPr>
          <w:lang w:val="en-US"/>
        </w:rPr>
        <w:instrText xml:space="preserve"> ADDIN ZOTERO_ITEM CSL_CITATION {"citationID":"WsxO84LW","properties":{"formattedCitation":"\\super 111\\nosupersub{}","plainCitation":"111","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0695A" w:rsidRPr="0000695A">
        <w:rPr>
          <w:rFonts w:ascii="Calibri" w:hAnsi="Calibri" w:cs="Calibri"/>
          <w:szCs w:val="24"/>
          <w:vertAlign w:val="superscript"/>
        </w:rPr>
        <w:t>111</w:t>
      </w:r>
      <w:r>
        <w:rPr>
          <w:lang w:val="en-US"/>
        </w:rPr>
        <w:fldChar w:fldCharType="end"/>
      </w:r>
      <w:r>
        <w:rPr>
          <w:lang w:val="en-US"/>
        </w:rPr>
        <w:t xml:space="preserve"> or </w:t>
      </w:r>
      <w:r w:rsidRPr="007550C6">
        <w:rPr>
          <w:rStyle w:val="PackagesChar"/>
        </w:rPr>
        <w:t>scran</w:t>
      </w:r>
      <w:r>
        <w:rPr>
          <w:lang w:val="en-US"/>
        </w:rPr>
        <w:fldChar w:fldCharType="begin"/>
      </w:r>
      <w:r w:rsidR="0000695A">
        <w:rPr>
          <w:lang w:val="en-US"/>
        </w:rPr>
        <w:instrText xml:space="preserve"> ADDIN ZOTERO_ITEM CSL_CITATION {"citationID":"0eJr1WfC","properties":{"formattedCitation":"\\super 112\\nosupersub{}","plainCitation":"112","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0695A" w:rsidRPr="0000695A">
        <w:rPr>
          <w:rFonts w:ascii="Calibri" w:hAnsi="Calibri" w:cs="Calibri"/>
          <w:szCs w:val="24"/>
          <w:vertAlign w:val="superscript"/>
        </w:rPr>
        <w:t>112</w:t>
      </w:r>
      <w:r>
        <w:rPr>
          <w:lang w:val="en-US"/>
        </w:rPr>
        <w:fldChar w:fldCharType="end"/>
      </w:r>
      <w:r>
        <w:rPr>
          <w:lang w:val="en-US"/>
        </w:rPr>
        <w:t xml:space="preserve">, though like </w:t>
      </w:r>
      <w:r w:rsidRPr="00B76681">
        <w:rPr>
          <w:rStyle w:val="PackagesChar"/>
        </w:rPr>
        <w:t>Seurat</w:t>
      </w:r>
      <w:r>
        <w:rPr>
          <w:lang w:val="en-US"/>
        </w:rPr>
        <w:t>, these are designed primarily for RNA-seq data).</w:t>
      </w:r>
    </w:p>
    <w:p w14:paraId="186B03D3" w14:textId="77777777" w:rsidR="005D7692" w:rsidRDefault="005D7692" w:rsidP="005D7692">
      <w:pPr>
        <w:pStyle w:val="Heading3"/>
        <w:rPr>
          <w:lang w:val="en-US"/>
        </w:rPr>
      </w:pPr>
      <w:bookmarkStart w:id="35" w:name="_Toc87454548"/>
      <w:bookmarkStart w:id="36" w:name="_Toc88849752"/>
      <w:r>
        <w:rPr>
          <w:lang w:val="en-US"/>
        </w:rPr>
        <w:t>Analysis</w:t>
      </w:r>
      <w:bookmarkEnd w:id="35"/>
      <w:bookmarkEnd w:id="36"/>
    </w:p>
    <w:p w14:paraId="5C7E7903" w14:textId="0F5D41A2"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sidRPr="001F1AAE">
        <w:rPr>
          <w:rStyle w:val="CitationChar"/>
        </w:rPr>
        <w:fldChar w:fldCharType="begin"/>
      </w:r>
      <w:r w:rsidR="0007755D" w:rsidRPr="001F1AAE">
        <w:rPr>
          <w:rStyle w:val="CitationChar"/>
        </w:rPr>
        <w:instrText xml:space="preserve"> REF _Ref87291392 \h  \* MERGEFORMAT </w:instrText>
      </w:r>
      <w:r w:rsidR="0007755D" w:rsidRPr="001F1AAE">
        <w:rPr>
          <w:rStyle w:val="CitationChar"/>
        </w:rPr>
      </w:r>
      <w:r w:rsidR="0007755D" w:rsidRPr="001F1AAE">
        <w:rPr>
          <w:rStyle w:val="CitationChar"/>
        </w:rPr>
        <w:fldChar w:fldCharType="separate"/>
      </w:r>
      <w:r w:rsidR="0007755D" w:rsidRPr="001F1AAE">
        <w:rPr>
          <w:rStyle w:val="CitationChar"/>
        </w:rPr>
        <w:t>Supplemental Method 1</w:t>
      </w:r>
      <w:r w:rsidR="0007755D" w:rsidRPr="001F1AAE">
        <w:rPr>
          <w:rStyle w:val="CitationChar"/>
        </w:rPr>
        <w:fldChar w:fldCharType="end"/>
      </w:r>
      <w:r>
        <w:rPr>
          <w:lang w:val="en-US"/>
        </w:rPr>
        <w:t>). Then, numerous quality control and analysis modules are available to verify data quality, select relevant features, reduce data, and generate and visualize relationships between samples (</w:t>
      </w:r>
      <w:r w:rsidRPr="001F1AAE">
        <w:rPr>
          <w:rStyle w:val="CitationChar"/>
        </w:rPr>
        <w:fldChar w:fldCharType="begin"/>
      </w:r>
      <w:r w:rsidRPr="001F1AAE">
        <w:rPr>
          <w:rStyle w:val="CitationChar"/>
        </w:rPr>
        <w:instrText xml:space="preserve"> REF _Ref87451890 \h  \* MERGEFORMAT </w:instrText>
      </w:r>
      <w:r w:rsidRPr="001F1AAE">
        <w:rPr>
          <w:rStyle w:val="CitationChar"/>
        </w:rPr>
      </w:r>
      <w:r w:rsidRPr="001F1AAE">
        <w:rPr>
          <w:rStyle w:val="CitationChar"/>
        </w:rPr>
        <w:fldChar w:fldCharType="separate"/>
      </w:r>
      <w:r w:rsidRPr="001F1AAE">
        <w:rPr>
          <w:rStyle w:val="CitationChar"/>
        </w:rPr>
        <w:t>Figure 3</w:t>
      </w:r>
      <w:r w:rsidRPr="001F1AAE">
        <w:rPr>
          <w:rStyle w:val="CitationChar"/>
        </w:rPr>
        <w:fldChar w:fldCharType="end"/>
      </w:r>
      <w:r>
        <w:t xml:space="preserve">). </w:t>
      </w:r>
    </w:p>
    <w:p w14:paraId="7AF54D3D" w14:textId="31E5AC9B" w:rsidR="005D7692" w:rsidRPr="007550C6" w:rsidRDefault="005D7692" w:rsidP="005D7692">
      <w:pPr>
        <w:jc w:val="both"/>
        <w:rPr>
          <w:lang w:val="en-US"/>
        </w:rPr>
      </w:pPr>
      <w:r w:rsidRPr="007550C6">
        <w:rPr>
          <w:b/>
          <w:bCs/>
          <w:lang w:val="en-US"/>
        </w:rPr>
        <w:t>Quality control:</w:t>
      </w:r>
      <w:r w:rsidRPr="007550C6">
        <w:rPr>
          <w:lang w:val="en-US"/>
        </w:rPr>
        <w:t xml:space="preserve"> As described above, sparsity is a key challenge for single cell methylome data. Low coverage CpG sites may be unreliable and can be </w:t>
      </w:r>
      <w:r w:rsidR="00F51D35" w:rsidRPr="007550C6">
        <w:rPr>
          <w:lang w:val="en-US"/>
        </w:rPr>
        <w:t xml:space="preserve">masked </w:t>
      </w:r>
      <w:r w:rsidRPr="007550C6">
        <w:rPr>
          <w:lang w:val="en-US"/>
        </w:rPr>
        <w:t xml:space="preserve">by sample count or by coverage (if provided). Low variance of CpG beta values can indicate homogeneous methylation, which may not be useful for downstream analysis, and can be masked as well. </w:t>
      </w:r>
      <w:r w:rsidR="008018EA" w:rsidRPr="007550C6">
        <w:rPr>
          <w:lang w:val="en-US"/>
        </w:rPr>
        <w:t xml:space="preserve">The </w:t>
      </w:r>
      <w:proofErr w:type="spellStart"/>
      <w:r w:rsidR="002C2D62" w:rsidRPr="007550C6">
        <w:rPr>
          <w:rStyle w:val="PackagesChar"/>
        </w:rPr>
        <w:t>mask_scMethrix</w:t>
      </w:r>
      <w:proofErr w:type="spellEnd"/>
      <w:r w:rsidR="008018EA" w:rsidRPr="007550C6">
        <w:rPr>
          <w:rStyle w:val="PackagesChar"/>
        </w:rPr>
        <w:t>()</w:t>
      </w:r>
      <w:r w:rsidR="008018EA" w:rsidRPr="007550C6">
        <w:rPr>
          <w:lang w:val="en-US"/>
        </w:rPr>
        <w:t xml:space="preserve"> function is flexible for many different types of statistical filtering by either samples or </w:t>
      </w:r>
      <w:r w:rsidR="003A3E87">
        <w:rPr>
          <w:lang w:val="en-US"/>
        </w:rPr>
        <w:t>region</w:t>
      </w:r>
      <w:r w:rsidR="008018EA" w:rsidRPr="007550C6">
        <w:rPr>
          <w:lang w:val="en-US"/>
        </w:rPr>
        <w:t>s.</w:t>
      </w:r>
      <w:r w:rsidR="00D7117B" w:rsidRPr="007550C6">
        <w:rPr>
          <w:lang w:val="en-US"/>
        </w:rPr>
        <w:t xml:space="preserve"> Masked sites can be remove</w:t>
      </w:r>
      <w:r w:rsidR="00D056C6" w:rsidRPr="007550C6">
        <w:rPr>
          <w:lang w:val="en-US"/>
        </w:rPr>
        <w:t>d</w:t>
      </w:r>
      <w:r w:rsidR="00D7117B" w:rsidRPr="007550C6">
        <w:rPr>
          <w:lang w:val="en-US"/>
        </w:rPr>
        <w:t xml:space="preserve"> via </w:t>
      </w:r>
      <w:proofErr w:type="spellStart"/>
      <w:r w:rsidR="00D7117B" w:rsidRPr="007550C6">
        <w:rPr>
          <w:rStyle w:val="PackagesChar"/>
        </w:rPr>
        <w:t>remove_uncovered</w:t>
      </w:r>
      <w:proofErr w:type="spellEnd"/>
      <w:r w:rsidR="00D7117B" w:rsidRPr="007550C6">
        <w:rPr>
          <w:rStyle w:val="PackagesChar"/>
        </w:rPr>
        <w:t>()</w:t>
      </w:r>
      <w:r w:rsidR="00D7117B" w:rsidRPr="007550C6">
        <w:rPr>
          <w:lang w:val="en-US"/>
        </w:rPr>
        <w:t>.</w:t>
      </w:r>
    </w:p>
    <w:p w14:paraId="2FA1259B" w14:textId="4FBE56E6"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sidRPr="007550C6">
        <w:rPr>
          <w:rStyle w:val="PackagesChar"/>
        </w:rPr>
        <w:t>get_region_summary</w:t>
      </w:r>
      <w:proofErr w:type="spellEnd"/>
      <w:r w:rsidR="004C53EC" w:rsidRPr="007550C6">
        <w:rPr>
          <w:rStyle w:val="PackagesChar"/>
        </w:rPr>
        <w:t>()</w:t>
      </w:r>
      <w:r w:rsidR="004C53EC">
        <w:rPr>
          <w:lang w:val="en-US"/>
        </w:rPr>
        <w:t xml:space="preserve">, </w:t>
      </w:r>
      <w:proofErr w:type="spellStart"/>
      <w:r w:rsidR="004C53EC" w:rsidRPr="007550C6">
        <w:rPr>
          <w:rStyle w:val="PackagesChar"/>
        </w:rPr>
        <w:t>get_rowdata_stats</w:t>
      </w:r>
      <w:proofErr w:type="spellEnd"/>
      <w:r w:rsidR="004C53EC" w:rsidRPr="007550C6">
        <w:rPr>
          <w:rStyle w:val="PackagesChar"/>
        </w:rPr>
        <w:t>()</w:t>
      </w:r>
      <w:r w:rsidR="004C53EC">
        <w:rPr>
          <w:lang w:val="en-US"/>
        </w:rPr>
        <w:t xml:space="preserve">, and </w:t>
      </w:r>
      <w:proofErr w:type="spellStart"/>
      <w:r w:rsidR="004C53EC" w:rsidRPr="007550C6">
        <w:rPr>
          <w:rStyle w:val="PackagesChar"/>
        </w:rPr>
        <w:t>get_coldata_stats</w:t>
      </w:r>
      <w:proofErr w:type="spellEnd"/>
      <w:r w:rsidR="004C53EC" w:rsidRPr="007550C6">
        <w:rPr>
          <w:rStyle w:val="PackagesChar"/>
        </w:rPr>
        <w:t>()</w:t>
      </w:r>
      <w:r>
        <w:rPr>
          <w:lang w:val="en-US"/>
        </w:rPr>
        <w:t xml:space="preserve">. Genomic regions can be subset by sample, chromosome, or region. The </w:t>
      </w:r>
      <w:proofErr w:type="spellStart"/>
      <w:r w:rsidRPr="007550C6">
        <w:rPr>
          <w:rStyle w:val="PackagesChar"/>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36E67F3" w14:textId="43314729" w:rsidR="00377D61" w:rsidRDefault="00377D61" w:rsidP="005D7692">
      <w:pPr>
        <w:jc w:val="both"/>
        <w:rPr>
          <w:lang w:val="en-US"/>
        </w:rPr>
      </w:pPr>
      <w:r w:rsidRPr="00514E16">
        <w:rPr>
          <w:b/>
          <w:bCs/>
          <w:lang w:val="en-US"/>
        </w:rPr>
        <w:t>Merging:</w:t>
      </w:r>
      <w:r>
        <w:rPr>
          <w:lang w:val="en-US"/>
        </w:rPr>
        <w:t xml:space="preserve"> It may be necessary to import data at different times or constructed for other input types, so experiments can be merged together. </w:t>
      </w:r>
      <w:r w:rsidR="00D85ECF">
        <w:rPr>
          <w:lang w:val="en-US"/>
        </w:rPr>
        <w:t xml:space="preserve">Metadata inside </w:t>
      </w:r>
      <w:r w:rsidR="00D85ECF" w:rsidRPr="00D85ECF">
        <w:rPr>
          <w:rStyle w:val="PackagesChar"/>
        </w:rPr>
        <w:t>metadata()</w:t>
      </w:r>
      <w:r w:rsidR="00D85ECF">
        <w:rPr>
          <w:lang w:val="en-US"/>
        </w:rPr>
        <w:t xml:space="preserve">, </w:t>
      </w:r>
      <w:proofErr w:type="spellStart"/>
      <w:r w:rsidR="00D85ECF" w:rsidRPr="00D85ECF">
        <w:rPr>
          <w:rStyle w:val="PackagesChar"/>
        </w:rPr>
        <w:t>rowData</w:t>
      </w:r>
      <w:proofErr w:type="spellEnd"/>
      <w:r w:rsidR="00D85ECF" w:rsidRPr="00D85ECF">
        <w:rPr>
          <w:rStyle w:val="PackagesChar"/>
        </w:rPr>
        <w:t>()</w:t>
      </w:r>
      <w:r w:rsidR="00D85ECF">
        <w:rPr>
          <w:lang w:val="en-US"/>
        </w:rPr>
        <w:t xml:space="preserve">, and </w:t>
      </w:r>
      <w:proofErr w:type="spellStart"/>
      <w:r w:rsidR="00D85ECF" w:rsidRPr="00D85ECF">
        <w:rPr>
          <w:rStyle w:val="PackagesChar"/>
        </w:rPr>
        <w:t>colData</w:t>
      </w:r>
      <w:proofErr w:type="spellEnd"/>
      <w:r w:rsidR="00D85ECF" w:rsidRPr="00D85ECF">
        <w:rPr>
          <w:rStyle w:val="PackagesChar"/>
        </w:rPr>
        <w:t>()</w:t>
      </w:r>
      <w:r>
        <w:rPr>
          <w:lang w:val="en-US"/>
        </w:rPr>
        <w:t xml:space="preserve"> will be retained during merging, and overlapping metadata will be </w:t>
      </w:r>
      <w:r w:rsidR="00D85ECF">
        <w:rPr>
          <w:lang w:val="en-US"/>
        </w:rPr>
        <w:t>condensed</w:t>
      </w:r>
      <w:r>
        <w:rPr>
          <w:lang w:val="en-US"/>
        </w:rPr>
        <w:t xml:space="preserve"> if identical, or appended if diffe</w:t>
      </w:r>
      <w:r w:rsidR="000222E8">
        <w:rPr>
          <w:lang w:val="en-US"/>
        </w:rPr>
        <w:t>rent</w:t>
      </w:r>
      <w:r>
        <w:rPr>
          <w:lang w:val="en-US"/>
        </w:rPr>
        <w:t xml:space="preserve">. </w:t>
      </w:r>
    </w:p>
    <w:p w14:paraId="542C7C4E" w14:textId="7A0C6BC0"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D238B7">
        <w:rPr>
          <w:lang w:val="en-US"/>
        </w:rPr>
        <w:t>for each</w:t>
      </w:r>
      <w:r w:rsidR="00307BDF">
        <w:rPr>
          <w:lang w:val="en-US"/>
        </w:rPr>
        <w:t xml:space="preserve"> assay</w:t>
      </w:r>
      <w:r>
        <w:rPr>
          <w:lang w:val="en-US"/>
        </w:rPr>
        <w:t xml:space="preserve">. The list of CpGs binned in each region can optionally be stored in </w:t>
      </w:r>
      <w:proofErr w:type="spellStart"/>
      <w:r w:rsidRPr="007550C6">
        <w:rPr>
          <w:rStyle w:val="PackagesChar"/>
        </w:rPr>
        <w:t>rowData</w:t>
      </w:r>
      <w:proofErr w:type="spellEnd"/>
      <w:r w:rsidRPr="007550C6">
        <w:rPr>
          <w:rStyle w:val="PackagesChar"/>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80086">
        <w:trPr>
          <w:trHeight w:val="1295"/>
        </w:trPr>
        <w:tc>
          <w:tcPr>
            <w:tcW w:w="9350" w:type="dxa"/>
          </w:tcPr>
          <w:p w14:paraId="7BDC072D" w14:textId="4371547A" w:rsidR="005D7692" w:rsidRPr="00E80086" w:rsidRDefault="005D7692" w:rsidP="00E80086">
            <w:pPr>
              <w:pStyle w:val="CitTitle"/>
            </w:pPr>
            <w:bookmarkStart w:id="37" w:name="_Ref87445575"/>
            <w:bookmarkStart w:id="38" w:name="_Toc87454341"/>
            <w:r w:rsidRPr="00E80086">
              <w:t xml:space="preserve">Figure </w:t>
            </w:r>
            <w:r w:rsidRPr="00E80086">
              <w:fldChar w:fldCharType="begin"/>
            </w:r>
            <w:r w:rsidRPr="00E80086">
              <w:instrText xml:space="preserve"> SEQ Figure \* ARABIC </w:instrText>
            </w:r>
            <w:r w:rsidRPr="00E80086">
              <w:fldChar w:fldCharType="separate"/>
            </w:r>
            <w:r w:rsidR="0063348A">
              <w:rPr>
                <w:noProof/>
              </w:rPr>
              <w:t>2</w:t>
            </w:r>
            <w:r w:rsidRPr="00E80086">
              <w:fldChar w:fldCharType="end"/>
            </w:r>
            <w:bookmarkEnd w:id="37"/>
            <w:r w:rsidRPr="00E80086">
              <w:t xml:space="preserve">. Structure of the </w:t>
            </w:r>
            <w:proofErr w:type="spellStart"/>
            <w:r w:rsidRPr="00E80086">
              <w:rPr>
                <w:rStyle w:val="PackagesChar"/>
              </w:rPr>
              <w:t>scMethrix</w:t>
            </w:r>
            <w:proofErr w:type="spellEnd"/>
            <w:r w:rsidRPr="00E80086">
              <w:t xml:space="preserve"> class.</w:t>
            </w:r>
            <w:bookmarkEnd w:id="38"/>
          </w:p>
          <w:p w14:paraId="430C4A39" w14:textId="5A10E4AA" w:rsidR="005D7692" w:rsidRPr="00351557" w:rsidRDefault="005D7692" w:rsidP="00351557">
            <w:pPr>
              <w:pStyle w:val="CitText"/>
              <w:rPr>
                <w:rStyle w:val="SubtleEmphasis"/>
                <w:b w:val="0"/>
                <w:bCs w:val="0"/>
              </w:rPr>
            </w:pPr>
            <w:r w:rsidRPr="00E80086">
              <w:rPr>
                <w:rStyle w:val="SubtleEmphasis"/>
                <w:b w:val="0"/>
                <w:bCs w:val="0"/>
              </w:rPr>
              <w:t xml:space="preserve">Multiple containers are present in the </w:t>
            </w:r>
            <w:proofErr w:type="spellStart"/>
            <w:r w:rsidRPr="00E80086">
              <w:rPr>
                <w:rStyle w:val="PackagesChar"/>
              </w:rPr>
              <w:t>scMethrix</w:t>
            </w:r>
            <w:proofErr w:type="spellEnd"/>
            <w:r w:rsidRPr="00E80086">
              <w:rPr>
                <w:rStyle w:val="SubtleEmphasis"/>
                <w:b w:val="0"/>
                <w:bCs w:val="0"/>
              </w:rPr>
              <w:t xml:space="preserve"> object to store data from single cell methylation experiments. </w:t>
            </w:r>
            <w:r w:rsidR="00E80086" w:rsidRPr="00E80086">
              <w:rPr>
                <w:rStyle w:val="SubtleEmphasis"/>
                <w:b w:val="0"/>
                <w:bCs w:val="0"/>
              </w:rPr>
              <w:t xml:space="preserve">Genomic loci for CpGs are stored as </w:t>
            </w:r>
            <w:proofErr w:type="spellStart"/>
            <w:r w:rsidR="00E80086" w:rsidRPr="00E80086">
              <w:rPr>
                <w:rStyle w:val="PackagesChar"/>
              </w:rPr>
              <w:t>GenomicRanges</w:t>
            </w:r>
            <w:proofErr w:type="spellEnd"/>
            <w:r w:rsidR="00E80086" w:rsidRPr="00E80086">
              <w:rPr>
                <w:rStyle w:val="SubtleEmphasis"/>
                <w:b w:val="0"/>
                <w:bCs w:val="0"/>
              </w:rPr>
              <w:t xml:space="preserve"> </w:t>
            </w:r>
            <w:r w:rsidR="00E80086">
              <w:rPr>
                <w:rStyle w:val="SubtleEmphasis"/>
                <w:b w:val="0"/>
                <w:bCs w:val="0"/>
              </w:rPr>
              <w:t xml:space="preserve">in </w:t>
            </w:r>
            <w:proofErr w:type="spellStart"/>
            <w:proofErr w:type="gramStart"/>
            <w:r w:rsidR="00E80086" w:rsidRPr="00E80086">
              <w:rPr>
                <w:rStyle w:val="PackagesChar"/>
              </w:rPr>
              <w:t>rowData</w:t>
            </w:r>
            <w:proofErr w:type="spellEnd"/>
            <w:r w:rsidR="00E80086" w:rsidRPr="00E80086">
              <w:rPr>
                <w:rStyle w:val="PackagesChar"/>
              </w:rPr>
              <w:t>(</w:t>
            </w:r>
            <w:proofErr w:type="gramEnd"/>
            <w:r w:rsidR="00E80086" w:rsidRPr="00E80086">
              <w:rPr>
                <w:rStyle w:val="PackagesChar"/>
              </w:rPr>
              <w:t>)</w:t>
            </w:r>
            <w:r w:rsidR="00B41792">
              <w:rPr>
                <w:rStyle w:val="PackagesChar"/>
              </w:rPr>
              <w:t>.</w:t>
            </w:r>
            <w:r w:rsidR="00E80086" w:rsidRPr="00E80086">
              <w:rPr>
                <w:rStyle w:val="SubtleEmphasis"/>
                <w:b w:val="0"/>
                <w:bCs w:val="0"/>
              </w:rPr>
              <w:t xml:space="preserve"> The rows and columns of each </w:t>
            </w:r>
            <w:proofErr w:type="gramStart"/>
            <w:r w:rsidR="00E80086" w:rsidRPr="00B41792">
              <w:rPr>
                <w:rStyle w:val="PackagesChar"/>
              </w:rPr>
              <w:t>assay(</w:t>
            </w:r>
            <w:proofErr w:type="gramEnd"/>
            <w:r w:rsidR="00E80086" w:rsidRPr="00B41792">
              <w:rPr>
                <w:rStyle w:val="PackagesChar"/>
              </w:rPr>
              <w:t>)</w:t>
            </w:r>
            <w:r w:rsidR="00E80086" w:rsidRPr="00E80086">
              <w:rPr>
                <w:rStyle w:val="SubtleEmphasis"/>
                <w:b w:val="0"/>
                <w:bCs w:val="0"/>
              </w:rPr>
              <w:t xml:space="preserve"> represent each CpG and sample, respectively. </w:t>
            </w:r>
            <w:r w:rsidR="00B41792">
              <w:rPr>
                <w:rStyle w:val="SubtleEmphasis"/>
                <w:b w:val="0"/>
                <w:bCs w:val="0"/>
              </w:rPr>
              <w:t>S</w:t>
            </w:r>
            <w:r w:rsidR="00B41792" w:rsidRPr="00E80086">
              <w:rPr>
                <w:rStyle w:val="SubtleEmphasis"/>
                <w:b w:val="0"/>
                <w:bCs w:val="0"/>
              </w:rPr>
              <w:t xml:space="preserve">ample information is stored </w:t>
            </w:r>
            <w:r w:rsidR="00B41792">
              <w:rPr>
                <w:rStyle w:val="SubtleEmphasis"/>
                <w:b w:val="0"/>
                <w:bCs w:val="0"/>
              </w:rPr>
              <w:t xml:space="preserve">as a </w:t>
            </w:r>
            <w:proofErr w:type="spellStart"/>
            <w:proofErr w:type="gramStart"/>
            <w:r w:rsidR="00B41792" w:rsidRPr="00B41792">
              <w:rPr>
                <w:rStyle w:val="PackagesChar"/>
              </w:rPr>
              <w:t>data.frame</w:t>
            </w:r>
            <w:proofErr w:type="spellEnd"/>
            <w:proofErr w:type="gramEnd"/>
            <w:r w:rsidR="00B41792">
              <w:rPr>
                <w:rStyle w:val="SubtleEmphasis"/>
                <w:b w:val="0"/>
                <w:bCs w:val="0"/>
              </w:rPr>
              <w:t xml:space="preserve"> in</w:t>
            </w:r>
            <w:r w:rsidR="00B41792" w:rsidRPr="00E80086">
              <w:rPr>
                <w:rStyle w:val="SubtleEmphasis"/>
                <w:b w:val="0"/>
                <w:bCs w:val="0"/>
              </w:rPr>
              <w:t xml:space="preserve"> </w:t>
            </w:r>
            <w:proofErr w:type="spellStart"/>
            <w:r w:rsidR="00B41792" w:rsidRPr="00B41792">
              <w:rPr>
                <w:rStyle w:val="PackagesChar"/>
              </w:rPr>
              <w:t>colData</w:t>
            </w:r>
            <w:proofErr w:type="spellEnd"/>
            <w:r w:rsidR="00B41792" w:rsidRPr="00B41792">
              <w:rPr>
                <w:rStyle w:val="PackagesChar"/>
              </w:rPr>
              <w:t>()</w:t>
            </w:r>
            <w:r w:rsidR="00B41792" w:rsidRPr="00351557">
              <w:t>,</w:t>
            </w:r>
            <w:r w:rsidR="00351557">
              <w:t xml:space="preserve"> </w:t>
            </w:r>
            <w:r w:rsidR="00B41792" w:rsidRPr="00B41792">
              <w:t>as is</w:t>
            </w:r>
            <w:r w:rsidR="00B41792">
              <w:t xml:space="preserve"> the</w:t>
            </w:r>
            <w:r w:rsidR="00B41792" w:rsidRPr="00B41792">
              <w:t xml:space="preserve"> </w:t>
            </w:r>
            <w:r w:rsidR="00B41792">
              <w:t>d</w:t>
            </w:r>
            <w:r w:rsidRPr="00B41792">
              <w:t xml:space="preserve">imensionality reduction data stored in </w:t>
            </w:r>
            <w:proofErr w:type="spellStart"/>
            <w:r w:rsidRPr="00B41792">
              <w:rPr>
                <w:rStyle w:val="PackagesChar"/>
              </w:rPr>
              <w:t>reducedDims</w:t>
            </w:r>
            <w:proofErr w:type="spellEnd"/>
            <w:r w:rsidRPr="00B41792">
              <w:rPr>
                <w:rStyle w:val="PackagesChar"/>
              </w:rPr>
              <w:t>()</w:t>
            </w:r>
            <w:r w:rsidR="00351557" w:rsidRPr="00351557">
              <w:t>.</w:t>
            </w:r>
            <w:r w:rsidR="00351557">
              <w:t xml:space="preserve"> The green and blue colored bands</w:t>
            </w:r>
            <w:r w:rsidR="009D0AEC">
              <w:t xml:space="preserve"> among each component</w:t>
            </w:r>
            <w:r w:rsidR="00351557">
              <w:t xml:space="preserve"> indicate</w:t>
            </w:r>
            <w:r w:rsidR="009D0AEC">
              <w:t xml:space="preserve">s </w:t>
            </w:r>
            <w:r w:rsidR="00351557">
              <w:t>CpGs and samples, respectively.</w:t>
            </w:r>
            <w:r w:rsidR="00F9490A">
              <w:t xml:space="preserve"> </w:t>
            </w:r>
            <w:r w:rsidR="007D484C">
              <w:t>For synchronicity, each CpG and sample in assays must have a corresponding match among the row and column metadata.</w:t>
            </w:r>
          </w:p>
        </w:tc>
      </w:tr>
    </w:tbl>
    <w:p w14:paraId="0E741E9A" w14:textId="77777777" w:rsidR="005D7692" w:rsidRDefault="005D7692" w:rsidP="005D7692">
      <w:pPr>
        <w:jc w:val="both"/>
        <w:rPr>
          <w:b/>
          <w:bCs/>
          <w:lang w:val="en-US"/>
        </w:rPr>
      </w:pPr>
    </w:p>
    <w:p w14:paraId="17C6A52F" w14:textId="77777777" w:rsidR="005D7692" w:rsidRPr="007550C6" w:rsidRDefault="005D7692" w:rsidP="005D7692">
      <w:pPr>
        <w:jc w:val="both"/>
        <w:rPr>
          <w:lang w:val="en-US"/>
        </w:rPr>
      </w:pPr>
      <w:r w:rsidRPr="007550C6">
        <w:rPr>
          <w:b/>
          <w:bCs/>
          <w:lang w:val="en-US"/>
        </w:rPr>
        <w:t xml:space="preserve">Collapsing: </w:t>
      </w:r>
      <w:r w:rsidRPr="007550C6">
        <w:rPr>
          <w:lang w:val="en-US"/>
        </w:rPr>
        <w:t xml:space="preserve">Samples can be collapsed via a specified </w:t>
      </w:r>
      <w:proofErr w:type="spellStart"/>
      <w:r w:rsidRPr="007550C6">
        <w:rPr>
          <w:rStyle w:val="PackagesChar"/>
        </w:rPr>
        <w:t>colData</w:t>
      </w:r>
      <w:proofErr w:type="spellEnd"/>
      <w:r w:rsidRPr="007550C6">
        <w:rPr>
          <w:rStyle w:val="PackagesChar"/>
        </w:rPr>
        <w:t>()</w:t>
      </w:r>
      <w:r w:rsidRPr="007550C6">
        <w:rPr>
          <w:lang w:val="en-US"/>
        </w:rPr>
        <w:t xml:space="preserve"> column. Typically, this column would be given by the user during </w:t>
      </w:r>
      <w:proofErr w:type="spellStart"/>
      <w:r w:rsidRPr="007550C6">
        <w:rPr>
          <w:rStyle w:val="PackagesChar"/>
        </w:rPr>
        <w:t>read_beds</w:t>
      </w:r>
      <w:proofErr w:type="spellEnd"/>
      <w:r w:rsidRPr="007550C6">
        <w:rPr>
          <w:rStyle w:val="PackagesChar"/>
        </w:rPr>
        <w:t>()</w:t>
      </w:r>
      <w:r w:rsidRPr="007550C6">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7550C6">
        <w:rPr>
          <w:rStyle w:val="PackagesChar"/>
        </w:rPr>
        <w:t>colData</w:t>
      </w:r>
      <w:proofErr w:type="spellEnd"/>
      <w:r w:rsidRPr="007550C6">
        <w:rPr>
          <w:rStyle w:val="PackagesChar"/>
        </w:rPr>
        <w:t>()</w:t>
      </w:r>
      <w:r w:rsidRPr="007550C6">
        <w:rPr>
          <w:lang w:val="en-US"/>
        </w:rPr>
        <w:t xml:space="preserve"> can capture the names of samples in each collapsed group.</w:t>
      </w:r>
    </w:p>
    <w:p w14:paraId="3ABBA822" w14:textId="3466334D" w:rsidR="005D7692" w:rsidRPr="007550C6" w:rsidRDefault="005D7692" w:rsidP="005D7692">
      <w:pPr>
        <w:jc w:val="both"/>
        <w:rPr>
          <w:lang w:val="en-US"/>
        </w:rPr>
      </w:pPr>
      <w:r w:rsidRPr="007550C6">
        <w:rPr>
          <w:b/>
          <w:bCs/>
          <w:lang w:val="en-US"/>
        </w:rPr>
        <w:t>Imputation:</w:t>
      </w:r>
      <w:r w:rsidRPr="007550C6">
        <w:rPr>
          <w:lang w:val="en-US"/>
        </w:rPr>
        <w:t xml:space="preserve"> Due to the sparsity of single cell data, imputation is typically used to fill the gaps after binning or collapsing. This package contains three methods of imputation: k-nearest-neighbor (</w:t>
      </w:r>
      <w:proofErr w:type="spellStart"/>
      <w:r w:rsidRPr="007550C6">
        <w:rPr>
          <w:lang w:val="en-US"/>
        </w:rPr>
        <w:t>kNN</w:t>
      </w:r>
      <w:proofErr w:type="spellEnd"/>
      <w:r w:rsidRPr="007550C6">
        <w:rPr>
          <w:lang w:val="en-US"/>
        </w:rPr>
        <w:t xml:space="preserve">; via </w:t>
      </w:r>
      <w:r w:rsidRPr="007550C6">
        <w:rPr>
          <w:rStyle w:val="PackagesChar"/>
        </w:rPr>
        <w:t>impute</w:t>
      </w:r>
      <w:r w:rsidRPr="007550C6">
        <w:rPr>
          <w:lang w:val="en-US"/>
        </w:rPr>
        <w:fldChar w:fldCharType="begin"/>
      </w:r>
      <w:r w:rsidR="0000695A">
        <w:rPr>
          <w:lang w:val="en-US"/>
        </w:rPr>
        <w:instrText xml:space="preserve"> ADDIN ZOTERO_ITEM CSL_CITATION {"citationID":"izwOmWor","properties":{"formattedCitation":"\\super 113\\nosupersub{}","plainCitation":"113","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Pr="007550C6">
        <w:rPr>
          <w:lang w:val="en-US"/>
        </w:rPr>
        <w:fldChar w:fldCharType="separate"/>
      </w:r>
      <w:r w:rsidR="0000695A" w:rsidRPr="0000695A">
        <w:rPr>
          <w:rFonts w:ascii="Calibri" w:hAnsi="Calibri" w:cs="Calibri"/>
          <w:szCs w:val="24"/>
          <w:vertAlign w:val="superscript"/>
        </w:rPr>
        <w:t>113</w:t>
      </w:r>
      <w:r w:rsidRPr="007550C6">
        <w:rPr>
          <w:lang w:val="en-US"/>
        </w:rPr>
        <w:fldChar w:fldCharType="end"/>
      </w:r>
      <w:r w:rsidRPr="007550C6">
        <w:rPr>
          <w:lang w:val="en-US"/>
        </w:rPr>
        <w:t>), iterative principal component analysis (</w:t>
      </w:r>
      <w:proofErr w:type="spellStart"/>
      <w:r w:rsidRPr="007550C6">
        <w:rPr>
          <w:lang w:val="en-US"/>
        </w:rPr>
        <w:t>iPCA</w:t>
      </w:r>
      <w:proofErr w:type="spellEnd"/>
      <w:r w:rsidRPr="007550C6">
        <w:rPr>
          <w:lang w:val="en-US"/>
        </w:rPr>
        <w:t xml:space="preserve">; via </w:t>
      </w:r>
      <w:proofErr w:type="spellStart"/>
      <w:r w:rsidRPr="007550C6">
        <w:rPr>
          <w:rStyle w:val="PackagesChar"/>
        </w:rPr>
        <w:t>missMDA</w:t>
      </w:r>
      <w:proofErr w:type="spellEnd"/>
      <w:r w:rsidRPr="007550C6">
        <w:rPr>
          <w:lang w:val="en-US"/>
        </w:rPr>
        <w:fldChar w:fldCharType="begin"/>
      </w:r>
      <w:r w:rsidR="0000695A">
        <w:rPr>
          <w:lang w:val="en-US"/>
        </w:rPr>
        <w:instrText xml:space="preserve"> ADDIN ZOTERO_ITEM CSL_CITATION {"citationID":"Dh4rNbIj","properties":{"formattedCitation":"\\super 114\\nosupersub{}","plainCitation":"114","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Pr="007550C6">
        <w:rPr>
          <w:lang w:val="en-US"/>
        </w:rPr>
        <w:fldChar w:fldCharType="separate"/>
      </w:r>
      <w:r w:rsidR="0000695A" w:rsidRPr="0000695A">
        <w:rPr>
          <w:rFonts w:ascii="Calibri" w:hAnsi="Calibri" w:cs="Calibri"/>
          <w:szCs w:val="24"/>
          <w:vertAlign w:val="superscript"/>
        </w:rPr>
        <w:t>114</w:t>
      </w:r>
      <w:r w:rsidRPr="007550C6">
        <w:rPr>
          <w:lang w:val="en-US"/>
        </w:rPr>
        <w:fldChar w:fldCharType="end"/>
      </w:r>
      <w:r w:rsidRPr="007550C6">
        <w:rPr>
          <w:lang w:val="en-US"/>
        </w:rPr>
        <w:t xml:space="preserve">), and random forest (RF; via </w:t>
      </w:r>
      <w:proofErr w:type="spellStart"/>
      <w:r w:rsidRPr="007550C6">
        <w:rPr>
          <w:rStyle w:val="PackagesChar"/>
        </w:rPr>
        <w:t>missForest</w:t>
      </w:r>
      <w:proofErr w:type="spellEnd"/>
      <w:r w:rsidRPr="007550C6">
        <w:rPr>
          <w:lang w:val="en-US"/>
        </w:rPr>
        <w:fldChar w:fldCharType="begin"/>
      </w:r>
      <w:r w:rsidR="0000695A">
        <w:rPr>
          <w:lang w:val="en-US"/>
        </w:rPr>
        <w:instrText xml:space="preserve"> ADDIN ZOTERO_ITEM CSL_CITATION {"citationID":"4KGxZ8ZI","properties":{"formattedCitation":"\\super 115\\nosupersub{}","plainCitation":"115","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Pr="007550C6">
        <w:rPr>
          <w:lang w:val="en-US"/>
        </w:rPr>
        <w:fldChar w:fldCharType="separate"/>
      </w:r>
      <w:r w:rsidR="0000695A" w:rsidRPr="0000695A">
        <w:rPr>
          <w:rFonts w:ascii="Calibri" w:hAnsi="Calibri" w:cs="Calibri"/>
          <w:szCs w:val="24"/>
          <w:vertAlign w:val="superscript"/>
        </w:rPr>
        <w:t>115</w:t>
      </w:r>
      <w:r w:rsidRPr="007550C6">
        <w:rPr>
          <w:lang w:val="en-US"/>
        </w:rPr>
        <w:fldChar w:fldCharType="end"/>
      </w:r>
      <w:r w:rsidRPr="007550C6">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2F643EE9"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7550C6">
        <w:rPr>
          <w:rStyle w:val="PackagesChar"/>
        </w:rPr>
        <w:t>biodist</w:t>
      </w:r>
      <w:proofErr w:type="spellEnd"/>
      <w:r>
        <w:rPr>
          <w:lang w:val="en-US"/>
        </w:rPr>
        <w:fldChar w:fldCharType="begin"/>
      </w:r>
      <w:r w:rsidR="0000695A">
        <w:rPr>
          <w:lang w:val="en-US"/>
        </w:rPr>
        <w:instrText xml:space="preserve"> ADDIN ZOTERO_ITEM CSL_CITATION {"citationID":"TTfKva7a","properties":{"formattedCitation":"\\super 116\\nosupersub{}","plainCitation":"116","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0695A" w:rsidRPr="0000695A">
        <w:rPr>
          <w:rFonts w:ascii="Calibri" w:hAnsi="Calibri" w:cs="Calibri"/>
          <w:szCs w:val="24"/>
          <w:vertAlign w:val="superscript"/>
        </w:rPr>
        <w:t>116</w:t>
      </w:r>
      <w:r>
        <w:rPr>
          <w:lang w:val="en-US"/>
        </w:rPr>
        <w:fldChar w:fldCharType="end"/>
      </w:r>
      <w:r>
        <w:rPr>
          <w:lang w:val="en-US"/>
        </w:rPr>
        <w:t xml:space="preserve">). Using this metric, clusters can be generated via hierarchy or partitions (via </w:t>
      </w:r>
      <w:proofErr w:type="spellStart"/>
      <w:r w:rsidR="000821B2" w:rsidRPr="000821B2">
        <w:rPr>
          <w:rStyle w:val="PackagesChar"/>
        </w:rPr>
        <w:t>hclust</w:t>
      </w:r>
      <w:proofErr w:type="spellEnd"/>
      <w:r w:rsidR="000821B2">
        <w:rPr>
          <w:lang w:val="en-US"/>
        </w:rPr>
        <w:t xml:space="preserve"> and </w:t>
      </w:r>
      <w:proofErr w:type="spellStart"/>
      <w:r w:rsidR="000821B2" w:rsidRPr="000821B2">
        <w:rPr>
          <w:rStyle w:val="PackagesChar"/>
        </w:rPr>
        <w:t>kmeans</w:t>
      </w:r>
      <w:proofErr w:type="spellEnd"/>
      <w:r w:rsidR="000821B2" w:rsidRPr="000821B2">
        <w:t xml:space="preserve"> in </w:t>
      </w:r>
      <w:r>
        <w:rPr>
          <w:lang w:val="en-US"/>
        </w:rPr>
        <w:t xml:space="preserve">base R), as well as model-based clustering (via </w:t>
      </w:r>
      <w:proofErr w:type="spellStart"/>
      <w:r w:rsidRPr="007550C6">
        <w:rPr>
          <w:rStyle w:val="PackagesChar"/>
        </w:rPr>
        <w:t>mclust</w:t>
      </w:r>
      <w:proofErr w:type="spellEnd"/>
      <w:r>
        <w:rPr>
          <w:lang w:val="en-US"/>
        </w:rPr>
        <w:fldChar w:fldCharType="begin"/>
      </w:r>
      <w:r w:rsidR="0000695A">
        <w:rPr>
          <w:lang w:val="en-US"/>
        </w:rPr>
        <w:instrText xml:space="preserve"> ADDIN ZOTERO_ITEM CSL_CITATION {"citationID":"UzNEG1hm","properties":{"formattedCitation":"\\super 117\\nosupersub{}","plainCitation":"117","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0695A" w:rsidRPr="0000695A">
        <w:rPr>
          <w:rFonts w:ascii="Calibri" w:hAnsi="Calibri" w:cs="Calibri"/>
          <w:szCs w:val="24"/>
          <w:vertAlign w:val="superscript"/>
        </w:rPr>
        <w:t>117</w:t>
      </w:r>
      <w:r>
        <w:rPr>
          <w:lang w:val="en-US"/>
        </w:rPr>
        <w:fldChar w:fldCharType="end"/>
      </w:r>
      <w:r>
        <w:rPr>
          <w:lang w:val="en-US"/>
        </w:rPr>
        <w:t>). Other clustering algorithms and distance metrics can be used via arbitrary function.</w:t>
      </w:r>
      <w:r w:rsidR="004D4ED1">
        <w:rPr>
          <w:lang w:val="en-US"/>
        </w:rPr>
        <w:t xml:space="preserve"> The discovered clusters will be stored in </w:t>
      </w:r>
      <w:proofErr w:type="spellStart"/>
      <w:r w:rsidR="004D4ED1" w:rsidRPr="004D4ED1">
        <w:rPr>
          <w:rStyle w:val="PackagesChar"/>
        </w:rPr>
        <w:t>colData</w:t>
      </w:r>
      <w:proofErr w:type="spellEnd"/>
      <w:r w:rsidR="004D4ED1" w:rsidRPr="004D4ED1">
        <w:rPr>
          <w:rStyle w:val="PackagesChar"/>
        </w:rPr>
        <w:t>()</w:t>
      </w:r>
      <w:r w:rsidR="004D4ED1">
        <w:rPr>
          <w:lang w:val="en-US"/>
        </w:rPr>
        <w:t>.</w:t>
      </w:r>
    </w:p>
    <w:p w14:paraId="19C48868" w14:textId="0C792429" w:rsidR="005D7692" w:rsidRPr="007550C6" w:rsidRDefault="005D7692" w:rsidP="005D7692">
      <w:pPr>
        <w:jc w:val="both"/>
        <w:rPr>
          <w:lang w:val="en-US"/>
        </w:rPr>
      </w:pPr>
      <w:r w:rsidRPr="007550C6">
        <w:rPr>
          <w:b/>
          <w:bCs/>
          <w:lang w:val="en-US"/>
        </w:rPr>
        <w:t>Dimensionality reduction:</w:t>
      </w:r>
      <w:r w:rsidRPr="007550C6">
        <w:rPr>
          <w:lang w:val="en-US"/>
        </w:rPr>
        <w:t xml:space="preserve"> For plotting and clustering visualization, dimensionality must be reduced. Using the </w:t>
      </w:r>
      <w:proofErr w:type="spellStart"/>
      <w:r w:rsidRPr="007550C6">
        <w:rPr>
          <w:rStyle w:val="PackagesChar"/>
        </w:rPr>
        <w:t>dim_red_scMethrix</w:t>
      </w:r>
      <w:proofErr w:type="spellEnd"/>
      <w:r w:rsidRPr="007550C6">
        <w:rPr>
          <w:rStyle w:val="PackagesChar"/>
        </w:rPr>
        <w:t>()</w:t>
      </w:r>
      <w:r w:rsidRPr="007550C6">
        <w:rPr>
          <w:lang w:val="en-US"/>
        </w:rPr>
        <w:t xml:space="preserve"> function, reduction can be done by </w:t>
      </w:r>
      <w:r w:rsidRPr="007550C6">
        <w:t>PCA</w:t>
      </w:r>
      <w:r w:rsidRPr="007550C6">
        <w:rPr>
          <w:lang w:val="en-US"/>
        </w:rPr>
        <w:t xml:space="preserve"> (</w:t>
      </w:r>
      <w:r w:rsidR="007550C6" w:rsidRPr="007550C6">
        <w:rPr>
          <w:rStyle w:val="PackagesChar"/>
        </w:rPr>
        <w:t>stats</w:t>
      </w:r>
      <w:r w:rsidRPr="007550C6">
        <w:rPr>
          <w:lang w:val="en-US"/>
        </w:rPr>
        <w:t xml:space="preserve">), uniform manifold approximation and projection (UMAP; via </w:t>
      </w:r>
      <w:proofErr w:type="spellStart"/>
      <w:r w:rsidRPr="007550C6">
        <w:rPr>
          <w:rStyle w:val="PackagesChar"/>
        </w:rPr>
        <w:t>umap</w:t>
      </w:r>
      <w:proofErr w:type="spellEnd"/>
      <w:r w:rsidRPr="007550C6">
        <w:rPr>
          <w:lang w:val="en-US"/>
        </w:rPr>
        <w:fldChar w:fldCharType="begin"/>
      </w:r>
      <w:r w:rsidR="0000695A">
        <w:rPr>
          <w:lang w:val="en-US"/>
        </w:rPr>
        <w:instrText xml:space="preserve"> ADDIN ZOTERO_ITEM CSL_CITATION {"citationID":"YI6e35Su","properties":{"formattedCitation":"\\super 118\\nosupersub{}","plainCitation":"118","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Pr="007550C6">
        <w:rPr>
          <w:lang w:val="en-US"/>
        </w:rPr>
        <w:fldChar w:fldCharType="separate"/>
      </w:r>
      <w:r w:rsidR="0000695A" w:rsidRPr="0000695A">
        <w:rPr>
          <w:rFonts w:ascii="Calibri" w:hAnsi="Calibri" w:cs="Calibri"/>
          <w:szCs w:val="24"/>
          <w:vertAlign w:val="superscript"/>
        </w:rPr>
        <w:t>118</w:t>
      </w:r>
      <w:r w:rsidRPr="007550C6">
        <w:rPr>
          <w:lang w:val="en-US"/>
        </w:rPr>
        <w:fldChar w:fldCharType="end"/>
      </w:r>
      <w:r w:rsidRPr="007550C6">
        <w:rPr>
          <w:lang w:val="en-US"/>
        </w:rPr>
        <w:t>), or t-distributed stochastic neighbor embedding (</w:t>
      </w:r>
      <w:proofErr w:type="spellStart"/>
      <w:r w:rsidRPr="007550C6">
        <w:rPr>
          <w:lang w:val="en-US"/>
        </w:rPr>
        <w:t>tSNE</w:t>
      </w:r>
      <w:proofErr w:type="spellEnd"/>
      <w:r w:rsidRPr="007550C6">
        <w:rPr>
          <w:lang w:val="en-US"/>
        </w:rPr>
        <w:t xml:space="preserve">; </w:t>
      </w:r>
      <w:r w:rsidRPr="007550C6">
        <w:rPr>
          <w:lang w:val="en-US"/>
        </w:rPr>
        <w:lastRenderedPageBreak/>
        <w:t xml:space="preserve">via </w:t>
      </w:r>
      <w:proofErr w:type="spellStart"/>
      <w:r w:rsidRPr="007550C6">
        <w:rPr>
          <w:rStyle w:val="PackagesChar"/>
        </w:rPr>
        <w:t>tsne</w:t>
      </w:r>
      <w:proofErr w:type="spellEnd"/>
      <w:r w:rsidRPr="007550C6">
        <w:rPr>
          <w:lang w:val="en-US"/>
        </w:rPr>
        <w:fldChar w:fldCharType="begin"/>
      </w:r>
      <w:r w:rsidR="0000695A">
        <w:rPr>
          <w:lang w:val="en-US"/>
        </w:rPr>
        <w:instrText xml:space="preserve"> ADDIN ZOTERO_ITEM CSL_CITATION {"citationID":"kD0TgdZx","properties":{"formattedCitation":"\\super 119\\nosupersub{}","plainCitation":"119","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Pr="007550C6">
        <w:rPr>
          <w:lang w:val="en-US"/>
        </w:rPr>
        <w:fldChar w:fldCharType="separate"/>
      </w:r>
      <w:r w:rsidR="0000695A" w:rsidRPr="0000695A">
        <w:rPr>
          <w:rFonts w:ascii="Calibri" w:hAnsi="Calibri" w:cs="Calibri"/>
          <w:szCs w:val="24"/>
          <w:vertAlign w:val="superscript"/>
        </w:rPr>
        <w:t>119</w:t>
      </w:r>
      <w:r w:rsidRPr="007550C6">
        <w:rPr>
          <w:lang w:val="en-US"/>
        </w:rPr>
        <w:fldChar w:fldCharType="end"/>
      </w:r>
      <w:r w:rsidRPr="007550C6">
        <w:rPr>
          <w:lang w:val="en-US"/>
        </w:rPr>
        <w:t xml:space="preserve">). The number of CpGs to use can be either by highest variance or randomly chosen. This data is stored in the experiment object for later plotting under </w:t>
      </w:r>
      <w:proofErr w:type="spellStart"/>
      <w:r w:rsidRPr="007550C6">
        <w:rPr>
          <w:rStyle w:val="PackagesChar"/>
        </w:rPr>
        <w:t>reduced_dims</w:t>
      </w:r>
      <w:proofErr w:type="spellEnd"/>
      <w:r w:rsidRPr="007550C6">
        <w:rPr>
          <w:rStyle w:val="PackagesChar"/>
        </w:rPr>
        <w:t>()</w:t>
      </w:r>
      <w:r w:rsidRPr="007550C6">
        <w:rPr>
          <w:lang w:val="en-US"/>
        </w:rPr>
        <w:t>.</w:t>
      </w:r>
    </w:p>
    <w:p w14:paraId="23B1CD48" w14:textId="7B97C4D3" w:rsidR="005D7692" w:rsidRDefault="005D7692" w:rsidP="005D7692">
      <w:pPr>
        <w:jc w:val="both"/>
        <w:rPr>
          <w:lang w:val="en-US"/>
        </w:rPr>
      </w:pPr>
      <w:r w:rsidRPr="0096066E">
        <w:rPr>
          <w:b/>
          <w:bCs/>
          <w:lang w:val="en-US"/>
        </w:rPr>
        <w:t>Transformation:</w:t>
      </w:r>
      <w:r>
        <w:rPr>
          <w:lang w:val="en-US"/>
        </w:rPr>
        <w:t xml:space="preserve">  Further operations to each data point can be done directly on assays. A</w:t>
      </w:r>
      <w:r w:rsidR="00CA4487">
        <w:rPr>
          <w:lang w:val="en-US"/>
        </w:rPr>
        <w:t xml:space="preserve">n assay can be transformed using </w:t>
      </w:r>
      <w:r>
        <w:rPr>
          <w:lang w:val="en-US"/>
        </w:rPr>
        <w:t xml:space="preserve">some arbitrary function, such as the included </w:t>
      </w:r>
      <w:r w:rsidRPr="007550C6">
        <w:rPr>
          <w:rStyle w:val="PackagesChar"/>
        </w:rPr>
        <w:t>binarize()</w:t>
      </w:r>
      <w:r w:rsidR="005536E2" w:rsidRPr="00D0253A">
        <w:t xml:space="preserve"> </w:t>
      </w:r>
      <w:r>
        <w:rPr>
          <w:lang w:val="en-US"/>
        </w:rPr>
        <w:t>function</w:t>
      </w:r>
      <w:r w:rsidR="005536E2">
        <w:rPr>
          <w:lang w:val="en-US"/>
        </w:rPr>
        <w:t xml:space="preserve"> or any user-defined vectorized function</w:t>
      </w:r>
      <w:r>
        <w:rPr>
          <w:lang w:val="en-US"/>
        </w:rPr>
        <w:t xml:space="preserve">, and </w:t>
      </w:r>
      <w:r w:rsidR="00B77093">
        <w:rPr>
          <w:lang w:val="en-US"/>
        </w:rPr>
        <w:t xml:space="preserve">then </w:t>
      </w:r>
      <w:r>
        <w:rPr>
          <w:lang w:val="en-US"/>
        </w:rPr>
        <w:t>stored in the experiment object</w:t>
      </w:r>
      <w:r w:rsidR="00B94E3F">
        <w:rPr>
          <w:lang w:val="en-US"/>
        </w:rPr>
        <w:t xml:space="preserve"> as a new assay</w:t>
      </w:r>
      <w:r>
        <w:rPr>
          <w:lang w:val="en-US"/>
        </w:rPr>
        <w:t>.</w:t>
      </w:r>
      <w:r w:rsidR="00EC3213">
        <w:rPr>
          <w:lang w:val="en-US"/>
        </w:rPr>
        <w:t xml:space="preserve"> </w:t>
      </w:r>
      <w:r>
        <w:rPr>
          <w:lang w:val="en-US"/>
        </w:rPr>
        <w:t xml:space="preserve"> Unneeded assays, excluding the score matrix, can easily be removed from the </w:t>
      </w:r>
      <w:proofErr w:type="spellStart"/>
      <w:r w:rsidRPr="007550C6">
        <w:rPr>
          <w:rStyle w:val="PackagesChar"/>
        </w:rPr>
        <w:t>scMethrix</w:t>
      </w:r>
      <w:proofErr w:type="spellEnd"/>
      <w:r>
        <w:rPr>
          <w:lang w:val="en-US"/>
        </w:rPr>
        <w:t xml:space="preserve"> object. </w:t>
      </w:r>
      <w:r w:rsidR="00F40BE0">
        <w:rPr>
          <w:lang w:val="en-US"/>
        </w:rPr>
        <w:t>Assays can additionally be added to the experiment using t</w:t>
      </w:r>
      <w:r w:rsidR="006B4199">
        <w:rPr>
          <w:lang w:val="en-US"/>
        </w:rPr>
        <w:t xml:space="preserve">he </w:t>
      </w:r>
      <w:proofErr w:type="spellStart"/>
      <w:r w:rsidR="006B4199" w:rsidRPr="00445B23">
        <w:rPr>
          <w:rStyle w:val="PackagesChar"/>
        </w:rPr>
        <w:t>add_assay</w:t>
      </w:r>
      <w:proofErr w:type="spellEnd"/>
      <w:r w:rsidR="006B4199" w:rsidRPr="00445B23">
        <w:rPr>
          <w:rStyle w:val="PackagesChar"/>
        </w:rPr>
        <w:t>()</w:t>
      </w:r>
      <w:r w:rsidR="006B4199">
        <w:rPr>
          <w:lang w:val="en-US"/>
        </w:rPr>
        <w:t xml:space="preserve"> function</w:t>
      </w:r>
      <w:r w:rsidR="00F40BE0">
        <w:rPr>
          <w:lang w:val="en-US"/>
        </w:rPr>
        <w:t xml:space="preserve">. Compared to using </w:t>
      </w:r>
      <w:r w:rsidR="00F40BE0">
        <w:rPr>
          <w:lang w:val="en-US"/>
        </w:rPr>
        <w:t>a d</w:t>
      </w:r>
      <w:proofErr w:type="spellStart"/>
      <w:r w:rsidR="00F40BE0" w:rsidRPr="006B4199">
        <w:t>irect</w:t>
      </w:r>
      <w:proofErr w:type="spellEnd"/>
      <w:r w:rsidR="00F40BE0" w:rsidRPr="006B4199">
        <w:t xml:space="preserve"> assignment operation</w:t>
      </w:r>
      <w:r w:rsidR="00F40BE0">
        <w:t xml:space="preserve">, </w:t>
      </w:r>
      <w:r w:rsidR="00F40BE0">
        <w:rPr>
          <w:lang w:val="en-US"/>
        </w:rPr>
        <w:t>this function</w:t>
      </w:r>
      <w:r w:rsidR="006B4199">
        <w:rPr>
          <w:lang w:val="en-US"/>
        </w:rPr>
        <w:t xml:space="preserve"> will </w:t>
      </w:r>
      <w:r w:rsidR="004B5FDA">
        <w:rPr>
          <w:lang w:val="en-US"/>
        </w:rPr>
        <w:t>perform validation checks of the input assay</w:t>
      </w:r>
      <w:r w:rsidR="009D0711">
        <w:rPr>
          <w:lang w:val="en-US"/>
        </w:rPr>
        <w:t xml:space="preserve"> format</w:t>
      </w:r>
      <w:r w:rsidR="006B4199" w:rsidRPr="006B4199">
        <w:t>.</w:t>
      </w:r>
    </w:p>
    <w:p w14:paraId="771D1247" w14:textId="1B209281" w:rsidR="005D7692" w:rsidRDefault="005D7692" w:rsidP="005D7692">
      <w:pPr>
        <w:jc w:val="both"/>
        <w:rPr>
          <w:lang w:val="en-US"/>
        </w:rPr>
      </w:pPr>
      <w:r w:rsidRPr="00E95142">
        <w:rPr>
          <w:b/>
          <w:bCs/>
          <w:lang w:val="en-US"/>
        </w:rPr>
        <w:t>Visualization:</w:t>
      </w:r>
      <w:r>
        <w:rPr>
          <w:lang w:val="en-US"/>
        </w:rPr>
        <w:t xml:space="preserve"> Using </w:t>
      </w:r>
      <w:r w:rsidRPr="00C34242">
        <w:rPr>
          <w:rStyle w:val="PackagesChar"/>
        </w:rPr>
        <w:t>ggplot2</w:t>
      </w:r>
      <w:r w:rsidR="001C2985">
        <w:rPr>
          <w:lang w:val="en-US"/>
        </w:rPr>
        <w:fldChar w:fldCharType="begin"/>
      </w:r>
      <w:r w:rsidR="0000695A">
        <w:rPr>
          <w:lang w:val="en-US"/>
        </w:rPr>
        <w:instrText xml:space="preserve"> ADDIN ZOTERO_ITEM CSL_CITATION {"citationID":"c2IwEpxJ","properties":{"formattedCitation":"\\super 120\\nosupersub{}","plainCitation":"120","noteIndex":0},"citationItems":[{"id":1424,"uris":["http://zotero.org/users/local/oxMpWYo5/items/BKFQ5FRX"],"uri":["http://zotero.org/users/local/oxMpWYo5/items/BKFQ5FRX"],"itemData":{"id":1424,"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5","author":[{"family":"Wickham","given":"Hadley"},{"family":"Chang","given":"Winston"},{"family":"Henry","given":"Lionel"},{"family":"Pedersen","given":"Thomas Lin"},{"family":"Takahashi","given":"Kohske"},{"family":"Wilke","given":"Claus"},{"family":"Woo","given":"Kara"},{"family":"Yutani","given":"Hiroaki"},{"family":"Dunnington","given":"Dewey"},{"family":"RStudio","given":""}],"accessed":{"date-parts":[["2021",11,29]]},"issued":{"date-parts":[["2021",6,25]]}}}],"schema":"https://github.com/citation-style-language/schema/raw/master/csl-citation.json"} </w:instrText>
      </w:r>
      <w:r w:rsidR="001C2985">
        <w:rPr>
          <w:lang w:val="en-US"/>
        </w:rPr>
        <w:fldChar w:fldCharType="separate"/>
      </w:r>
      <w:r w:rsidR="0000695A" w:rsidRPr="0000695A">
        <w:rPr>
          <w:rFonts w:ascii="Calibri" w:hAnsi="Calibri" w:cs="Calibri"/>
          <w:szCs w:val="24"/>
          <w:vertAlign w:val="superscript"/>
        </w:rPr>
        <w:t>120</w:t>
      </w:r>
      <w:r w:rsidR="001C2985">
        <w:rPr>
          <w:lang w:val="en-US"/>
        </w:rPr>
        <w:fldChar w:fldCharType="end"/>
      </w:r>
      <w:r w:rsidR="002A7FE6">
        <w:rPr>
          <w:lang w:val="en-US"/>
        </w:rPr>
        <w:t>,</w:t>
      </w:r>
      <w:r>
        <w:rPr>
          <w:lang w:val="en-US"/>
        </w:rPr>
        <w:t xml:space="preserve"> dataset characteristics can be plotted, including </w:t>
      </w:r>
      <w:r w:rsidR="000962AC">
        <w:rPr>
          <w:lang w:val="en-US"/>
        </w:rPr>
        <w:t>methylation</w:t>
      </w:r>
      <w:r w:rsidR="002E303E">
        <w:rPr>
          <w:lang w:val="en-US"/>
        </w:rPr>
        <w:t>/</w:t>
      </w:r>
      <w:r>
        <w:rPr>
          <w:lang w:val="en-US"/>
        </w:rPr>
        <w:t>coverage (</w:t>
      </w:r>
      <w:proofErr w:type="spellStart"/>
      <w:r w:rsidRPr="007550C6">
        <w:rPr>
          <w:rStyle w:val="PackagesChar"/>
        </w:rPr>
        <w:t>plot_violin</w:t>
      </w:r>
      <w:proofErr w:type="spellEnd"/>
      <w:r w:rsidRPr="007550C6">
        <w:rPr>
          <w:rStyle w:val="PackagesChar"/>
        </w:rPr>
        <w:t>()</w:t>
      </w:r>
      <w:r>
        <w:rPr>
          <w:lang w:val="en-US"/>
        </w:rPr>
        <w:t xml:space="preserve">, </w:t>
      </w:r>
      <w:proofErr w:type="spellStart"/>
      <w:r w:rsidRPr="007550C6">
        <w:rPr>
          <w:rStyle w:val="PackagesChar"/>
        </w:rPr>
        <w:t>plot_density</w:t>
      </w:r>
      <w:proofErr w:type="spellEnd"/>
      <w:r w:rsidRPr="007550C6">
        <w:rPr>
          <w:rStyle w:val="PackagesChar"/>
        </w:rPr>
        <w:t>()</w:t>
      </w:r>
      <w:r>
        <w:rPr>
          <w:lang w:val="en-US"/>
        </w:rPr>
        <w:t xml:space="preserve">, </w:t>
      </w:r>
      <w:proofErr w:type="spellStart"/>
      <w:r w:rsidRPr="007550C6">
        <w:rPr>
          <w:rStyle w:val="PackagesChar"/>
        </w:rPr>
        <w:t>plot_coverage</w:t>
      </w:r>
      <w:proofErr w:type="spellEnd"/>
      <w:r w:rsidRPr="007550C6">
        <w:rPr>
          <w:rStyle w:val="PackagesChar"/>
        </w:rPr>
        <w:t>()</w:t>
      </w:r>
      <w:r>
        <w:rPr>
          <w:lang w:val="en-US"/>
        </w:rPr>
        <w:t>)</w:t>
      </w:r>
      <w:r w:rsidR="00EF19EA">
        <w:rPr>
          <w:lang w:val="en-US"/>
        </w:rPr>
        <w:t>,</w:t>
      </w:r>
      <w:r>
        <w:rPr>
          <w:lang w:val="en-US"/>
        </w:rPr>
        <w:t xml:space="preserve"> quality control (</w:t>
      </w:r>
      <w:proofErr w:type="spellStart"/>
      <w:r w:rsidRPr="007550C6">
        <w:rPr>
          <w:rStyle w:val="PackagesChar"/>
        </w:rPr>
        <w:t>plot_sparsity</w:t>
      </w:r>
      <w:proofErr w:type="spellEnd"/>
      <w:r w:rsidRPr="007550C6">
        <w:rPr>
          <w:rStyle w:val="PackagesChar"/>
        </w:rPr>
        <w:t>()</w:t>
      </w:r>
      <w:r>
        <w:rPr>
          <w:lang w:val="en-US"/>
        </w:rPr>
        <w:t xml:space="preserve">, </w:t>
      </w:r>
      <w:proofErr w:type="spellStart"/>
      <w:r w:rsidRPr="007550C6">
        <w:rPr>
          <w:rStyle w:val="PackagesChar"/>
        </w:rPr>
        <w:t>plot_stats</w:t>
      </w:r>
      <w:proofErr w:type="spellEnd"/>
      <w:r w:rsidRPr="007550C6">
        <w:rPr>
          <w:rStyle w:val="PackagesChar"/>
        </w:rPr>
        <w:t>()</w:t>
      </w:r>
      <w:r>
        <w:rPr>
          <w:lang w:val="en-US"/>
        </w:rPr>
        <w:t>)</w:t>
      </w:r>
      <w:r w:rsidR="00EF19EA">
        <w:rPr>
          <w:lang w:val="en-US"/>
        </w:rPr>
        <w:t>,</w:t>
      </w:r>
      <w:r>
        <w:rPr>
          <w:lang w:val="en-US"/>
        </w:rPr>
        <w:t xml:space="preserve"> as well as </w:t>
      </w:r>
      <w:r w:rsidR="00023195">
        <w:rPr>
          <w:lang w:val="en-US"/>
        </w:rPr>
        <w:t xml:space="preserve">previously performed </w:t>
      </w:r>
      <w:r>
        <w:rPr>
          <w:lang w:val="en-US"/>
        </w:rPr>
        <w:t>dimensionality reduction</w:t>
      </w:r>
      <w:r w:rsidR="00023195">
        <w:rPr>
          <w:lang w:val="en-US"/>
        </w:rPr>
        <w:t>s</w:t>
      </w:r>
      <w:r w:rsidR="003B5905">
        <w:rPr>
          <w:lang w:val="en-US"/>
        </w:rPr>
        <w:t xml:space="preserve"> </w:t>
      </w:r>
      <w:r>
        <w:rPr>
          <w:lang w:val="en-US"/>
        </w:rPr>
        <w:t>(</w:t>
      </w:r>
      <w:proofErr w:type="spellStart"/>
      <w:r w:rsidRPr="007550C6">
        <w:rPr>
          <w:rStyle w:val="PackagesChar"/>
        </w:rPr>
        <w:t>plot_dim_red</w:t>
      </w:r>
      <w:proofErr w:type="spellEnd"/>
      <w:r w:rsidRPr="007550C6">
        <w:rPr>
          <w:rStyle w:val="PackagesChar"/>
        </w:rPr>
        <w:t>()</w:t>
      </w:r>
      <w:r w:rsidRPr="00D659C3">
        <w:rPr>
          <w:lang w:val="en-US"/>
        </w:rPr>
        <w:t>)</w:t>
      </w:r>
      <w:r>
        <w:rPr>
          <w:lang w:val="en-US"/>
        </w:rPr>
        <w:t xml:space="preserve">. Shape or color of data points can be specified using </w:t>
      </w:r>
      <w:proofErr w:type="spellStart"/>
      <w:r w:rsidRPr="007550C6">
        <w:rPr>
          <w:rStyle w:val="PackagesChar"/>
        </w:rPr>
        <w:t>colData</w:t>
      </w:r>
      <w:proofErr w:type="spellEnd"/>
      <w:r w:rsidRPr="007550C6">
        <w:rPr>
          <w:rStyle w:val="PackagesChar"/>
        </w:rPr>
        <w:t>()</w:t>
      </w:r>
      <w:r>
        <w:rPr>
          <w:lang w:val="en-US"/>
        </w:rPr>
        <w:t xml:space="preserve"> derived from clustering or previous user input.</w:t>
      </w:r>
      <w:r w:rsidR="00C43899">
        <w:rPr>
          <w:lang w:val="en-US"/>
        </w:rPr>
        <w:t xml:space="preserve"> </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60800"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669FF9C6" w:rsidR="005D7692" w:rsidRDefault="005D7692" w:rsidP="00C74317">
            <w:pPr>
              <w:pStyle w:val="CitTitle"/>
            </w:pPr>
            <w:bookmarkStart w:id="39" w:name="_Ref87451890"/>
            <w:bookmarkStart w:id="40" w:name="_Toc87454342"/>
            <w:r w:rsidRPr="005F30D8">
              <w:t xml:space="preserve">Figure </w:t>
            </w:r>
            <w:r w:rsidRPr="005F30D8">
              <w:fldChar w:fldCharType="begin"/>
            </w:r>
            <w:r w:rsidRPr="005F30D8">
              <w:instrText xml:space="preserve"> SEQ Figure \* ARABIC </w:instrText>
            </w:r>
            <w:r w:rsidRPr="005F30D8">
              <w:fldChar w:fldCharType="separate"/>
            </w:r>
            <w:r w:rsidR="0063348A">
              <w:rPr>
                <w:noProof/>
              </w:rPr>
              <w:t>3</w:t>
            </w:r>
            <w:r w:rsidRPr="005F30D8">
              <w:fldChar w:fldCharType="end"/>
            </w:r>
            <w:bookmarkEnd w:id="39"/>
            <w:r w:rsidRPr="005F30D8">
              <w:t xml:space="preserve">.  Workflow for analyzing single-cell data with </w:t>
            </w:r>
            <w:proofErr w:type="spellStart"/>
            <w:r w:rsidRPr="005F30D8">
              <w:t>scMethrix</w:t>
            </w:r>
            <w:proofErr w:type="spellEnd"/>
            <w:r w:rsidRPr="005F30D8">
              <w:t>.</w:t>
            </w:r>
            <w:bookmarkEnd w:id="40"/>
          </w:p>
          <w:p w14:paraId="63D61AD5" w14:textId="44D1365F" w:rsidR="00C74317" w:rsidRPr="00C74317" w:rsidRDefault="00C74317" w:rsidP="00C74317">
            <w:pPr>
              <w:pStyle w:val="CitText"/>
            </w:pPr>
            <w:r>
              <w:t xml:space="preserve">This </w:t>
            </w:r>
            <w:proofErr w:type="gramStart"/>
            <w:r>
              <w:t>describe</w:t>
            </w:r>
            <w:proofErr w:type="gramEnd"/>
            <w:r>
              <w:t xml:space="preserve"> the basic workflow progress</w:t>
            </w:r>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30FAA542" w:rsidR="005D7692" w:rsidRDefault="0016584D" w:rsidP="0016584D">
      <w:pPr>
        <w:pStyle w:val="Heading3"/>
        <w:rPr>
          <w:lang w:val="en-US"/>
        </w:rPr>
      </w:pPr>
      <w:bookmarkStart w:id="41" w:name="_Toc88849753"/>
      <w:r>
        <w:rPr>
          <w:lang w:val="en-US"/>
        </w:rPr>
        <w:lastRenderedPageBreak/>
        <w:t>Additional Features</w:t>
      </w:r>
      <w:bookmarkEnd w:id="41"/>
    </w:p>
    <w:p w14:paraId="1AA2A9A6" w14:textId="460ED3A5" w:rsidR="0016584D" w:rsidRDefault="0016584D" w:rsidP="0016584D">
      <w:pPr>
        <w:rPr>
          <w:lang w:val="en-US"/>
        </w:rPr>
      </w:pPr>
      <w:r w:rsidRPr="00897EDC">
        <w:rPr>
          <w:b/>
          <w:bCs/>
          <w:lang w:val="en-US"/>
        </w:rPr>
        <w:t xml:space="preserve">Input validation: </w:t>
      </w:r>
      <w:r w:rsidR="002803D4">
        <w:rPr>
          <w:lang w:val="en-US"/>
        </w:rPr>
        <w:t xml:space="preserve">A robust functionality for argument checking was implemented. </w:t>
      </w:r>
      <w:r w:rsidR="00A979F8">
        <w:rPr>
          <w:lang w:val="en-US"/>
        </w:rPr>
        <w:t>This supports type- or  value-checking</w:t>
      </w:r>
      <w:r w:rsidR="000015D3">
        <w:rPr>
          <w:lang w:val="en-US"/>
        </w:rPr>
        <w:t xml:space="preserve"> where multiple comparisons can be made in a single function. P</w:t>
      </w:r>
      <w:r w:rsidR="00A979F8">
        <w:rPr>
          <w:lang w:val="en-US"/>
        </w:rPr>
        <w:t>artial argument matching</w:t>
      </w:r>
      <w:r w:rsidR="000015D3">
        <w:rPr>
          <w:lang w:val="en-US"/>
        </w:rPr>
        <w:t xml:space="preserve"> for strings is enabled for all functions without affecting downstream functions. </w:t>
      </w:r>
      <w:r w:rsidR="004C2440">
        <w:rPr>
          <w:lang w:val="en-US"/>
        </w:rPr>
        <w:t>Other functions for checking experiment or assay existence, and available threads for parallelization are also implemented. Each of these functions has a verbose error message which indicates the particular variable that has violated a condition as well as displays what the correct conditions are.</w:t>
      </w:r>
    </w:p>
    <w:p w14:paraId="7858C21E" w14:textId="474D2259" w:rsidR="0016584D" w:rsidRDefault="0016584D" w:rsidP="0016584D">
      <w:pPr>
        <w:rPr>
          <w:lang w:val="en-US"/>
        </w:rPr>
      </w:pPr>
      <w:r w:rsidRPr="00650FF8">
        <w:rPr>
          <w:b/>
          <w:bCs/>
          <w:lang w:val="en-US"/>
        </w:rPr>
        <w:t xml:space="preserve">Enhanced save function: </w:t>
      </w:r>
      <w:r>
        <w:rPr>
          <w:lang w:val="en-US"/>
        </w:rPr>
        <w:t xml:space="preserve">By default, HDF5 experiments are saved into a specified folder in two files: </w:t>
      </w:r>
      <w:r w:rsidRPr="00DE6A15">
        <w:rPr>
          <w:rStyle w:val="PackagesChar"/>
        </w:rPr>
        <w:t>assays.h5</w:t>
      </w:r>
      <w:r>
        <w:rPr>
          <w:lang w:val="en-US"/>
        </w:rPr>
        <w:t xml:space="preserve"> and </w:t>
      </w:r>
      <w:proofErr w:type="spellStart"/>
      <w:r w:rsidRPr="00DE6A15">
        <w:rPr>
          <w:rStyle w:val="PackagesChar"/>
        </w:rPr>
        <w:t>se.rds</w:t>
      </w:r>
      <w:proofErr w:type="spellEnd"/>
      <w:r>
        <w:rPr>
          <w:lang w:val="en-US"/>
        </w:rPr>
        <w:t xml:space="preserve">. These filenames are hardcoded into </w:t>
      </w:r>
      <w:r w:rsidRPr="0016584D">
        <w:rPr>
          <w:rStyle w:val="PackagesChar"/>
        </w:rPr>
        <w:t>HDF5Array</w:t>
      </w:r>
      <w:r w:rsidRPr="0016584D">
        <w:t xml:space="preserve"> objects</w:t>
      </w:r>
      <w:r>
        <w:rPr>
          <w:lang w:val="en-US"/>
        </w:rPr>
        <w:t>. As well, all contents of the specified save folder will automatically be deleted during saving.</w:t>
      </w:r>
      <w:r w:rsidR="00650FF8">
        <w:rPr>
          <w:lang w:val="en-US"/>
        </w:rPr>
        <w:t xml:space="preserve"> The </w:t>
      </w:r>
      <w:proofErr w:type="spellStart"/>
      <w:r w:rsidR="00650FF8" w:rsidRPr="00650FF8">
        <w:rPr>
          <w:rStyle w:val="PackagesChar"/>
        </w:rPr>
        <w:t>save_scMethrix</w:t>
      </w:r>
      <w:proofErr w:type="spellEnd"/>
      <w:r w:rsidR="00650FF8" w:rsidRPr="00650FF8">
        <w:rPr>
          <w:rStyle w:val="PackagesChar"/>
        </w:rPr>
        <w:t>()</w:t>
      </w:r>
      <w:r w:rsidR="00650FF8">
        <w:rPr>
          <w:lang w:val="en-US"/>
        </w:rPr>
        <w:t xml:space="preserve"> function wraps the default save function, adding support for custom file names, as well as removing the auto-deletion of contents in the save folder. </w:t>
      </w:r>
      <w:r w:rsidR="00CB4FE6">
        <w:rPr>
          <w:lang w:val="en-US"/>
        </w:rPr>
        <w:t>This function also allows saving of i</w:t>
      </w:r>
      <w:r w:rsidR="00650FF8">
        <w:rPr>
          <w:lang w:val="en-US"/>
        </w:rPr>
        <w:t xml:space="preserve">n-memory </w:t>
      </w:r>
      <w:proofErr w:type="spellStart"/>
      <w:r w:rsidR="00650FF8">
        <w:rPr>
          <w:lang w:val="en-US"/>
        </w:rPr>
        <w:t>scMethrix</w:t>
      </w:r>
      <w:proofErr w:type="spellEnd"/>
      <w:r w:rsidR="00650FF8">
        <w:rPr>
          <w:lang w:val="en-US"/>
        </w:rPr>
        <w:t xml:space="preserve"> objects</w:t>
      </w:r>
      <w:r w:rsidR="00CB4FE6">
        <w:rPr>
          <w:lang w:val="en-US"/>
        </w:rPr>
        <w:t>, and these will be stored as .RDS files.</w:t>
      </w:r>
    </w:p>
    <w:p w14:paraId="3EE21F59" w14:textId="2F8385AB" w:rsidR="00D5498C" w:rsidRDefault="00681AF6" w:rsidP="00D5498C">
      <w:pPr>
        <w:rPr>
          <w:lang w:val="en-US"/>
        </w:rPr>
      </w:pPr>
      <w:r w:rsidRPr="00F06CC8">
        <w:rPr>
          <w:b/>
          <w:bCs/>
          <w:lang w:val="en-US"/>
        </w:rPr>
        <w:t xml:space="preserve">Convenience functions: </w:t>
      </w:r>
      <w:r>
        <w:rPr>
          <w:lang w:val="en-US"/>
        </w:rPr>
        <w:t>Numerous accessory functions were implemented to increase ease-of-use.</w:t>
      </w:r>
      <w:r w:rsidR="00B97834">
        <w:rPr>
          <w:lang w:val="en-US"/>
        </w:rPr>
        <w:t xml:space="preserve"> </w:t>
      </w:r>
      <w:proofErr w:type="spellStart"/>
      <w:r w:rsidR="00B97834" w:rsidRPr="00B97834">
        <w:rPr>
          <w:rStyle w:val="PackagesChar"/>
        </w:rPr>
        <w:t>GenomicRanges</w:t>
      </w:r>
      <w:proofErr w:type="spellEnd"/>
      <w:r w:rsidR="00695205">
        <w:rPr>
          <w:rStyle w:val="PackagesChar"/>
        </w:rPr>
        <w:t>,</w:t>
      </w:r>
      <w:r w:rsidR="00B97834">
        <w:rPr>
          <w:lang w:val="en-US"/>
        </w:rPr>
        <w:t xml:space="preserve"> </w:t>
      </w:r>
      <w:r w:rsidR="00A03D65">
        <w:rPr>
          <w:lang w:val="en-US"/>
        </w:rPr>
        <w:t xml:space="preserve">and the equivalent </w:t>
      </w:r>
      <w:proofErr w:type="spellStart"/>
      <w:r w:rsidR="00A03D65" w:rsidRPr="00A03D65">
        <w:rPr>
          <w:rStyle w:val="PackagesChar"/>
        </w:rPr>
        <w:t>data.table</w:t>
      </w:r>
      <w:proofErr w:type="spellEnd"/>
      <w:r w:rsidR="00A03D65" w:rsidRPr="00A03D65">
        <w:rPr>
          <w:lang w:val="en-US"/>
        </w:rPr>
        <w:t xml:space="preserve"> </w:t>
      </w:r>
      <w:r w:rsidR="00A03D65">
        <w:rPr>
          <w:lang w:val="en-US"/>
        </w:rPr>
        <w:t xml:space="preserve">objects </w:t>
      </w:r>
      <w:r w:rsidR="00695205">
        <w:rPr>
          <w:lang w:val="en-US"/>
        </w:rPr>
        <w:t xml:space="preserve">via automatic casting, </w:t>
      </w:r>
      <w:r w:rsidR="00B97834">
        <w:rPr>
          <w:lang w:val="en-US"/>
        </w:rPr>
        <w:t>hav</w:t>
      </w:r>
      <w:r w:rsidR="00A03D65">
        <w:rPr>
          <w:lang w:val="en-US"/>
        </w:rPr>
        <w:t>e</w:t>
      </w:r>
      <w:r w:rsidR="00B97834">
        <w:rPr>
          <w:lang w:val="en-US"/>
        </w:rPr>
        <w:t xml:space="preserve"> additional options for splitting, </w:t>
      </w:r>
      <w:proofErr w:type="spellStart"/>
      <w:r w:rsidR="00B97834">
        <w:rPr>
          <w:lang w:val="en-US"/>
        </w:rPr>
        <w:t>subsetting</w:t>
      </w:r>
      <w:proofErr w:type="spellEnd"/>
      <w:r w:rsidR="00B97834">
        <w:rPr>
          <w:lang w:val="en-US"/>
        </w:rPr>
        <w:t>, and creating windows. A</w:t>
      </w:r>
      <w:r w:rsidR="00D5498C">
        <w:rPr>
          <w:lang w:val="en-US"/>
        </w:rPr>
        <w:t xml:space="preserve"> simple stopwatch-like system was added to track</w:t>
      </w:r>
      <w:r w:rsidR="006A523E">
        <w:rPr>
          <w:lang w:val="en-US"/>
        </w:rPr>
        <w:t xml:space="preserve"> multiple</w:t>
      </w:r>
      <w:r w:rsidR="00D5498C">
        <w:rPr>
          <w:lang w:val="en-US"/>
        </w:rPr>
        <w:t xml:space="preserve"> function running times</w:t>
      </w:r>
      <w:r w:rsidR="006A523E">
        <w:rPr>
          <w:lang w:val="en-US"/>
        </w:rPr>
        <w:t xml:space="preserve"> at once</w:t>
      </w:r>
      <w:r w:rsidR="00D5498C">
        <w:rPr>
          <w:lang w:val="en-US"/>
        </w:rPr>
        <w:t>.</w:t>
      </w:r>
      <w:r w:rsidR="006A523E">
        <w:rPr>
          <w:lang w:val="en-US"/>
        </w:rPr>
        <w:t xml:space="preserve"> </w:t>
      </w:r>
    </w:p>
    <w:p w14:paraId="45D2293A" w14:textId="21DFE84D" w:rsidR="00217AEB" w:rsidRDefault="00710546" w:rsidP="00D5498C">
      <w:pPr>
        <w:pStyle w:val="Heading3"/>
        <w:rPr>
          <w:lang w:val="en-US"/>
        </w:rPr>
      </w:pPr>
      <w:bookmarkStart w:id="42" w:name="_Toc88849754"/>
      <w:r>
        <w:rPr>
          <w:lang w:val="en-US"/>
        </w:rPr>
        <w:t>Performance</w:t>
      </w:r>
      <w:bookmarkEnd w:id="42"/>
    </w:p>
    <w:p w14:paraId="25DF993B" w14:textId="06107F14" w:rsidR="0029783E" w:rsidRDefault="0029783E" w:rsidP="0029783E">
      <w:pPr>
        <w:rPr>
          <w:lang w:val="en-US"/>
        </w:rPr>
      </w:pPr>
      <w:r w:rsidRPr="0029783E">
        <w:rPr>
          <w:b/>
          <w:bCs/>
          <w:lang w:val="en-US"/>
        </w:rPr>
        <w:t>Computations:</w:t>
      </w:r>
      <w:r>
        <w:rPr>
          <w:b/>
          <w:bCs/>
          <w:lang w:val="en-US"/>
        </w:rPr>
        <w:t xml:space="preserve"> </w:t>
      </w:r>
      <w:r>
        <w:rPr>
          <w:lang w:val="en-US"/>
        </w:rPr>
        <w:t xml:space="preserve">For most functions, assays are converted to </w:t>
      </w:r>
      <w:proofErr w:type="spellStart"/>
      <w:r w:rsidRPr="0029783E">
        <w:rPr>
          <w:rStyle w:val="PackagesChar"/>
        </w:rPr>
        <w:t>data.table</w:t>
      </w:r>
      <w:proofErr w:type="spellEnd"/>
      <w:r>
        <w:rPr>
          <w:lang w:val="en-US"/>
        </w:rPr>
        <w:t xml:space="preserve"> </w:t>
      </w:r>
      <w:r w:rsidR="00BC771F">
        <w:rPr>
          <w:lang w:val="en-US"/>
        </w:rPr>
        <w:t>format for</w:t>
      </w:r>
      <w:r>
        <w:rPr>
          <w:lang w:val="en-US"/>
        </w:rPr>
        <w:t xml:space="preserve"> increase</w:t>
      </w:r>
      <w:r w:rsidR="00BC771F">
        <w:rPr>
          <w:lang w:val="en-US"/>
        </w:rPr>
        <w:t>d</w:t>
      </w:r>
      <w:r>
        <w:rPr>
          <w:lang w:val="en-US"/>
        </w:rPr>
        <w:t xml:space="preserve"> performance. </w:t>
      </w:r>
    </w:p>
    <w:p w14:paraId="41E7D657" w14:textId="151F1F67" w:rsidR="002C5008" w:rsidRPr="0029783E" w:rsidRDefault="002C5008" w:rsidP="002C5008">
      <w:pPr>
        <w:rPr>
          <w:lang w:val="en-US"/>
        </w:rPr>
      </w:pPr>
      <w:r>
        <w:rPr>
          <w:lang w:val="en-US"/>
        </w:rPr>
        <w:t xml:space="preserve">For calculation on HDF5 </w:t>
      </w:r>
      <w:proofErr w:type="spellStart"/>
      <w:r>
        <w:rPr>
          <w:lang w:val="en-US"/>
        </w:rPr>
        <w:t>matricies</w:t>
      </w:r>
      <w:proofErr w:type="spellEnd"/>
      <w:r>
        <w:rPr>
          <w:lang w:val="en-US"/>
        </w:rPr>
        <w:t xml:space="preserve">, </w:t>
      </w:r>
      <w:proofErr w:type="spellStart"/>
      <w:r w:rsidRPr="002C5008">
        <w:rPr>
          <w:rStyle w:val="PackagesChar"/>
        </w:rPr>
        <w:t>DelayedMatrixStats</w:t>
      </w:r>
      <w:proofErr w:type="spellEnd"/>
      <w:r>
        <w:rPr>
          <w:lang w:val="en-US"/>
        </w:rPr>
        <w:t xml:space="preserve"> is used for all computations. These functions wrap the standard </w:t>
      </w:r>
      <w:proofErr w:type="spellStart"/>
      <w:r w:rsidRPr="002C5008">
        <w:rPr>
          <w:rStyle w:val="PackagesChar"/>
        </w:rPr>
        <w:t>MatrixStats</w:t>
      </w:r>
      <w:proofErr w:type="spellEnd"/>
      <w:r>
        <w:rPr>
          <w:lang w:val="en-US"/>
        </w:rPr>
        <w:t>, so all non-</w:t>
      </w:r>
      <w:proofErr w:type="spellStart"/>
      <w:r w:rsidRPr="002C5008">
        <w:rPr>
          <w:rStyle w:val="PackagesChar"/>
        </w:rPr>
        <w:t>data.table</w:t>
      </w:r>
      <w:proofErr w:type="spellEnd"/>
      <w:r>
        <w:rPr>
          <w:lang w:val="en-US"/>
        </w:rPr>
        <w:t xml:space="preserve"> stats functions instead use </w:t>
      </w:r>
      <w:proofErr w:type="spellStart"/>
      <w:r w:rsidRPr="002C5008">
        <w:rPr>
          <w:rStyle w:val="PackagesChar"/>
        </w:rPr>
        <w:t>DelayedMatrixStats</w:t>
      </w:r>
      <w:proofErr w:type="spellEnd"/>
      <w:r w:rsidRPr="002C5008">
        <w:t xml:space="preserve"> functions.</w:t>
      </w:r>
      <w:r>
        <w:t xml:space="preserve"> </w:t>
      </w:r>
      <w:r w:rsidR="00CA301F">
        <w:t xml:space="preserve">Storage on HDF5 is </w:t>
      </w:r>
      <w:r w:rsidR="00296247">
        <w:t xml:space="preserve">implicitly </w:t>
      </w:r>
      <w:r w:rsidR="00CA301F">
        <w:t>‘chunked’ into sub-</w:t>
      </w:r>
      <w:r w:rsidR="00296247">
        <w:t>matrices</w:t>
      </w:r>
      <w:r w:rsidR="00CA301F">
        <w:t xml:space="preserve"> for efficiency to access. </w:t>
      </w:r>
      <w:r w:rsidR="00296247">
        <w:t xml:space="preserve">In </w:t>
      </w:r>
      <w:proofErr w:type="spellStart"/>
      <w:r w:rsidR="00296247" w:rsidRPr="00296247">
        <w:rPr>
          <w:rStyle w:val="PackagesChar"/>
        </w:rPr>
        <w:t>scMethrix</w:t>
      </w:r>
      <w:proofErr w:type="spellEnd"/>
      <w:r w:rsidR="00296247">
        <w:t>, these are defined as individual columns</w:t>
      </w:r>
    </w:p>
    <w:p w14:paraId="3E0A61B6" w14:textId="06161E93" w:rsidR="0029783E" w:rsidRDefault="0029783E" w:rsidP="0029783E">
      <w:pPr>
        <w:rPr>
          <w:lang w:val="en-US"/>
        </w:rPr>
      </w:pPr>
      <w:r>
        <w:rPr>
          <w:lang w:val="en-US"/>
        </w:rPr>
        <w:t xml:space="preserve"> </w:t>
      </w:r>
    </w:p>
    <w:p w14:paraId="2D894483" w14:textId="77777777" w:rsidR="0029783E" w:rsidRPr="0029783E" w:rsidRDefault="0029783E" w:rsidP="0029783E">
      <w:pPr>
        <w:rPr>
          <w:lang w:val="en-US"/>
        </w:rPr>
      </w:pPr>
    </w:p>
    <w:p w14:paraId="6139380F" w14:textId="5781DAB8" w:rsidR="00733EEF" w:rsidRPr="004053C6" w:rsidRDefault="00E36575" w:rsidP="005206DF">
      <w:pPr>
        <w:jc w:val="both"/>
        <w:rPr>
          <w:b/>
          <w:bCs/>
          <w:lang w:val="en-US"/>
        </w:rPr>
      </w:pPr>
      <w:r w:rsidRPr="004053C6">
        <w:rPr>
          <w:b/>
          <w:bCs/>
          <w:lang w:val="en-US"/>
        </w:rPr>
        <w:t xml:space="preserve">Batch processing: </w:t>
      </w:r>
      <w:r w:rsidR="007A4571" w:rsidRPr="007A4571">
        <w:rPr>
          <w:lang w:val="en-US"/>
        </w:rPr>
        <w:t xml:space="preserve">To </w:t>
      </w:r>
      <w:r w:rsidR="007A4571">
        <w:rPr>
          <w:lang w:val="en-US"/>
        </w:rPr>
        <w:t>prevent memory overflows, functions that require significant memory</w:t>
      </w:r>
      <w:r w:rsidR="00EE5233">
        <w:rPr>
          <w:lang w:val="en-US"/>
        </w:rPr>
        <w:t xml:space="preserve"> can be processed in batches. </w:t>
      </w:r>
      <w:r w:rsidR="00702841">
        <w:rPr>
          <w:lang w:val="en-US"/>
        </w:rPr>
        <w:t>Batch processing is automatically used in the HDF5 backend.</w:t>
      </w:r>
    </w:p>
    <w:p w14:paraId="2BDD08B0" w14:textId="7E34F792" w:rsidR="00CF17E9" w:rsidRDefault="008543AB" w:rsidP="005206DF">
      <w:pPr>
        <w:jc w:val="both"/>
        <w:rPr>
          <w:lang w:val="en-US"/>
        </w:rPr>
      </w:pPr>
      <w:r w:rsidRPr="00B957EB">
        <w:rPr>
          <w:b/>
          <w:bCs/>
          <w:lang w:val="en-US"/>
        </w:rPr>
        <w:t>Parallelization:</w:t>
      </w:r>
      <w:r>
        <w:rPr>
          <w:lang w:val="en-US"/>
        </w:rPr>
        <w:t xml:space="preserve"> </w:t>
      </w:r>
      <w:r w:rsidR="00A04284">
        <w:rPr>
          <w:lang w:val="en-US"/>
        </w:rPr>
        <w:t>Some</w:t>
      </w:r>
      <w:r>
        <w:rPr>
          <w:lang w:val="en-US"/>
        </w:rPr>
        <w:t xml:space="preserve"> of the functions used in </w:t>
      </w:r>
      <w:proofErr w:type="spellStart"/>
      <w:r w:rsidRPr="00D74406">
        <w:rPr>
          <w:rStyle w:val="PackagesChar"/>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7550C6">
        <w:rPr>
          <w:rStyle w:val="PackagesChar"/>
        </w:rPr>
        <w:t>paralle</w:t>
      </w:r>
      <w:r w:rsidR="00FE148A">
        <w:rPr>
          <w:rStyle w:val="PackagesChar"/>
        </w:rPr>
        <w:t>l</w:t>
      </w:r>
      <w:r w:rsidR="00FE148A" w:rsidRPr="00261077">
        <w:rPr>
          <w:vertAlign w:val="superscript"/>
        </w:rPr>
        <w:fldChar w:fldCharType="begin"/>
      </w:r>
      <w:r w:rsidR="0000695A">
        <w:rPr>
          <w:vertAlign w:val="superscript"/>
        </w:rPr>
        <w:instrText xml:space="preserve"> ADDIN ZOTERO_ITEM CSL_CITATION {"citationID":"5amQ3Swu","properties":{"formattedCitation":"\\super 121\\nosupersub{}","plainCitation":"121","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schema":"https://github.com/citation-style-language/schema/raw/master/csl-citation.json"} </w:instrText>
      </w:r>
      <w:r w:rsidR="00FE148A" w:rsidRPr="00261077">
        <w:rPr>
          <w:vertAlign w:val="superscript"/>
        </w:rPr>
        <w:fldChar w:fldCharType="separate"/>
      </w:r>
      <w:r w:rsidR="0000695A" w:rsidRPr="0000695A">
        <w:rPr>
          <w:rFonts w:ascii="Calibri" w:hAnsi="Calibri" w:cs="Calibri"/>
          <w:szCs w:val="24"/>
          <w:vertAlign w:val="superscript"/>
        </w:rPr>
        <w:t>121</w:t>
      </w:r>
      <w:r w:rsidR="00FE148A" w:rsidRPr="00261077">
        <w:rPr>
          <w:vertAlign w:val="superscript"/>
        </w:rPr>
        <w:fldChar w:fldCharType="end"/>
      </w:r>
      <w:r w:rsidR="00FE148A">
        <w:rPr>
          <w:rStyle w:val="PackagesChar"/>
        </w:rPr>
        <w:t xml:space="preserve"> </w:t>
      </w:r>
      <w:r w:rsidR="00173516">
        <w:rPr>
          <w:lang w:val="en-US"/>
        </w:rPr>
        <w:t xml:space="preserve">and </w:t>
      </w:r>
      <w:proofErr w:type="spellStart"/>
      <w:r w:rsidR="00173516" w:rsidRPr="00D74406">
        <w:rPr>
          <w:rStyle w:val="PackagesChar"/>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00695A">
        <w:rPr>
          <w:lang w:val="en-US"/>
        </w:rPr>
        <w:instrText xml:space="preserve"> ADDIN ZOTERO_ITEM CSL_CITATION {"citationID":"BUgSioiH","properties":{"formattedCitation":"\\super 122\\nosupersub{}","plainCitation":"122","noteIndex":0},"citationItems":[{"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00695A" w:rsidRPr="0000695A">
        <w:rPr>
          <w:rFonts w:ascii="Calibri" w:hAnsi="Calibri" w:cs="Calibri"/>
          <w:szCs w:val="24"/>
          <w:vertAlign w:val="superscript"/>
        </w:rPr>
        <w:t>122</w:t>
      </w:r>
      <w:r w:rsidR="0045131A">
        <w:rPr>
          <w:lang w:val="en-US"/>
        </w:rPr>
        <w:fldChar w:fldCharType="end"/>
      </w:r>
      <w:r w:rsidR="0045131A">
        <w:rPr>
          <w:lang w:val="en-US"/>
        </w:rPr>
        <w:t>, both Windows and Unix-based systems are supported.</w:t>
      </w:r>
      <w:r w:rsidR="00A04284">
        <w:rPr>
          <w:lang w:val="en-US"/>
        </w:rPr>
        <w:t xml:space="preserve"> However, </w:t>
      </w:r>
      <w:proofErr w:type="spellStart"/>
      <w:r w:rsidR="00A04284" w:rsidRPr="00A04284">
        <w:rPr>
          <w:rStyle w:val="PackagesChar"/>
        </w:rPr>
        <w:t>data.table</w:t>
      </w:r>
      <w:proofErr w:type="spellEnd"/>
      <w:r w:rsidR="00A04284">
        <w:rPr>
          <w:lang w:val="en-US"/>
        </w:rPr>
        <w:t xml:space="preserve"> is internally parallelized, and does not support Windows forking.</w:t>
      </w:r>
    </w:p>
    <w:p w14:paraId="4E9EC5F7" w14:textId="10534C56" w:rsidR="0092338B" w:rsidRDefault="00C825B5" w:rsidP="00EA1866">
      <w:pPr>
        <w:pStyle w:val="Heading3"/>
        <w:rPr>
          <w:lang w:val="en-US"/>
        </w:rPr>
      </w:pPr>
      <w:r>
        <w:rPr>
          <w:lang w:val="en-US"/>
        </w:rPr>
        <w:t>Usage</w:t>
      </w:r>
    </w:p>
    <w:p w14:paraId="486159A9" w14:textId="785D7F1D" w:rsidR="001F1678" w:rsidRDefault="00EA1866" w:rsidP="00EA1866">
      <w:pPr>
        <w:rPr>
          <w:lang w:val="en-US"/>
        </w:rPr>
      </w:pPr>
      <w:r>
        <w:rPr>
          <w:lang w:val="en-US"/>
        </w:rPr>
        <w:t xml:space="preserve">To show simple functionality of the package, a small </w:t>
      </w:r>
      <w:r w:rsidR="005F42B5">
        <w:rPr>
          <w:lang w:val="en-US"/>
        </w:rPr>
        <w:t xml:space="preserve">example </w:t>
      </w:r>
      <w:r>
        <w:rPr>
          <w:lang w:val="en-US"/>
        </w:rPr>
        <w:t xml:space="preserve">experiment was created from </w:t>
      </w:r>
      <w:r w:rsidRPr="00EA1866">
        <w:rPr>
          <w:lang w:val="en-US"/>
        </w:rPr>
        <w:t>GSE56879</w:t>
      </w:r>
      <w:r>
        <w:rPr>
          <w:lang w:val="en-US"/>
        </w:rPr>
        <w:fldChar w:fldCharType="begin"/>
      </w:r>
      <w:r w:rsidR="00E805BD">
        <w:rPr>
          <w:lang w:val="en-US"/>
        </w:rPr>
        <w:instrText xml:space="preserve"> ADDIN ZOTERO_ITEM CSL_CITATION {"citationID":"FcRWFCZL","properties":{"formattedCitation":"\\super 88\\nosupersub{}","plainCitation":"8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Pr>
          <w:lang w:val="en-US"/>
        </w:rPr>
        <w:fldChar w:fldCharType="separate"/>
      </w:r>
      <w:r w:rsidR="00E805BD" w:rsidRPr="00E805BD">
        <w:rPr>
          <w:rFonts w:ascii="Calibri" w:hAnsi="Calibri" w:cs="Calibri"/>
          <w:szCs w:val="24"/>
          <w:vertAlign w:val="superscript"/>
        </w:rPr>
        <w:t>88</w:t>
      </w:r>
      <w:r>
        <w:rPr>
          <w:lang w:val="en-US"/>
        </w:rPr>
        <w:fldChar w:fldCharType="end"/>
      </w:r>
      <w:r>
        <w:rPr>
          <w:lang w:val="en-US"/>
        </w:rPr>
        <w:t>.</w:t>
      </w:r>
      <w:r w:rsidR="00DC5810">
        <w:rPr>
          <w:lang w:val="en-US"/>
        </w:rPr>
        <w:t xml:space="preserve"> </w:t>
      </w:r>
      <w:r w:rsidR="0022683B">
        <w:rPr>
          <w:lang w:val="en-US"/>
        </w:rPr>
        <w:t>From this</w:t>
      </w:r>
      <w:r w:rsidR="005F42B5">
        <w:rPr>
          <w:lang w:val="en-US"/>
        </w:rPr>
        <w:t>,</w:t>
      </w:r>
      <w:r w:rsidR="0022683B">
        <w:rPr>
          <w:lang w:val="en-US"/>
        </w:rPr>
        <w:t xml:space="preserve"> </w:t>
      </w:r>
      <w:r w:rsidR="00834B54">
        <w:rPr>
          <w:lang w:val="en-US"/>
        </w:rPr>
        <w:t>fourteen</w:t>
      </w:r>
      <w:r w:rsidR="005F42B5">
        <w:rPr>
          <w:lang w:val="en-US"/>
        </w:rPr>
        <w:t xml:space="preserve"> samples </w:t>
      </w:r>
      <w:r w:rsidR="006151EC">
        <w:rPr>
          <w:lang w:val="en-US"/>
        </w:rPr>
        <w:t xml:space="preserve">from </w:t>
      </w:r>
      <w:r w:rsidR="006151EC" w:rsidRPr="006151EC">
        <w:rPr>
          <w:lang w:val="en-US"/>
        </w:rPr>
        <w:t>C57BL/6Babr</w:t>
      </w:r>
      <w:r w:rsidR="006151EC">
        <w:rPr>
          <w:lang w:val="en-US"/>
        </w:rPr>
        <w:t xml:space="preserve"> strain mice </w:t>
      </w:r>
      <w:r w:rsidR="005F42B5">
        <w:rPr>
          <w:lang w:val="en-US"/>
        </w:rPr>
        <w:t xml:space="preserve">were obtained, consisting of </w:t>
      </w:r>
      <w:r w:rsidR="00754391" w:rsidRPr="00754391">
        <w:rPr>
          <w:lang w:val="en-US"/>
        </w:rPr>
        <w:t>E14 embryonic stem cells (ESCs)</w:t>
      </w:r>
      <w:r w:rsidR="005F42B5">
        <w:rPr>
          <w:lang w:val="en-US"/>
        </w:rPr>
        <w:t xml:space="preserve"> that were cultured in either </w:t>
      </w:r>
      <w:r w:rsidR="005F42B5" w:rsidRPr="005F42B5">
        <w:rPr>
          <w:lang w:val="en-US"/>
        </w:rPr>
        <w:t>serum</w:t>
      </w:r>
      <w:r w:rsidR="001511E8">
        <w:rPr>
          <w:lang w:val="en-US"/>
        </w:rPr>
        <w:t>/l</w:t>
      </w:r>
      <w:r w:rsidR="001511E8" w:rsidRPr="001511E8">
        <w:rPr>
          <w:lang w:val="en-US"/>
        </w:rPr>
        <w:t>eukemia inhibitory factor</w:t>
      </w:r>
      <w:r w:rsidR="001511E8">
        <w:rPr>
          <w:lang w:val="en-US"/>
        </w:rPr>
        <w:t xml:space="preserve"> (LIF)</w:t>
      </w:r>
      <w:r w:rsidR="005F42B5" w:rsidRPr="005F42B5">
        <w:rPr>
          <w:lang w:val="en-US"/>
        </w:rPr>
        <w:t xml:space="preserve"> </w:t>
      </w:r>
      <w:r w:rsidR="005F42B5">
        <w:rPr>
          <w:lang w:val="en-US"/>
        </w:rPr>
        <w:t xml:space="preserve">or </w:t>
      </w:r>
      <w:r w:rsidR="001511E8">
        <w:rPr>
          <w:lang w:val="en-US"/>
        </w:rPr>
        <w:t>2i/LIF.</w:t>
      </w:r>
      <w:r w:rsidR="00647ACB">
        <w:rPr>
          <w:lang w:val="en-US"/>
        </w:rPr>
        <w:t xml:space="preserve"> </w:t>
      </w:r>
      <w:r w:rsidR="00B3291B">
        <w:rPr>
          <w:lang w:val="en-US"/>
        </w:rPr>
        <w:t xml:space="preserve">The goal is </w:t>
      </w:r>
      <w:r w:rsidR="00B3291B">
        <w:rPr>
          <w:lang w:val="en-US"/>
        </w:rPr>
        <w:lastRenderedPageBreak/>
        <w:t>to determine any difference</w:t>
      </w:r>
      <w:r w:rsidR="00FF239A">
        <w:rPr>
          <w:lang w:val="en-US"/>
        </w:rPr>
        <w:t xml:space="preserve">s between the </w:t>
      </w:r>
      <w:r w:rsidR="00834B54">
        <w:rPr>
          <w:lang w:val="en-US"/>
        </w:rPr>
        <w:t>populations</w:t>
      </w:r>
      <w:r w:rsidR="00B3291B">
        <w:rPr>
          <w:lang w:val="en-US"/>
        </w:rPr>
        <w:t xml:space="preserve"> due to the culture medium.</w:t>
      </w:r>
      <w:r w:rsidR="004E24F5">
        <w:rPr>
          <w:lang w:val="en-US"/>
        </w:rPr>
        <w:t xml:space="preserve"> See </w:t>
      </w:r>
      <w:r w:rsidR="004E24F5" w:rsidRPr="0097159A">
        <w:rPr>
          <w:rStyle w:val="CitationChar"/>
        </w:rPr>
        <w:fldChar w:fldCharType="begin"/>
      </w:r>
      <w:r w:rsidR="004E24F5" w:rsidRPr="0097159A">
        <w:rPr>
          <w:rStyle w:val="CitationChar"/>
        </w:rPr>
        <w:instrText xml:space="preserve"> REF _Ref87291392 \h  \* MERGEFORMAT </w:instrText>
      </w:r>
      <w:r w:rsidR="004E24F5" w:rsidRPr="0097159A">
        <w:rPr>
          <w:rStyle w:val="CitationChar"/>
        </w:rPr>
      </w:r>
      <w:r w:rsidR="004E24F5" w:rsidRPr="0097159A">
        <w:rPr>
          <w:rStyle w:val="CitationChar"/>
        </w:rPr>
        <w:fldChar w:fldCharType="separate"/>
      </w:r>
      <w:r w:rsidR="004E24F5" w:rsidRPr="0097159A">
        <w:rPr>
          <w:rStyle w:val="CitationChar"/>
        </w:rPr>
        <w:t>Supplemental Method 1</w:t>
      </w:r>
      <w:r w:rsidR="004E24F5" w:rsidRPr="0097159A">
        <w:rPr>
          <w:rStyle w:val="CitationChar"/>
        </w:rPr>
        <w:fldChar w:fldCharType="end"/>
      </w:r>
      <w:r w:rsidR="004E24F5">
        <w:rPr>
          <w:lang w:val="en-US"/>
        </w:rPr>
        <w:t xml:space="preserve"> for</w:t>
      </w:r>
      <w:r w:rsidR="0097159A">
        <w:rPr>
          <w:lang w:val="en-US"/>
        </w:rPr>
        <w:t xml:space="preserve"> condensed source code.</w:t>
      </w:r>
    </w:p>
    <w:p w14:paraId="6BE841C8" w14:textId="5383E8D1" w:rsidR="00EA1866" w:rsidRDefault="001F1678" w:rsidP="00EA1866">
      <w:pPr>
        <w:rPr>
          <w:lang w:val="en-US"/>
        </w:rPr>
      </w:pPr>
      <w:r>
        <w:rPr>
          <w:lang w:val="en-US"/>
        </w:rPr>
        <w:t>The</w:t>
      </w:r>
      <w:r w:rsidR="00222895">
        <w:rPr>
          <w:lang w:val="en-US"/>
        </w:rPr>
        <w:t xml:space="preserve"> raw data from GEO </w:t>
      </w:r>
      <w:r>
        <w:rPr>
          <w:lang w:val="en-US"/>
        </w:rPr>
        <w:t xml:space="preserve">were imported into </w:t>
      </w:r>
      <w:proofErr w:type="spellStart"/>
      <w:r w:rsidRPr="001F1678">
        <w:rPr>
          <w:rStyle w:val="PackagesChar"/>
        </w:rPr>
        <w:t>scMethrix</w:t>
      </w:r>
      <w:proofErr w:type="spellEnd"/>
      <w:r>
        <w:rPr>
          <w:lang w:val="en-US"/>
        </w:rPr>
        <w:t xml:space="preserve"> as an in-memory experiment due the lower number of samples. </w:t>
      </w:r>
      <w:r w:rsidR="007B5DCC">
        <w:rPr>
          <w:lang w:val="en-US"/>
        </w:rPr>
        <w:t xml:space="preserve">Max-min </w:t>
      </w:r>
      <w:r w:rsidR="00312357">
        <w:rPr>
          <w:lang w:val="en-US"/>
        </w:rPr>
        <w:t>normalization</w:t>
      </w:r>
      <w:r w:rsidR="007B5DCC">
        <w:rPr>
          <w:lang w:val="en-US"/>
        </w:rPr>
        <w:t xml:space="preserve"> is automatically performed during conversion to </w:t>
      </w:r>
      <w:r w:rsidR="00312357">
        <w:rPr>
          <w:rFonts w:cstheme="minorHAnsi"/>
          <w:lang w:val="en-US"/>
        </w:rPr>
        <w:t>β</w:t>
      </w:r>
      <w:r w:rsidR="00312357">
        <w:rPr>
          <w:lang w:val="en-US"/>
        </w:rPr>
        <w:t>-value. Next</w:t>
      </w:r>
      <w:r w:rsidR="000962AC">
        <w:rPr>
          <w:lang w:val="en-US"/>
        </w:rPr>
        <w:t xml:space="preserve">, the </w:t>
      </w:r>
      <w:r w:rsidR="001F6ABD">
        <w:rPr>
          <w:lang w:val="en-US"/>
        </w:rPr>
        <w:t>methylation</w:t>
      </w:r>
      <w:r w:rsidR="008056E2">
        <w:rPr>
          <w:lang w:val="en-US"/>
        </w:rPr>
        <w:t>, sparsity,</w:t>
      </w:r>
      <w:r w:rsidR="001F6ABD">
        <w:rPr>
          <w:lang w:val="en-US"/>
        </w:rPr>
        <w:t xml:space="preserve"> and coverage data </w:t>
      </w:r>
      <w:r w:rsidR="0021637F">
        <w:rPr>
          <w:lang w:val="en-US"/>
        </w:rPr>
        <w:t>were</w:t>
      </w:r>
      <w:r w:rsidR="001F6ABD">
        <w:rPr>
          <w:lang w:val="en-US"/>
        </w:rPr>
        <w:t xml:space="preserve"> plotted to identify an</w:t>
      </w:r>
      <w:r w:rsidR="0021637F">
        <w:rPr>
          <w:lang w:val="en-US"/>
        </w:rPr>
        <w:t>y</w:t>
      </w:r>
      <w:r w:rsidR="001F6ABD">
        <w:rPr>
          <w:lang w:val="en-US"/>
        </w:rPr>
        <w:t xml:space="preserve"> irregularities</w:t>
      </w:r>
      <w:r w:rsidR="0021637F">
        <w:rPr>
          <w:lang w:val="en-US"/>
        </w:rPr>
        <w:t xml:space="preserve"> such as non-bimodal </w:t>
      </w:r>
      <w:r w:rsidR="0021637F">
        <w:rPr>
          <w:rFonts w:cstheme="minorHAnsi"/>
          <w:lang w:val="en-US"/>
        </w:rPr>
        <w:t>β</w:t>
      </w:r>
      <w:r w:rsidR="0021637F">
        <w:rPr>
          <w:lang w:val="en-US"/>
        </w:rPr>
        <w:t>-density or too-high coverage</w:t>
      </w:r>
      <w:r w:rsidR="001F6ABD">
        <w:rPr>
          <w:lang w:val="en-US"/>
        </w:rPr>
        <w:t>.</w:t>
      </w:r>
      <w:r w:rsidR="00FC12B3">
        <w:rPr>
          <w:lang w:val="en-US"/>
        </w:rPr>
        <w:t xml:space="preserve"> </w:t>
      </w:r>
      <w:r w:rsidR="00DF52BD">
        <w:rPr>
          <w:lang w:val="en-US"/>
        </w:rPr>
        <w:t xml:space="preserve">Then, quality control was performed to remove artifacts and low usefulness CpGs. </w:t>
      </w:r>
      <w:r w:rsidR="001343AB">
        <w:rPr>
          <w:lang w:val="en-US"/>
        </w:rPr>
        <w:t>Sites that were un</w:t>
      </w:r>
      <w:r w:rsidR="00116288">
        <w:rPr>
          <w:lang w:val="en-US"/>
        </w:rPr>
        <w:t xml:space="preserve">read or read by only one sample were removed, as well as </w:t>
      </w:r>
      <w:r w:rsidR="00116288">
        <w:rPr>
          <w:lang w:val="en-US"/>
        </w:rPr>
        <w:t>any site with a homogeneous methylation state</w:t>
      </w:r>
      <w:r w:rsidR="00116288">
        <w:rPr>
          <w:lang w:val="en-US"/>
        </w:rPr>
        <w:t xml:space="preserve">. </w:t>
      </w:r>
      <w:r w:rsidR="00DF52BD">
        <w:rPr>
          <w:lang w:val="en-US"/>
        </w:rPr>
        <w:t>For</w:t>
      </w:r>
      <w:r w:rsidR="003627A9">
        <w:rPr>
          <w:lang w:val="en-US"/>
        </w:rPr>
        <w:t xml:space="preserve"> single cell unstranded </w:t>
      </w:r>
      <w:r w:rsidR="00DF52BD">
        <w:rPr>
          <w:lang w:val="en-US"/>
        </w:rPr>
        <w:t xml:space="preserve">DNAme </w:t>
      </w:r>
      <w:r w:rsidR="003627A9">
        <w:rPr>
          <w:lang w:val="en-US"/>
        </w:rPr>
        <w:t xml:space="preserve">data, only </w:t>
      </w:r>
      <w:r w:rsidR="00BD433D">
        <w:rPr>
          <w:lang w:val="en-US"/>
        </w:rPr>
        <w:t>1 read is expected per allele, so</w:t>
      </w:r>
      <w:r w:rsidR="00065519">
        <w:rPr>
          <w:lang w:val="en-US"/>
        </w:rPr>
        <w:t xml:space="preserve"> CpG sites with an average coverage of &gt; </w:t>
      </w:r>
      <w:r w:rsidR="00BD433D">
        <w:rPr>
          <w:lang w:val="en-US"/>
        </w:rPr>
        <w:t>2</w:t>
      </w:r>
      <w:r w:rsidR="00065519">
        <w:rPr>
          <w:lang w:val="en-US"/>
        </w:rPr>
        <w:t xml:space="preserve"> were masked. </w:t>
      </w:r>
      <w:r w:rsidR="009E0CEA">
        <w:rPr>
          <w:lang w:val="en-US"/>
        </w:rPr>
        <w:t>Then</w:t>
      </w:r>
      <w:r w:rsidR="009E0CEA">
        <w:rPr>
          <w:lang w:val="en-US"/>
        </w:rPr>
        <w:t>, statistics were generated across samples, CpGs, and chromosomes.</w:t>
      </w:r>
    </w:p>
    <w:p w14:paraId="49959765" w14:textId="3DDD4DB0" w:rsidR="000E6C4A" w:rsidRDefault="00B46B50" w:rsidP="00E52FF8">
      <w:r>
        <w:rPr>
          <w:lang w:val="en-US"/>
        </w:rPr>
        <w:t xml:space="preserve">To </w:t>
      </w:r>
      <w:r w:rsidR="00342D3D">
        <w:rPr>
          <w:lang w:val="en-US"/>
        </w:rPr>
        <w:t>identify</w:t>
      </w:r>
      <w:r>
        <w:rPr>
          <w:lang w:val="en-US"/>
        </w:rPr>
        <w:t xml:space="preserve"> potential functional difference between the samples, the experiment was subset to include only CpG</w:t>
      </w:r>
      <w:r w:rsidR="00E5363D">
        <w:rPr>
          <w:lang w:val="en-US"/>
        </w:rPr>
        <w:t>s</w:t>
      </w:r>
      <w:r>
        <w:rPr>
          <w:lang w:val="en-US"/>
        </w:rPr>
        <w:t xml:space="preserve"> located in promoter regions</w:t>
      </w:r>
      <w:r w:rsidR="00E72080">
        <w:rPr>
          <w:lang w:val="en-US"/>
        </w:rPr>
        <w:t xml:space="preserve"> obtained from the</w:t>
      </w:r>
      <w:r>
        <w:rPr>
          <w:lang w:val="en-US"/>
        </w:rPr>
        <w:t xml:space="preserve"> </w:t>
      </w:r>
      <w:r w:rsidR="006343A4">
        <w:rPr>
          <w:lang w:val="en-US"/>
        </w:rPr>
        <w:t>Eukaryotic Promoter Database (EPD)</w:t>
      </w:r>
      <w:r w:rsidR="006343A4">
        <w:rPr>
          <w:lang w:val="en-US"/>
        </w:rPr>
        <w:fldChar w:fldCharType="begin"/>
      </w:r>
      <w:r w:rsidR="0000695A">
        <w:rPr>
          <w:lang w:val="en-US"/>
        </w:rPr>
        <w:instrText xml:space="preserve"> ADDIN ZOTERO_ITEM CSL_CITATION {"citationID":"VTMfE6E8","properties":{"formattedCitation":"\\super 123\\nosupersub{}","plainCitation":"123","noteIndex":0},"citationItems":[{"id":1343,"uris":["http://zotero.org/users/local/oxMpWYo5/items/7ZRNMYX8"],"uri":["http://zotero.org/users/local/oxMpWYo5/items/7ZRNMYX8"],"itemData":{"id":1343,"type":"article-journal","abstract":"We present an update of the Eukaryotic Promoter Database EPD (http://epd.vital-it.ch), more specifically on the EPDnew division, which contains comprehensive organisms-specific transcription start site (TSS) collections automatically derived from next generation sequencing (NGS) data. Thanks to the abundant release of new high-throughput transcript mapping data (CAGE, TSS-seq, GRO-cap) the database could be extended to plant and fungal species. We further report on the expansion of the mass genome annotation (MGA) repository containing promoter-relevant chromatin profiling data and on improvements for the EPD entry viewers. Finally, we present a new data access tool, ChIP-Extract, which enables computational biologists to extract diverse types of promoter-associated data in numerical table formats that are readily imported into statistical analysis platforms such as R.","container-title":"Nucleic Acids Research","DOI":"10.1093/nar/gkw1069","ISSN":"0305-1048","issue":"D1","journalAbbreviation":"Nucleic Acids Research","page":"D51-D55","source":"Silverchair","title":"The eukaryotic promoter database in its 30th year: focus on non-vertebrate organisms","title-short":"The eukaryotic promoter database in its 30th year","volume":"45","author":[{"family":"Dreos","given":"René"},{"family":"Ambrosini","given":"Giovanna"},{"family":"Groux","given":"Romain"},{"family":"Cavin Périer","given":"Rouaïda"},{"family":"Bucher","given":"Philipp"}],"issued":{"date-parts":[["2017",1,4]]}}}],"schema":"https://github.com/citation-style-language/schema/raw/master/csl-citation.json"} </w:instrText>
      </w:r>
      <w:r w:rsidR="006343A4">
        <w:rPr>
          <w:lang w:val="en-US"/>
        </w:rPr>
        <w:fldChar w:fldCharType="separate"/>
      </w:r>
      <w:r w:rsidR="0000695A" w:rsidRPr="0000695A">
        <w:rPr>
          <w:rFonts w:ascii="Calibri" w:hAnsi="Calibri" w:cs="Calibri"/>
          <w:szCs w:val="24"/>
          <w:vertAlign w:val="superscript"/>
        </w:rPr>
        <w:t>123</w:t>
      </w:r>
      <w:r w:rsidR="006343A4">
        <w:rPr>
          <w:lang w:val="en-US"/>
        </w:rPr>
        <w:fldChar w:fldCharType="end"/>
      </w:r>
      <w:r w:rsidR="006343A4">
        <w:rPr>
          <w:lang w:val="en-US"/>
        </w:rPr>
        <w:t xml:space="preserve"> for the  </w:t>
      </w:r>
      <w:r w:rsidRPr="00B46B50">
        <w:rPr>
          <w:lang w:val="en-US"/>
        </w:rPr>
        <w:t xml:space="preserve">Genome Reference Consortium </w:t>
      </w:r>
      <w:r w:rsidR="004D50C7">
        <w:rPr>
          <w:lang w:val="en-US"/>
        </w:rPr>
        <w:t>m</w:t>
      </w:r>
      <w:r w:rsidRPr="00B46B50">
        <w:rPr>
          <w:lang w:val="en-US"/>
        </w:rPr>
        <w:t xml:space="preserve">ouse </w:t>
      </w:r>
      <w:r w:rsidR="004D50C7">
        <w:rPr>
          <w:lang w:val="en-US"/>
        </w:rPr>
        <w:t>b</w:t>
      </w:r>
      <w:r w:rsidRPr="00B46B50">
        <w:rPr>
          <w:lang w:val="en-US"/>
        </w:rPr>
        <w:t>uild 38</w:t>
      </w:r>
      <w:r>
        <w:rPr>
          <w:lang w:val="en-US"/>
        </w:rPr>
        <w:t xml:space="preserve"> (mm10)</w:t>
      </w:r>
      <w:r>
        <w:rPr>
          <w:lang w:val="en-US"/>
        </w:rPr>
        <w:fldChar w:fldCharType="begin"/>
      </w:r>
      <w:r w:rsidR="0000695A">
        <w:rPr>
          <w:lang w:val="en-US"/>
        </w:rPr>
        <w:instrText xml:space="preserve"> ADDIN ZOTERO_ITEM CSL_CITATION {"citationID":"FNzeaIm2","properties":{"formattedCitation":"\\super 124\\nosupersub{}","plainCitation":"124","noteIndex":0},"citationItems":[{"id":1320,"uris":["http://zotero.org/users/local/oxMpWYo5/items/JUFQVWXQ"],"uri":["http://zotero.org/users/local/oxMpWYo5/items/JUFQVWXQ"],"itemData":{"id":1320,"type":"webpage","title":"GRCm38 - mm10 - Genome - Assembly - NCBI","URL":"https://www.ncbi.nlm.nih.gov/assembly/GCF_000001635.20/","accessed":{"date-parts":[["2021",11,25]]}}}],"schema":"https://github.com/citation-style-language/schema/raw/master/csl-citation.json"} </w:instrText>
      </w:r>
      <w:r>
        <w:rPr>
          <w:lang w:val="en-US"/>
        </w:rPr>
        <w:fldChar w:fldCharType="separate"/>
      </w:r>
      <w:r w:rsidR="0000695A" w:rsidRPr="0000695A">
        <w:rPr>
          <w:rFonts w:ascii="Calibri" w:hAnsi="Calibri" w:cs="Calibri"/>
          <w:szCs w:val="24"/>
          <w:vertAlign w:val="superscript"/>
        </w:rPr>
        <w:t>124</w:t>
      </w:r>
      <w:r>
        <w:rPr>
          <w:lang w:val="en-US"/>
        </w:rPr>
        <w:fldChar w:fldCharType="end"/>
      </w:r>
      <w:r>
        <w:rPr>
          <w:lang w:val="en-US"/>
        </w:rPr>
        <w:t xml:space="preserve">. </w:t>
      </w:r>
      <w:r w:rsidR="002A608B">
        <w:rPr>
          <w:lang w:val="en-US"/>
        </w:rPr>
        <w:t xml:space="preserve">From the transcription start site (TSS), </w:t>
      </w:r>
      <w:r w:rsidR="009B2281">
        <w:rPr>
          <w:lang w:val="en-US"/>
        </w:rPr>
        <w:t xml:space="preserve">2000 bp upstream and </w:t>
      </w:r>
      <w:r w:rsidR="004F27AA">
        <w:rPr>
          <w:lang w:val="en-US"/>
        </w:rPr>
        <w:t>2</w:t>
      </w:r>
      <w:r w:rsidR="009B2281">
        <w:rPr>
          <w:lang w:val="en-US"/>
        </w:rPr>
        <w:t>00 bp downstream define</w:t>
      </w:r>
      <w:r w:rsidR="00195DA3">
        <w:rPr>
          <w:lang w:val="en-US"/>
        </w:rPr>
        <w:t>d</w:t>
      </w:r>
      <w:r w:rsidR="009B2281">
        <w:rPr>
          <w:lang w:val="en-US"/>
        </w:rPr>
        <w:t xml:space="preserve"> the promoter region</w:t>
      </w:r>
      <w:r w:rsidR="00195DA3">
        <w:rPr>
          <w:lang w:val="en-US"/>
        </w:rPr>
        <w:t>s</w:t>
      </w:r>
      <w:r w:rsidR="009B2281">
        <w:rPr>
          <w:lang w:val="en-US"/>
        </w:rPr>
        <w:t>. E</w:t>
      </w:r>
      <w:r w:rsidR="00FE16B4">
        <w:rPr>
          <w:lang w:val="en-US"/>
        </w:rPr>
        <w:t xml:space="preserve">ach region was binned by averaging the methylation of the overlapping CpGs, </w:t>
      </w:r>
      <w:r w:rsidR="00382BEA">
        <w:rPr>
          <w:lang w:val="en-US"/>
        </w:rPr>
        <w:t>and</w:t>
      </w:r>
      <w:r w:rsidR="00FE16B4">
        <w:rPr>
          <w:lang w:val="en-US"/>
        </w:rPr>
        <w:t xml:space="preserve"> coverage was summed</w:t>
      </w:r>
      <w:r w:rsidR="00382BEA">
        <w:rPr>
          <w:lang w:val="en-US"/>
        </w:rPr>
        <w:t>,</w:t>
      </w:r>
      <w:r w:rsidR="007977B6">
        <w:rPr>
          <w:lang w:val="en-US"/>
        </w:rPr>
        <w:t xml:space="preserve"> </w:t>
      </w:r>
      <w:r w:rsidR="00382BEA">
        <w:rPr>
          <w:lang w:val="en-US"/>
        </w:rPr>
        <w:t>then s</w:t>
      </w:r>
      <w:r w:rsidR="0071622B">
        <w:rPr>
          <w:lang w:val="en-US"/>
        </w:rPr>
        <w:t>tatistics were visualized for the new bins</w:t>
      </w:r>
      <w:r w:rsidR="00382BEA">
        <w:rPr>
          <w:lang w:val="en-US"/>
        </w:rPr>
        <w:t xml:space="preserve">. </w:t>
      </w:r>
      <w:r w:rsidR="00D26C0C">
        <w:rPr>
          <w:lang w:val="en-US"/>
        </w:rPr>
        <w:t xml:space="preserve">To prepare for dimensionality reduction and clustering, </w:t>
      </w:r>
      <w:r w:rsidR="00783C2B">
        <w:rPr>
          <w:lang w:val="en-US"/>
        </w:rPr>
        <w:t xml:space="preserve">missing methylation values were imputed via </w:t>
      </w:r>
      <w:proofErr w:type="spellStart"/>
      <w:r w:rsidR="00783C2B" w:rsidRPr="00783C2B">
        <w:rPr>
          <w:rStyle w:val="PackagesChar"/>
        </w:rPr>
        <w:t>kNN</w:t>
      </w:r>
      <w:proofErr w:type="spellEnd"/>
      <w:r w:rsidR="00783C2B">
        <w:rPr>
          <w:lang w:val="en-US"/>
        </w:rPr>
        <w:t xml:space="preserve"> using k = 5.</w:t>
      </w:r>
      <w:r w:rsidR="00086526">
        <w:rPr>
          <w:lang w:val="en-US"/>
        </w:rPr>
        <w:t xml:space="preserve"> </w:t>
      </w:r>
      <w:r w:rsidR="00E52FF8">
        <w:rPr>
          <w:lang w:val="en-US"/>
        </w:rPr>
        <w:t xml:space="preserve">Dimensionality reduction was performed with </w:t>
      </w:r>
      <w:proofErr w:type="spellStart"/>
      <w:r w:rsidR="00E52FF8" w:rsidRPr="00E52FF8">
        <w:rPr>
          <w:rStyle w:val="PackagesChar"/>
        </w:rPr>
        <w:t>tSNE</w:t>
      </w:r>
      <w:proofErr w:type="spellEnd"/>
      <w:r w:rsidR="00E52FF8">
        <w:rPr>
          <w:rStyle w:val="PackagesChar"/>
        </w:rPr>
        <w:t xml:space="preserve"> </w:t>
      </w:r>
      <w:r w:rsidR="00E52FF8" w:rsidRPr="0019761B">
        <w:t xml:space="preserve">to </w:t>
      </w:r>
      <w:r w:rsidR="0019761B" w:rsidRPr="0019761B">
        <w:t>check for unique clusters of the two input populations</w:t>
      </w:r>
      <w:r w:rsidR="0019761B">
        <w:t>.</w:t>
      </w:r>
      <w:r w:rsidR="005C2337">
        <w:t xml:space="preserve"> </w:t>
      </w:r>
    </w:p>
    <w:p w14:paraId="4C6CA350" w14:textId="3DF8375E" w:rsidR="00B46B50" w:rsidRDefault="009D7EC4" w:rsidP="00EA1866">
      <w:pPr>
        <w:rPr>
          <w:lang w:val="en-US"/>
        </w:rPr>
      </w:pPr>
      <w:r>
        <w:t>D</w:t>
      </w:r>
      <w:r w:rsidR="003B4CBB">
        <w:t>ifferentially methylated promoters</w:t>
      </w:r>
      <w:r>
        <w:t xml:space="preserve"> were then </w:t>
      </w:r>
      <w:r w:rsidR="00C76640">
        <w:t>chosen</w:t>
      </w:r>
      <w:r w:rsidR="00731CA8">
        <w:t xml:space="preserve"> as</w:t>
      </w:r>
      <w:r w:rsidR="00397B49">
        <w:t xml:space="preserve"> </w:t>
      </w:r>
      <w:r w:rsidR="00731CA8">
        <w:t>t</w:t>
      </w:r>
      <w:r w:rsidR="00397B49">
        <w:t xml:space="preserve">he </w:t>
      </w:r>
      <w:r w:rsidR="0058084D">
        <w:t xml:space="preserve">promoters with the highest </w:t>
      </w:r>
      <w:r w:rsidR="0058084D">
        <w:rPr>
          <w:rFonts w:cstheme="minorHAnsi"/>
        </w:rPr>
        <w:t>β</w:t>
      </w:r>
      <w:r w:rsidR="0058084D">
        <w:t>-value variance</w:t>
      </w:r>
      <w:r w:rsidR="00350A53">
        <w:t xml:space="preserve"> (n = </w:t>
      </w:r>
      <w:r w:rsidR="00D20F47">
        <w:t>500</w:t>
      </w:r>
      <w:r w:rsidR="00350A53">
        <w:t>)</w:t>
      </w:r>
      <w:r w:rsidR="0058084D">
        <w:t xml:space="preserve">. </w:t>
      </w:r>
      <w:r w:rsidR="007F63E4">
        <w:t xml:space="preserve">These promoters were then </w:t>
      </w:r>
      <w:r w:rsidR="009A3452">
        <w:t>hierarchically</w:t>
      </w:r>
      <w:r w:rsidR="0067124E">
        <w:t xml:space="preserve"> clustered </w:t>
      </w:r>
      <w:r w:rsidR="00512B3A">
        <w:t xml:space="preserve">with </w:t>
      </w:r>
      <w:proofErr w:type="gramStart"/>
      <w:r w:rsidR="001956C6" w:rsidRPr="001956C6">
        <w:rPr>
          <w:rStyle w:val="PackagesChar"/>
        </w:rPr>
        <w:t>stats::</w:t>
      </w:r>
      <w:proofErr w:type="spellStart"/>
      <w:proofErr w:type="gramEnd"/>
      <w:r w:rsidR="00C47214">
        <w:rPr>
          <w:rStyle w:val="PackagesChar"/>
        </w:rPr>
        <w:t>hclust</w:t>
      </w:r>
      <w:proofErr w:type="spellEnd"/>
      <w:r w:rsidR="00512B3A">
        <w:t xml:space="preserve"> </w:t>
      </w:r>
      <w:r w:rsidR="00EE140E">
        <w:t xml:space="preserve">using k = </w:t>
      </w:r>
      <w:r w:rsidR="00AB6691">
        <w:t>5</w:t>
      </w:r>
      <w:r w:rsidR="00373F21">
        <w:t xml:space="preserve">, and visualized on the previous dimensionality reduction </w:t>
      </w:r>
      <w:r w:rsidR="000940FC">
        <w:t xml:space="preserve">using the </w:t>
      </w:r>
      <w:r w:rsidR="000B012A">
        <w:t>discovered</w:t>
      </w:r>
      <w:r w:rsidR="000940FC">
        <w:t xml:space="preserve"> cluster</w:t>
      </w:r>
      <w:r w:rsidR="000B012A">
        <w:t>s</w:t>
      </w:r>
      <w:r w:rsidR="000940FC">
        <w:t>.</w:t>
      </w:r>
      <w:r w:rsidR="00F731B5">
        <w:t xml:space="preserve"> </w:t>
      </w:r>
      <w:r w:rsidR="009B50FC">
        <w:t xml:space="preserve">To visualize patterns of methylation, </w:t>
      </w:r>
      <w:r w:rsidR="00C01FE2">
        <w:t>a heatmap was generated for the two clusters.</w:t>
      </w:r>
      <w:r w:rsidR="00F55F69">
        <w:t xml:space="preserve"> </w:t>
      </w:r>
      <w:r w:rsidR="0043613E">
        <w:t>Promoter function</w:t>
      </w:r>
      <w:r w:rsidR="000E5960">
        <w:t>s</w:t>
      </w:r>
      <w:r w:rsidR="0043613E">
        <w:t xml:space="preserve"> </w:t>
      </w:r>
      <w:r w:rsidR="00234FA6">
        <w:t>w</w:t>
      </w:r>
      <w:r w:rsidR="000E5960">
        <w:t>ere</w:t>
      </w:r>
      <w:r w:rsidR="00234FA6">
        <w:t xml:space="preserve"> then identified </w:t>
      </w:r>
      <w:r w:rsidR="009A7B5D">
        <w:t>by ontology via</w:t>
      </w:r>
      <w:r w:rsidR="00234FA6">
        <w:t xml:space="preserve"> </w:t>
      </w:r>
      <w:r w:rsidR="009A7B5D" w:rsidRPr="009A7B5D">
        <w:t>Gene Ontology (GO)</w:t>
      </w:r>
      <w:r w:rsidR="009A7B5D">
        <w:t xml:space="preserve"> </w:t>
      </w:r>
      <w:r w:rsidR="00234FA6">
        <w:t xml:space="preserve">and </w:t>
      </w:r>
      <w:r w:rsidR="009A7B5D">
        <w:t xml:space="preserve">pathway involvement via the </w:t>
      </w:r>
      <w:r w:rsidR="009A7B5D" w:rsidRPr="009A7B5D">
        <w:t>Kyoto Encyclopedia of Genes and Genomes</w:t>
      </w:r>
      <w:r w:rsidR="009A7B5D">
        <w:t xml:space="preserve"> (</w:t>
      </w:r>
      <w:r w:rsidR="00234FA6">
        <w:t>KEGG</w:t>
      </w:r>
      <w:r w:rsidR="009A7B5D">
        <w:t>)</w:t>
      </w:r>
      <w:r w:rsidR="00234FA6">
        <w:t>.</w:t>
      </w:r>
    </w:p>
    <w:p w14:paraId="6140437C" w14:textId="77777777" w:rsidR="00625A09" w:rsidRDefault="00625A09" w:rsidP="00625A09">
      <w:pPr>
        <w:pStyle w:val="Heading2"/>
        <w:rPr>
          <w:lang w:val="en-US"/>
        </w:rPr>
      </w:pPr>
      <w:bookmarkStart w:id="43" w:name="_Data_collection"/>
      <w:bookmarkStart w:id="44" w:name="_Toc88849756"/>
      <w:bookmarkEnd w:id="43"/>
      <w:r>
        <w:rPr>
          <w:lang w:val="en-US"/>
        </w:rPr>
        <w:t>Glioma tumor-associated macrophages</w:t>
      </w:r>
      <w:bookmarkEnd w:id="44"/>
    </w:p>
    <w:p w14:paraId="3DE5269C" w14:textId="2804BD64" w:rsidR="00906CB7" w:rsidRPr="00906CB7" w:rsidRDefault="00906CB7" w:rsidP="00906CB7">
      <w:pPr>
        <w:pStyle w:val="Heading3"/>
        <w:rPr>
          <w:lang w:val="en-US"/>
        </w:rPr>
      </w:pPr>
      <w:bookmarkStart w:id="45" w:name="_Toc88849757"/>
      <w:r>
        <w:rPr>
          <w:lang w:val="en-US"/>
        </w:rPr>
        <w:t>Raw data</w:t>
      </w:r>
      <w:bookmarkEnd w:id="45"/>
    </w:p>
    <w:p w14:paraId="23BDB1FF" w14:textId="479E71A7" w:rsidR="00F776AE" w:rsidRPr="00F776AE" w:rsidRDefault="00715B39" w:rsidP="00A545E1">
      <w:r>
        <w:rPr>
          <w:b/>
          <w:bCs/>
        </w:rPr>
        <w:t>Datasets</w:t>
      </w:r>
      <w:r w:rsidR="00C94E37">
        <w:rPr>
          <w:b/>
          <w:bCs/>
        </w:rPr>
        <w:t xml:space="preserve">: </w:t>
      </w:r>
      <w:r w:rsidR="00B954E7">
        <w:rPr>
          <w:b/>
          <w:bCs/>
        </w:rPr>
        <w:t xml:space="preserve"> </w:t>
      </w:r>
      <w:r w:rsidR="00023BEB" w:rsidRPr="00023BEB">
        <w:t>Methylation</w:t>
      </w:r>
      <w:r w:rsidR="00023BEB">
        <w:rPr>
          <w:b/>
          <w:bCs/>
        </w:rPr>
        <w:t xml:space="preserve"> </w:t>
      </w:r>
      <w:r w:rsidR="00D639BA">
        <w:t>data files were obtained from</w:t>
      </w:r>
      <w:r w:rsidR="000050FE">
        <w:t xml:space="preserve"> the Gene Expression Omnibus</w:t>
      </w:r>
      <w:r w:rsidR="00D639BA">
        <w:t xml:space="preserve"> </w:t>
      </w:r>
      <w:r w:rsidR="000050FE">
        <w:t xml:space="preserve">(GEO). </w:t>
      </w:r>
      <w:r w:rsidR="00023BEB">
        <w:t xml:space="preserve">This includes </w:t>
      </w:r>
      <w:r w:rsidR="00CB0D82">
        <w:t>immune</w:t>
      </w:r>
      <w:r w:rsidR="000050FE">
        <w:t xml:space="preserve"> cell types,</w:t>
      </w:r>
      <w:r w:rsidR="00D639BA">
        <w:t xml:space="preserve"> including </w:t>
      </w:r>
      <w:r w:rsidR="00D639BA" w:rsidRPr="00A8410B">
        <w:t>monocyt</w:t>
      </w:r>
      <w:r w:rsidR="00D639BA">
        <w:t>e</w:t>
      </w:r>
      <w:r w:rsidR="00D639BA" w:rsidRPr="00A8410B">
        <w:t xml:space="preserve">, neutrophil, </w:t>
      </w:r>
      <w:r w:rsidR="00D639BA">
        <w:t>natural killer (</w:t>
      </w:r>
      <w:r w:rsidR="00D639BA" w:rsidRPr="00A8410B">
        <w:t>NK</w:t>
      </w:r>
      <w:r w:rsidR="00D639BA">
        <w:t>)</w:t>
      </w:r>
      <w:r w:rsidR="00D639BA" w:rsidRPr="00A8410B">
        <w:t xml:space="preserve"> cells, eosinophils</w:t>
      </w:r>
      <w:r w:rsidR="00D639BA">
        <w:t xml:space="preserve"> </w:t>
      </w:r>
      <w:r w:rsidR="00D639BA" w:rsidRPr="00A8410B">
        <w:t>(</w:t>
      </w:r>
      <w:r w:rsidR="00D639BA" w:rsidRPr="00A545E1">
        <w:rPr>
          <w:rStyle w:val="GSEChar"/>
        </w:rPr>
        <w:t>GSE35069</w:t>
      </w:r>
      <w:r w:rsidR="00D940D2">
        <w:fldChar w:fldCharType="begin"/>
      </w:r>
      <w:r w:rsidR="0000695A">
        <w:instrText xml:space="preserve"> ADDIN ZOTERO_ITEM CSL_CITATION {"citationID":"GDGuHJmX","properties":{"formattedCitation":"\\super 125\\nosupersub{}","plainCitation":"125","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fldChar w:fldCharType="separate"/>
      </w:r>
      <w:r w:rsidR="0000695A" w:rsidRPr="0000695A">
        <w:rPr>
          <w:rFonts w:ascii="Calibri" w:hAnsi="Calibri" w:cs="Calibri"/>
          <w:szCs w:val="24"/>
          <w:vertAlign w:val="superscript"/>
        </w:rPr>
        <w:t>125</w:t>
      </w:r>
      <w:r w:rsidR="00D940D2">
        <w:fldChar w:fldCharType="end"/>
      </w:r>
      <w:r w:rsidR="00D639BA" w:rsidRPr="00A8410B">
        <w:t xml:space="preserve">, </w:t>
      </w:r>
      <w:r w:rsidR="00CB0D82" w:rsidRPr="00A545E1">
        <w:rPr>
          <w:rStyle w:val="GSEChar"/>
        </w:rPr>
        <w:t>GSE49618</w:t>
      </w:r>
      <w:r w:rsidR="00CF3DD5">
        <w:fldChar w:fldCharType="begin"/>
      </w:r>
      <w:r w:rsidR="0000695A">
        <w:instrText xml:space="preserve"> ADDIN ZOTERO_ITEM CSL_CITATION {"citationID":"TDhs0WaW","properties":{"formattedCitation":"\\super 126\\nosupersub{}","plainCitation":"126","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00695A" w:rsidRPr="0000695A">
        <w:rPr>
          <w:rFonts w:ascii="Calibri" w:hAnsi="Calibri" w:cs="Calibri"/>
          <w:szCs w:val="24"/>
          <w:vertAlign w:val="superscript"/>
        </w:rPr>
        <w:t>126</w:t>
      </w:r>
      <w:r w:rsidR="00CF3DD5">
        <w:fldChar w:fldCharType="end"/>
      </w:r>
      <w:r w:rsidR="00CB0D82">
        <w:t>,</w:t>
      </w:r>
      <w:r w:rsidR="00CF3DD5" w:rsidRPr="00CF3DD5">
        <w:t xml:space="preserve"> </w:t>
      </w:r>
      <w:r w:rsidR="00CF3DD5" w:rsidRPr="00A545E1">
        <w:rPr>
          <w:rStyle w:val="GSEChar"/>
        </w:rPr>
        <w:t>GSE49667</w:t>
      </w:r>
      <w:r w:rsidR="00CF3DD5">
        <w:fldChar w:fldCharType="begin"/>
      </w:r>
      <w:r w:rsidR="0000695A">
        <w:instrText xml:space="preserve"> ADDIN ZOTERO_ITEM CSL_CITATION {"citationID":"DnfJO2WR","properties":{"formattedCitation":"\\super 127\\nosupersub{}","plainCitation":"127","noteIndex":0},"citationItems":[{"id":1289,"uris":["http://zotero.org/users/local/oxMpWYo5/items/MUL6IMVU"],"uri":["http://zotero.org/users/local/oxMpWYo5/items/MUL6IMVU"],"itemData":{"id":1289,"type":"article-journal","abstract":"Regulatory T cells (Treg) prevent the emergence of autoimmune disease. Prototypic natural Treg (nTreg) can be reliably identified by demethylation at the Forkhead-box P3 (FOXP3) locus. To explore the methylation landscape of nTreg, we analyzed genome-wide methylation in human naive nTreg (rTreg) and conventional naive CD4(+) T cells (Naive). We detected 2315 differentially methylated cytosine-guanosine dinucleotides (CpGs) between these 2 cell types, many of which clustered into 127 regions of differential methylation (RDMs). Activation changed the methylation status of 466 CpGs and 18 RDMs in Naive but did not alter DNA methylation in rTreg. Gene-set testing of the 127 RDMs showed that promoter methylation and gene expression were reciprocally related. RDMs were enriched for putative FOXP3-binding motifs. Moreover, CpGs within known FOXP3-binding regions in the genome were hypomethylated. In support of the view that methylation limits access of FOXP3 to its DNA targets, we showed that increased expression of the immune suppressive receptor T-cell immunoglobulin and immunoreceptor tyrosine-based inhibitory motif domain (TIGIT), which delineated Treg from activated effector T cells, was associated with hypomethylation and FOXP3 binding at the TIGIT locus. Differential methylation analysis provides insight into previously undefined human Treg signature genes and their mode of regulation.","container-title":"Blood","DOI":"10.1182/blood-2013-02-481788","ISSN":"1528-0020","issue":"16","journalAbbreviation":"Blood","language":"eng","note":"PMID: 23974203\nPMCID: PMC3798997","page":"2823-2836","source":"PubMed","title":"Genome-wide DNA methylation analysis identifies hypomethylated genes regulated by FOXP3 in human regulatory T cells","volume":"122","author":[{"family":"Zhang","given":"Yuxia"},{"family":"Maksimovic","given":"Jovana"},{"family":"Naselli","given":"Gaetano"},{"family":"Qian","given":"Junyan"},{"family":"Chopin","given":"Michael"},{"family":"Blewitt","given":"Marnie E."},{"family":"Oshlack","given":"Alicia"},{"family":"Harrison","given":"Leonard C."}],"issued":{"date-parts":[["2013",10,17]]}}}],"schema":"https://github.com/citation-style-language/schema/raw/master/csl-citation.json"} </w:instrText>
      </w:r>
      <w:r w:rsidR="00CF3DD5">
        <w:fldChar w:fldCharType="separate"/>
      </w:r>
      <w:r w:rsidR="0000695A" w:rsidRPr="0000695A">
        <w:rPr>
          <w:rFonts w:ascii="Calibri" w:hAnsi="Calibri" w:cs="Calibri"/>
          <w:szCs w:val="24"/>
          <w:vertAlign w:val="superscript"/>
        </w:rPr>
        <w:t>127</w:t>
      </w:r>
      <w:r w:rsidR="00CF3DD5">
        <w:fldChar w:fldCharType="end"/>
      </w:r>
      <w:r w:rsidR="00CB0D82">
        <w:t xml:space="preserve">, </w:t>
      </w:r>
      <w:r w:rsidR="00D639BA" w:rsidRPr="00A545E1">
        <w:rPr>
          <w:rStyle w:val="GSEChar"/>
        </w:rPr>
        <w:t>GSE88824</w:t>
      </w:r>
      <w:r w:rsidR="00D940D2">
        <w:fldChar w:fldCharType="begin"/>
      </w:r>
      <w:r w:rsidR="0000695A">
        <w:instrText xml:space="preserve"> ADDIN ZOTERO_ITEM CSL_CITATION {"citationID":"6c6zoUYP","properties":{"formattedCitation":"\\super 128\\nosupersub{}","plainCitation":"12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fldChar w:fldCharType="separate"/>
      </w:r>
      <w:r w:rsidR="0000695A" w:rsidRPr="0000695A">
        <w:rPr>
          <w:rFonts w:ascii="Calibri" w:hAnsi="Calibri" w:cs="Calibri"/>
          <w:szCs w:val="24"/>
          <w:vertAlign w:val="superscript"/>
        </w:rPr>
        <w:t>128</w:t>
      </w:r>
      <w:r w:rsidR="00D940D2">
        <w:fldChar w:fldCharType="end"/>
      </w:r>
      <w:r w:rsidR="00D639BA">
        <w:t>,</w:t>
      </w:r>
      <w:r w:rsidR="00D639BA" w:rsidRPr="00EB5EAD">
        <w:t xml:space="preserve"> </w:t>
      </w:r>
      <w:r w:rsidR="00D639BA" w:rsidRPr="00A545E1">
        <w:rPr>
          <w:rStyle w:val="GSEChar"/>
        </w:rPr>
        <w:t>GSE166844</w:t>
      </w:r>
      <w:r w:rsidR="00A914F7">
        <w:fldChar w:fldCharType="begin"/>
      </w:r>
      <w:r w:rsidR="0000695A">
        <w:instrText xml:space="preserve"> ADDIN ZOTERO_ITEM CSL_CITATION {"citationID":"sXuHHLnE","properties":{"formattedCitation":"\\super 129\\nosupersub{}","plainCitation":"12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fldChar w:fldCharType="separate"/>
      </w:r>
      <w:r w:rsidR="0000695A" w:rsidRPr="0000695A">
        <w:rPr>
          <w:rFonts w:ascii="Calibri" w:hAnsi="Calibri" w:cs="Calibri"/>
          <w:szCs w:val="24"/>
          <w:vertAlign w:val="superscript"/>
        </w:rPr>
        <w:t>129</w:t>
      </w:r>
      <w:r w:rsidR="00A914F7">
        <w:fldChar w:fldCharType="end"/>
      </w:r>
      <w:r w:rsidR="00D639BA" w:rsidRPr="00A8410B">
        <w:t>)</w:t>
      </w:r>
      <w:r w:rsidR="00CB0D82">
        <w:t xml:space="preserve">; </w:t>
      </w:r>
      <w:r w:rsidR="00E40E3D">
        <w:t>dendritic cells (</w:t>
      </w:r>
      <w:r w:rsidR="00E40E3D" w:rsidRPr="00A545E1">
        <w:rPr>
          <w:rStyle w:val="GSEChar"/>
        </w:rPr>
        <w:t>GSE83458</w:t>
      </w:r>
      <w:r w:rsidR="00E40E3D">
        <w:fldChar w:fldCharType="begin"/>
      </w:r>
      <w:r w:rsidR="00E40E3D">
        <w:instrText xml:space="preserve"> ADDIN ZOTERO_ITEM CSL_CITATION {"citationID":"aWntHqCF","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E40E3D">
        <w:fldChar w:fldCharType="separate"/>
      </w:r>
      <w:r w:rsidR="00E40E3D" w:rsidRPr="00E40E3D">
        <w:rPr>
          <w:rFonts w:ascii="Calibri" w:hAnsi="Calibri" w:cs="Calibri"/>
          <w:szCs w:val="24"/>
          <w:vertAlign w:val="superscript"/>
        </w:rPr>
        <w:t>31</w:t>
      </w:r>
      <w:r w:rsidR="00E40E3D">
        <w:fldChar w:fldCharType="end"/>
      </w:r>
      <w:r w:rsidR="00E40E3D">
        <w:t xml:space="preserve">); </w:t>
      </w:r>
      <w:r w:rsidR="00CB0D82">
        <w:t>brain-specific cells,</w:t>
      </w:r>
      <w:r w:rsidR="00D639BA">
        <w:t xml:space="preserve"> glia</w:t>
      </w:r>
      <w:r w:rsidR="00DE33CD">
        <w:t xml:space="preserve"> and neuron</w:t>
      </w:r>
      <w:r w:rsidR="00D639BA">
        <w:t xml:space="preserve"> (</w:t>
      </w:r>
      <w:r w:rsidR="00D639BA" w:rsidRPr="00170FCC">
        <w:t>GSE66351</w:t>
      </w:r>
      <w:r w:rsidR="00DE33CD">
        <w:fldChar w:fldCharType="begin"/>
      </w:r>
      <w:r w:rsidR="0000695A">
        <w:instrText xml:space="preserve"> ADDIN ZOTERO_ITEM CSL_CITATION {"citationID":"0yKs858K","properties":{"formattedCitation":"\\super 130\\nosupersub{}","plainCitation":"13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fldChar w:fldCharType="separate"/>
      </w:r>
      <w:r w:rsidR="0000695A" w:rsidRPr="0000695A">
        <w:rPr>
          <w:rFonts w:ascii="Calibri" w:hAnsi="Calibri" w:cs="Calibri"/>
          <w:szCs w:val="24"/>
          <w:vertAlign w:val="superscript"/>
        </w:rPr>
        <w:t>130</w:t>
      </w:r>
      <w:r w:rsidR="00DE33CD">
        <w:fldChar w:fldCharType="end"/>
      </w:r>
      <w:r w:rsidR="00D639BA">
        <w:t>),</w:t>
      </w:r>
      <w:r w:rsidR="00D639BA" w:rsidRPr="00170FCC">
        <w:t xml:space="preserve"> </w:t>
      </w:r>
      <w:r w:rsidR="00835919">
        <w:t>microglia</w:t>
      </w:r>
      <w:r w:rsidR="00835919">
        <w:fldChar w:fldCharType="begin"/>
      </w:r>
      <w:r w:rsidR="00E805BD">
        <w:instrText xml:space="preserve"> ADDIN ZOTERO_ITEM CSL_CITATION {"citationID":"jiWzkGg7","properties":{"formattedCitation":"\\super 72\\nosupersub{}","plainCitation":"72","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835919">
        <w:fldChar w:fldCharType="separate"/>
      </w:r>
      <w:r w:rsidR="00E805BD" w:rsidRPr="00E805BD">
        <w:rPr>
          <w:rFonts w:ascii="Calibri" w:hAnsi="Calibri" w:cs="Calibri"/>
          <w:szCs w:val="24"/>
          <w:vertAlign w:val="superscript"/>
        </w:rPr>
        <w:t>72</w:t>
      </w:r>
      <w:r w:rsidR="00835919">
        <w:fldChar w:fldCharType="end"/>
      </w:r>
      <w:r w:rsidR="00835919">
        <w:t xml:space="preserve"> and </w:t>
      </w:r>
      <w:r w:rsidR="00D639BA">
        <w:t>microglia-like (</w:t>
      </w:r>
      <w:r w:rsidR="00D639BA" w:rsidRPr="00A545E1">
        <w:rPr>
          <w:rStyle w:val="GSEChar"/>
        </w:rPr>
        <w:t>GSE121483</w:t>
      </w:r>
      <w:r w:rsidR="00DE33CD">
        <w:fldChar w:fldCharType="begin"/>
      </w:r>
      <w:r w:rsidR="0000695A">
        <w:instrText xml:space="preserve"> ADDIN ZOTERO_ITEM CSL_CITATION {"citationID":"Gi4wBbQU","properties":{"formattedCitation":"\\super 131\\nosupersub{}","plainCitation":"13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fldChar w:fldCharType="separate"/>
      </w:r>
      <w:r w:rsidR="0000695A" w:rsidRPr="0000695A">
        <w:rPr>
          <w:rFonts w:ascii="Calibri" w:hAnsi="Calibri" w:cs="Calibri"/>
          <w:szCs w:val="24"/>
          <w:vertAlign w:val="superscript"/>
        </w:rPr>
        <w:t>131</w:t>
      </w:r>
      <w:r w:rsidR="00DE33CD">
        <w:fldChar w:fldCharType="end"/>
      </w:r>
      <w:r w:rsidR="00D639BA">
        <w:t xml:space="preserve">), </w:t>
      </w:r>
      <w:r w:rsidR="00023BEB">
        <w:t xml:space="preserve">and </w:t>
      </w:r>
      <w:r w:rsidR="00D639BA">
        <w:t>glioma-related immune cells (</w:t>
      </w:r>
      <w:r w:rsidR="00D639BA" w:rsidRPr="00A545E1">
        <w:rPr>
          <w:rStyle w:val="GSEChar"/>
        </w:rPr>
        <w:t>GSE151506</w:t>
      </w:r>
      <w:r w:rsidR="00DE33CD">
        <w:fldChar w:fldCharType="begin"/>
      </w:r>
      <w:r w:rsidR="0000695A">
        <w:instrText xml:space="preserve"> ADDIN ZOTERO_ITEM CSL_CITATION {"citationID":"RpXMFg8Q","properties":{"formattedCitation":"\\super 94\\nosupersub{}","plainCitation":"94","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DE33CD">
        <w:fldChar w:fldCharType="separate"/>
      </w:r>
      <w:r w:rsidR="0000695A" w:rsidRPr="0000695A">
        <w:rPr>
          <w:rFonts w:ascii="Calibri" w:hAnsi="Calibri" w:cs="Calibri"/>
          <w:szCs w:val="24"/>
          <w:vertAlign w:val="superscript"/>
        </w:rPr>
        <w:t>94</w:t>
      </w:r>
      <w:r w:rsidR="00DE33CD">
        <w:fldChar w:fldCharType="end"/>
      </w:r>
      <w:r w:rsidR="00D639BA">
        <w:t>)</w:t>
      </w:r>
      <w:r w:rsidR="00023BEB">
        <w:t>.</w:t>
      </w:r>
      <w:r w:rsidR="00D639BA">
        <w:t xml:space="preserve"> </w:t>
      </w:r>
      <w:r w:rsidR="00023BEB">
        <w:t xml:space="preserve">Neoplastic cells were also obtained, including </w:t>
      </w:r>
      <w:r w:rsidR="004B43AA">
        <w:t xml:space="preserve">lower grade </w:t>
      </w:r>
      <w:r w:rsidR="00D14528">
        <w:t>glioma (</w:t>
      </w:r>
      <w:r w:rsidR="004B43AA">
        <w:t xml:space="preserve">LGG; </w:t>
      </w:r>
      <w:r w:rsidR="00A545E1" w:rsidRPr="00A545E1">
        <w:rPr>
          <w:rStyle w:val="GSEChar"/>
        </w:rPr>
        <w:t>GSE104293</w:t>
      </w:r>
      <w:r w:rsidR="00A545E1">
        <w:fldChar w:fldCharType="begin"/>
      </w:r>
      <w:r w:rsidR="0000695A">
        <w:instrText xml:space="preserve"> ADDIN ZOTERO_ITEM CSL_CITATION {"citationID":"b31egIjI","properties":{"formattedCitation":"\\super 132\\nosupersub{}","plainCitation":"132","noteIndex":0},"citationItems":[{"id":1325,"uris":["http://zotero.org/users/local/oxMpWYo5/items/VKS3VPXR"],"uri":["http://zotero.org/users/local/oxMpWYo5/items/VKS3VPXR"],"itemData":{"id":1325,"type":"article-journal","abstract":"The optimal treatment for patients with low-grade glioma (LGG) WHO grade II remains controversial. Overall survival ranges from 2 to over 15 years depending on molecular and clinical factors. Hence, risk-adjusted treatments are required for optimizing outcome and quality of life. We aim at identifying mechanisms and associated molecular markers predictive for benefit from radiotherapy (RT) or temozolomide (TMZ) in LGG patients treated in the randomized phase III trial EORTC 22033. As candidate biomarkers for these genotoxic treatments, we considered the DNA methylome of 410 DNA damage response (DDR) genes. We first identified 62 functionally relevant CpG sites located in the promoters of 24 DDR genes, using the LGG data from The Cancer Genome Atlas. Then we tested their association with outcome [progression-free survival (PFS)] depending on treatment in 120 LGG patients of EORTC 22033, whose tumors were mutant for isocitrate dehydrogenase 1 or 2 (IDHmt), the molecular hallmark of LGG. The results suggested that seven CpGs of four DDR genes may be predictive for longer PFS in one of the treatment arms that comprised MGMT, MLH3, RAD21, and SMC4. Most interestingly, the two CpGs identified for MGMT are the same, previously selected for the MGMT-STP27 score that is used to determine the methylation status of the MGMT gene. This score was higher in the LGG with 1p/19q codeletion, in this and other independent LGG datasets. It was predictive for PFS in the TMZ, but not in the RT arm of EORTC 22033. The results support the hypothesis that a high score predicts benefit from TMZ treatment for patients with IDHmt LGG, regardless of the 1p/19q status. This MGMT methylation score may identify patients who benefit from first-line treatment with TMZ, to defer RT for long-term preservation of cognitive function and quality of life.","container-title":"Acta Neuropathologica","DOI":"10.1007/s00401-018-1810-6","ISSN":"1432-0533","issue":"4","journalAbbreviation":"Acta Neuropathol","language":"eng","note":"PMID: 29368212\nPMCID: PMC5978935","page":"601-615","source":"PubMed","title":"The DNA methylome of DDR genes and benefit from RT or TMZ in IDH mutant low-grade glioma treated in EORTC 22033","volume":"135","author":[{"family":"Bady","given":"Pierre"},{"family":"Kurscheid","given":"Sebastian"},{"family":"Delorenzi","given":"Mauro"},{"family":"Gorlia","given":"Thierry"},{"family":"Bent","given":"Martin J.","non-dropping-particle":"van den"},{"family":"Hoang-Xuan","given":"Khê"},{"family":"Vauléon","given":"Élodie"},{"family":"Gijtenbeek","given":"Anja"},{"family":"Enting","given":"Roelien"},{"family":"Thiessen","given":"Brian"},{"family":"Chinot","given":"Olivier"},{"family":"Dhermain","given":"Frédéric"},{"family":"Brandes","given":"Alba A."},{"family":"Reijneveld","given":"Jaap C."},{"family":"Marosi","given":"Christine"},{"family":"Taphoorn","given":"Martin J. B."},{"family":"Wick","given":"Wolfgang"},{"family":"Deimling","given":"Andreas","non-dropping-particle":"von"},{"family":"French","given":"Pim"},{"family":"Stupp","given":"Roger"},{"family":"Baumert","given":"Brigitta G."},{"family":"Hegi","given":"Monika E."}],"issued":{"date-parts":[["2018",4]]}}}],"schema":"https://github.com/citation-style-language/schema/raw/master/csl-citation.json"} </w:instrText>
      </w:r>
      <w:r w:rsidR="00A545E1">
        <w:fldChar w:fldCharType="separate"/>
      </w:r>
      <w:r w:rsidR="0000695A" w:rsidRPr="0000695A">
        <w:rPr>
          <w:rFonts w:ascii="Calibri" w:hAnsi="Calibri" w:cs="Calibri"/>
          <w:szCs w:val="24"/>
          <w:vertAlign w:val="superscript"/>
        </w:rPr>
        <w:t>132</w:t>
      </w:r>
      <w:r w:rsidR="00A545E1">
        <w:fldChar w:fldCharType="end"/>
      </w:r>
      <w:r w:rsidR="00A545E1">
        <w:t xml:space="preserve">, </w:t>
      </w:r>
      <w:r w:rsidR="00D14528" w:rsidRPr="00A545E1">
        <w:rPr>
          <w:rStyle w:val="GSEChar"/>
        </w:rPr>
        <w:t>GSE152035</w:t>
      </w:r>
      <w:r w:rsidR="00D14528">
        <w:fldChar w:fldCharType="begin"/>
      </w:r>
      <w:r w:rsidR="0000695A">
        <w:instrText xml:space="preserve"> ADDIN ZOTERO_ITEM CSL_CITATION {"citationID":"Dk8vvHFD","properties":{"formattedCitation":"\\super 133\\nosupersub{}","plainCitation":"133","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D14528">
        <w:fldChar w:fldCharType="separate"/>
      </w:r>
      <w:r w:rsidR="0000695A" w:rsidRPr="0000695A">
        <w:rPr>
          <w:rFonts w:ascii="Calibri" w:hAnsi="Calibri" w:cs="Calibri"/>
          <w:szCs w:val="24"/>
          <w:vertAlign w:val="superscript"/>
        </w:rPr>
        <w:t>133</w:t>
      </w:r>
      <w:r w:rsidR="00D14528">
        <w:fldChar w:fldCharType="end"/>
      </w:r>
      <w:r w:rsidR="00D14528">
        <w:t xml:space="preserve">, </w:t>
      </w:r>
      <w:r w:rsidR="00D14528" w:rsidRPr="00A545E1">
        <w:rPr>
          <w:rStyle w:val="GSEChar"/>
        </w:rPr>
        <w:t>GSE137845</w:t>
      </w:r>
      <w:r w:rsidR="00D14528">
        <w:fldChar w:fldCharType="begin"/>
      </w:r>
      <w:r w:rsidR="0000695A">
        <w:instrText xml:space="preserve"> ADDIN ZOTERO_ITEM CSL_CITATION {"citationID":"adDuZGVs","properties":{"formattedCitation":"\\super 134\\nosupersub{}","plainCitation":"134","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D14528">
        <w:fldChar w:fldCharType="separate"/>
      </w:r>
      <w:r w:rsidR="0000695A" w:rsidRPr="0000695A">
        <w:rPr>
          <w:rFonts w:ascii="Calibri" w:hAnsi="Calibri" w:cs="Calibri"/>
          <w:szCs w:val="24"/>
          <w:vertAlign w:val="superscript"/>
        </w:rPr>
        <w:t>134</w:t>
      </w:r>
      <w:r w:rsidR="00D14528">
        <w:fldChar w:fldCharType="end"/>
      </w:r>
      <w:r w:rsidR="00D14528">
        <w:t xml:space="preserve">) and </w:t>
      </w:r>
      <w:r w:rsidR="00D639BA">
        <w:t xml:space="preserve">glioblastoma (IDH-WT and IDH-mut; </w:t>
      </w:r>
      <w:r w:rsidR="00D639BA" w:rsidRPr="00A545E1">
        <w:rPr>
          <w:rStyle w:val="GSEChar"/>
        </w:rPr>
        <w:t>GSE151506</w:t>
      </w:r>
      <w:r w:rsidR="00A545E1">
        <w:t xml:space="preserve">, </w:t>
      </w:r>
      <w:r w:rsidR="00A545E1" w:rsidRPr="00A545E1">
        <w:rPr>
          <w:rStyle w:val="GSEChar"/>
        </w:rPr>
        <w:t>GSE103659</w:t>
      </w:r>
      <w:r w:rsidR="00A545E1">
        <w:fldChar w:fldCharType="begin"/>
      </w:r>
      <w:r w:rsidR="0000695A">
        <w:instrText xml:space="preserve"> ADDIN ZOTERO_ITEM CSL_CITATION {"citationID":"YLQ0smZE","properties":{"formattedCitation":"\\super 135\\nosupersub{}","plainCitation":"135","noteIndex":0},"citationItems":[{"id":1322,"uris":["http://zotero.org/users/local/oxMpWYo5/items/RI63U4K8"],"uri":["http://zotero.org/users/local/oxMpWYo5/items/RI63U4K8"],"itemData":{"id":1322,"type":"article-journal","abstract":"Background: The purpose of this study was to analyze the potential of radiomics for disease stratification beyond key molecular, clinical, and standard imaging features in patients with glioblastoma.\nMethods: Quantitative imaging features (n = 1043) were extracted from the multiparametric MRI of 181 patients with newly diagnosed glioblastoma prior to standard-of-care treatment (allocated to a discovery and a validation set, 2:1 ratio). A subset of 386/1043 features were identified as reproducible (in an independent MRI test-retest cohort) and selected for analysis. A penalized Cox model with 10-fold cross-validation (Coxnet) was fitted on the discovery set to construct a radiomic signature for predicting progression-free and overall survival (PFS and OS). The incremental value of a radiomic signature beyond molecular (O6-methylguanine-DNA methyltransferase [MGMT] promoter methylation, DNA methylation subgroups), clinical (patient's age, KPS, extent of resection, adjuvant treatment), and standard imaging parameters (tumor volumes) for stratifying PFS and OS was assessed with multivariate Cox models (performance quantified with prediction error curves).\nResults: The radiomic signature (constructed from 8/386 features identified through Coxnet) increased the prediction accuracy for PFS and OS (in both discovery and validation sets) beyond the assessed molecular, clinical, and standard imaging parameters (P ≤ 0.01). Prediction errors decreased by 36% for PFS and 37% for OS when adding the radiomic signature (compared with 29% and 27%, respectively, with molecular + clinical features alone). The radiomic signature was-along with MGMT status-the only parameter with independent significance on multivariate analysis (P ≤ 0.01).\nConclusions: Our study stresses the role of integrating radiomics into a multilayer decision framework with key molecular and clinical features to improve disease stratification and to potentially advance personalized treatment of patients with glioblastoma.","container-title":"Neuro-Oncology","DOI":"10.1093/neuonc/nox188","ISSN":"1523-5866","issue":"6","journalAbbreviation":"Neuro Oncol","language":"eng","note":"PMID: 29036412\nPMCID: PMC5961168","page":"848-857","source":"PubMed","title":"Radiomic subtyping improves disease stratification beyond key molecular, clinical, and standard imaging characteristics in patients with glioblastoma","volume":"20","author":[{"family":"Kickingereder","given":"Philipp"},{"family":"Neuberger","given":"Ulf"},{"family":"Bonekamp","given":"David"},{"family":"Piechotta","given":"Paula L."},{"family":"Götz","given":"Michael"},{"family":"Wick","given":"Antje"},{"family":"Sill","given":"Martin"},{"family":"Kratz","given":"Annekathrin"},{"family":"Shinohara","given":"Russell T."},{"family":"Jones","given":"David T. W."},{"family":"Radbruch","given":"Alexander"},{"family":"Muschelli","given":"John"},{"family":"Unterberg","given":"Andreas"},{"family":"Debus","given":"Jürgen"},{"family":"Schlemmer","given":"Heinz-Peter"},{"family":"Herold-Mende","given":"Christel"},{"family":"Pfister","given":"Stefan"},{"family":"Deimling","given":"Andreas","non-dropping-particle":"von"},{"family":"Wick","given":"Wolfgang"},{"family":"Capper","given":"David"},{"family":"Maier-Hein","given":"Klaus H."},{"family":"Bendszus","given":"Martin"}],"issued":{"date-parts":[["2018",5,18]]}}}],"schema":"https://github.com/citation-style-language/schema/raw/master/csl-citation.json"} </w:instrText>
      </w:r>
      <w:r w:rsidR="00A545E1">
        <w:fldChar w:fldCharType="separate"/>
      </w:r>
      <w:r w:rsidR="0000695A" w:rsidRPr="0000695A">
        <w:rPr>
          <w:rFonts w:ascii="Calibri" w:hAnsi="Calibri" w:cs="Calibri"/>
          <w:szCs w:val="24"/>
          <w:vertAlign w:val="superscript"/>
        </w:rPr>
        <w:t>135</w:t>
      </w:r>
      <w:r w:rsidR="00A545E1">
        <w:fldChar w:fldCharType="end"/>
      </w:r>
      <w:r w:rsidR="00D639BA">
        <w:t>)</w:t>
      </w:r>
      <w:r w:rsidR="00D14528">
        <w:t>.</w:t>
      </w:r>
      <w:r w:rsidR="00DE33CD">
        <w:t xml:space="preserve"> </w:t>
      </w:r>
      <w:r w:rsidR="00E965AE">
        <w:t>For lineage analysis, precursors to immune cells were also obtained, including h</w:t>
      </w:r>
      <w:r w:rsidR="00E965AE" w:rsidRPr="00E965AE">
        <w:t>ematopoietic stem cells (HSC</w:t>
      </w:r>
      <w:r w:rsidR="00E965AE">
        <w:t>; from bone and blood</w:t>
      </w:r>
      <w:r w:rsidR="00E965AE" w:rsidRPr="00E965AE">
        <w:t>)</w:t>
      </w:r>
      <w:r w:rsidR="00E965AE">
        <w:t>, multipotent progenitors (MPP; from bone and blood), common lymphoid progenitors (CMP), granulocyte-monocyte progenitors (GMP), common myeloid progenitors (CMP), and common monocyte progenitors (</w:t>
      </w:r>
      <w:proofErr w:type="spellStart"/>
      <w:r w:rsidR="00E965AE">
        <w:t>cMOP</w:t>
      </w:r>
      <w:proofErr w:type="spellEnd"/>
      <w:r w:rsidR="00E965AE">
        <w:t>)</w:t>
      </w:r>
      <w:r w:rsidR="00541751">
        <w:t xml:space="preserve"> </w:t>
      </w:r>
      <w:r w:rsidR="008522FB">
        <w:t xml:space="preserve">from </w:t>
      </w:r>
      <w:r w:rsidR="00541751" w:rsidRPr="00A545E1">
        <w:rPr>
          <w:rStyle w:val="GSEChar"/>
        </w:rPr>
        <w:t>G</w:t>
      </w:r>
      <w:r w:rsidR="00D14528" w:rsidRPr="00A545E1">
        <w:rPr>
          <w:rStyle w:val="GSEChar"/>
        </w:rPr>
        <w:t>SE</w:t>
      </w:r>
      <w:r w:rsidR="00541751" w:rsidRPr="00A545E1">
        <w:rPr>
          <w:rStyle w:val="GSEChar"/>
        </w:rPr>
        <w:t>49618</w:t>
      </w:r>
      <w:r w:rsidR="00CF3DD5">
        <w:fldChar w:fldCharType="begin"/>
      </w:r>
      <w:r w:rsidR="0000695A">
        <w:instrText xml:space="preserve"> ADDIN ZOTERO_ITEM CSL_CITATION {"citationID":"6wIzX3SD","properties":{"formattedCitation":"\\super 126\\nosupersub{}","plainCitation":"126","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fldChar w:fldCharType="separate"/>
      </w:r>
      <w:r w:rsidR="0000695A" w:rsidRPr="0000695A">
        <w:rPr>
          <w:rFonts w:ascii="Calibri" w:hAnsi="Calibri" w:cs="Calibri"/>
          <w:szCs w:val="24"/>
          <w:vertAlign w:val="superscript"/>
        </w:rPr>
        <w:t>126</w:t>
      </w:r>
      <w:r w:rsidR="00CF3DD5">
        <w:fldChar w:fldCharType="end"/>
      </w:r>
      <w:r w:rsidR="00541751">
        <w:t xml:space="preserve">, </w:t>
      </w:r>
      <w:r w:rsidR="00541751" w:rsidRPr="00A545E1">
        <w:rPr>
          <w:rStyle w:val="GSEChar"/>
        </w:rPr>
        <w:t>G</w:t>
      </w:r>
      <w:r w:rsidR="00D14528" w:rsidRPr="00A545E1">
        <w:rPr>
          <w:rStyle w:val="GSEChar"/>
        </w:rPr>
        <w:t>SE</w:t>
      </w:r>
      <w:r w:rsidR="00541751" w:rsidRPr="00A545E1">
        <w:rPr>
          <w:rStyle w:val="GSEChar"/>
        </w:rPr>
        <w:t>63409</w:t>
      </w:r>
      <w:r w:rsidR="00D14528">
        <w:fldChar w:fldCharType="begin"/>
      </w:r>
      <w:r w:rsidR="0000695A">
        <w:instrText xml:space="preserve"> ADDIN ZOTERO_ITEM CSL_CITATION {"citationID":"IthkfJxX","properties":{"formattedCitation":"\\super 136\\nosupersub{}","plainCitation":"136","noteIndex":0},"citationItems":[{"id":1277,"uris":["http://zotero.org/users/local/oxMpWYo5/items/QYUMB29F"],"uri":["http://zotero.org/users/local/oxMpWYo5/items/QYUMB29F"],"itemData":{"id":1277,"type":"article-journal","abstract":"Acute myeloid leukaemia (AML) is characterized by subpopulations of leukaemia stem cells (LSCs) that are defined by their ability to engraft in immunodeficient mice. Here we show an LSC DNA methylation signature, derived from xenografts and integration with gene expression that is comprised of 71 genes and identifies a key role for the HOXA cluster. Most of the genes are epigenetically regulated independently of underlying mutations, although several are downstream targets of epigenetic modifier genes mutated in AML. The LSC epigenetic signature is associated with poor prognosis independent of known risk factors such as age and cytogenetics. Analysis of early haematopoietic progenitors from normal individuals reveals two distinct clusters of AML LSC resembling either lymphoid-primed multipotent progenitors or granulocyte/macrophage progenitors. These results provide evidence for DNA methylation variation between AML LSCs and their blast progeny, and identify epigenetically distinct subgroups of AML likely reflecting the cell of origin.","container-title":"Nature Communications","DOI":"10.1038/ncomms9489","ISSN":"2041-1723","journalAbbreviation":"Nat Commun","language":"eng","note":"PMID: 26444494\nPMCID: PMC4633733","page":"8489","source":"PubMed","title":"An LSC epigenetic signature is largely mutation independent and implicates the HOXA cluster in AML pathogenesis","volume":"6","author":[{"family":"Jung","given":"Namyoung"},{"family":"Dai","given":"Bo"},{"family":"Gentles","given":"Andrew J."},{"family":"Majeti","given":"Ravindra"},{"family":"Feinberg","given":"Andrew P."}],"issued":{"date-parts":[["2015",10,7]]}}}],"schema":"https://github.com/citation-style-language/schema/raw/master/csl-citation.json"} </w:instrText>
      </w:r>
      <w:r w:rsidR="00D14528">
        <w:fldChar w:fldCharType="separate"/>
      </w:r>
      <w:r w:rsidR="0000695A" w:rsidRPr="0000695A">
        <w:rPr>
          <w:rFonts w:ascii="Calibri" w:hAnsi="Calibri" w:cs="Calibri"/>
          <w:szCs w:val="24"/>
          <w:vertAlign w:val="superscript"/>
        </w:rPr>
        <w:t>136</w:t>
      </w:r>
      <w:r w:rsidR="00D14528">
        <w:fldChar w:fldCharType="end"/>
      </w:r>
      <w:r w:rsidR="00541751">
        <w:t xml:space="preserve">, </w:t>
      </w:r>
      <w:r w:rsidR="00541751" w:rsidRPr="00A545E1">
        <w:rPr>
          <w:rStyle w:val="GSEChar"/>
        </w:rPr>
        <w:t>GSE87196</w:t>
      </w:r>
      <w:r w:rsidR="001F3F4A">
        <w:fldChar w:fldCharType="begin"/>
      </w:r>
      <w:r w:rsidR="001F3F4A">
        <w:instrText xml:space="preserve"> ADDIN ZOTERO_ITEM CSL_CITATION {"citationID":"RO2f7CDC","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w:instrText>
      </w:r>
      <w:r w:rsidR="001F3F4A" w:rsidRPr="00CF3DD5">
        <w:rPr>
          <w:lang w:val="sv-SE"/>
        </w:rPr>
        <w:instrText xml:space="preserve">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1F3F4A">
        <w:fldChar w:fldCharType="separate"/>
      </w:r>
      <w:r w:rsidR="001F3F4A" w:rsidRPr="00CF3DD5">
        <w:rPr>
          <w:rFonts w:ascii="Calibri" w:hAnsi="Calibri" w:cs="Calibri"/>
          <w:szCs w:val="24"/>
          <w:vertAlign w:val="superscript"/>
          <w:lang w:val="sv-SE"/>
        </w:rPr>
        <w:t>30</w:t>
      </w:r>
      <w:r w:rsidR="001F3F4A">
        <w:fldChar w:fldCharType="end"/>
      </w:r>
      <w:r w:rsidR="00541751" w:rsidRPr="00CF3DD5">
        <w:rPr>
          <w:lang w:val="sv-SE"/>
        </w:rPr>
        <w:t xml:space="preserve">, </w:t>
      </w:r>
      <w:r w:rsidR="00541751" w:rsidRPr="00A545E1">
        <w:rPr>
          <w:rStyle w:val="GSEChar"/>
        </w:rPr>
        <w:t>GSE121483</w:t>
      </w:r>
      <w:r w:rsidR="001F3F4A">
        <w:fldChar w:fldCharType="begin"/>
      </w:r>
      <w:r w:rsidR="0000695A">
        <w:rPr>
          <w:lang w:val="sv-SE"/>
        </w:rPr>
        <w:instrText xml:space="preserve"> ADDIN ZOTERO_ITEM CSL_CITATION {"citationID":"7JefgSie","properties":{"formattedCitation":"\\super 131\\nosupersub{}","plainCitation":"13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1F3F4A">
        <w:fldChar w:fldCharType="separate"/>
      </w:r>
      <w:r w:rsidR="0000695A" w:rsidRPr="0000695A">
        <w:rPr>
          <w:rFonts w:ascii="Calibri" w:hAnsi="Calibri" w:cs="Calibri"/>
          <w:szCs w:val="24"/>
          <w:vertAlign w:val="superscript"/>
        </w:rPr>
        <w:t>131</w:t>
      </w:r>
      <w:r w:rsidR="001F3F4A">
        <w:fldChar w:fldCharType="end"/>
      </w:r>
      <w:r w:rsidR="00541751" w:rsidRPr="00CF3DD5">
        <w:rPr>
          <w:lang w:val="sv-SE"/>
        </w:rPr>
        <w:t>.</w:t>
      </w:r>
      <w:r w:rsidR="00DC66C1">
        <w:rPr>
          <w:lang w:val="sv-SE"/>
        </w:rPr>
        <w:t xml:space="preserve"> </w:t>
      </w:r>
      <w:r w:rsidR="00F776AE" w:rsidRPr="00F776AE">
        <w:t>Non-glioma cancer cell lines were obtained from GSE68379</w:t>
      </w:r>
      <w:r w:rsidR="00F776AE">
        <w:rPr>
          <w:lang w:val="sv-SE"/>
        </w:rPr>
        <w:fldChar w:fldCharType="begin"/>
      </w:r>
      <w:r w:rsidR="0000695A">
        <w:instrText xml:space="preserve"> ADDIN ZOTERO_ITEM CSL_CITATION {"citationID":"W4aQIixC","properties":{"formattedCitation":"\\super 137\\nosupersub{}","plainCitation":"137","noteIndex":0},"citationItems":[{"id":1334,"uris":["http://zotero.org/users/local/oxMpWYo5/items/ZZIS3PID"],"uri":["http://zotero.org/users/local/oxMpWYo5/items/ZZIS3PID"],"itemData":{"id":1334,"type":"article-journal","abstract":"Systematic studies of cancer genomes have provided unprecedented insights into the molecular nature of cancer. Using this information to guide the development and application of therapies in the clinic is challenging. Here, we report how cancer-driven alterations identified in 11,289 tumors from 29 tissues (integrating somatic mutations, copy number alterations, DNA methylation, and gene expression) can be mapped onto 1,001 molecularly annotated human cancer cell lines and correlated with sensitivity to 265 drugs. We find that cell lines faithfully recapitulate oncogenic alterations identified in tumors, find that many of these associate with drug sensitivity/resistance, and highlight the importance of tissue lineage in mediating drug response. Logic-based modeling uncovers combinations of alterations that sensitize to drugs, while machine learning demonstrates the relative importance of different data types in predicting drug response. Our analysis and datasets are rich resources to link genotypes with cellular phenotypes and to identify therapeutic options for selected cancer sub-populations.","container-title":"Cell","DOI":"10.1016/j.cell.2016.06.017","ISSN":"1097-4172","issue":"3","journalAbbreviation":"Cell","language":"eng","note":"PMID: 27397505\nPMCID: PMC4967469","page":"740-754","source":"PubMed","title":"A Landscape of Pharmacogenomic Interactions in Cancer","volume":"166","author":[{"family":"Iorio","given":"Francesco"},{"family":"Knijnenburg","given":"Theo A."},{"family":"Vis","given":"Daniel J."},{"family":"Bignell","given":"Graham R."},{"family":"Menden","given":"Michael P."},{"family":"Schubert","given":"Michael"},{"family":"Aben","given":"Nanne"},{"family":"Gonçalves","given":"Emanuel"},{"family":"Barthorpe","given":"Syd"},{"family":"Lightfoot","given":"Howard"},{"family":"Cokelaer","given":"Thomas"},{"family":"Greninger","given":"Patricia"},{"family":"Dyk","given":"Ewald","non-dropping-particle":"van"},{"family":"Chang","given":"Han"},{"family":"Silva","given":"Heshani","non-dropping-particle":"de"},{"family":"Heyn","given":"Holger"},{"family":"Deng","given":"Xianming"},{"family":"Egan","given":"Regina K."},{"family":"Liu","given":"Qingsong"},{"family":"Mironenko","given":"Tatiana"},{"family":"Mitropoulos","given":"Xeni"},{"family":"Richardson","given":"Laura"},{"family":"Wang","given":"Jinhua"},{"family":"Zhang","given":"Tinghu"},{"family":"Moran","given":"Sebastian"},{"family":"Sayols","given":"Sergi"},{"family":"Soleimani","given":"Maryam"},{"family":"Tamborero","given":"David"},{"family":"Lopez-Bigas","given":"Nuria"},{"family":"Ross-Macdonald","given":"Petra"},{"family":"Esteller","given":"Manel"},{"family":"Gray","given":"Nathanael S."},{"family":"Haber","given":"Daniel A."},{"family":"Stratton","given":"Michael R."},{"family":"Benes","given":"Cyril H."},{"family":"Wessels","given":"Lodewyk F. A."},{"family":"Saez-Rodriguez","given":"Julio"},{"family":"McDermott","given":"Ultan"},{"family":"Garnett","given":"Mathew J."}],"issued":{"date-parts":[["2016",7,28]]}}}],"schema":"https://github.com/citation-style-language/schema/raw/master/csl-citation.json"} </w:instrText>
      </w:r>
      <w:r w:rsidR="00F776AE">
        <w:rPr>
          <w:lang w:val="sv-SE"/>
        </w:rPr>
        <w:fldChar w:fldCharType="separate"/>
      </w:r>
      <w:r w:rsidR="0000695A" w:rsidRPr="0000695A">
        <w:rPr>
          <w:rFonts w:ascii="Calibri" w:hAnsi="Calibri" w:cs="Calibri"/>
          <w:szCs w:val="24"/>
          <w:vertAlign w:val="superscript"/>
        </w:rPr>
        <w:t>137</w:t>
      </w:r>
      <w:r w:rsidR="00F776AE">
        <w:rPr>
          <w:lang w:val="sv-SE"/>
        </w:rPr>
        <w:fldChar w:fldCharType="end"/>
      </w:r>
      <w:r w:rsidR="00F776AE" w:rsidRPr="00F776AE">
        <w:t>.</w:t>
      </w:r>
    </w:p>
    <w:p w14:paraId="11FC568A" w14:textId="1E694C16" w:rsidR="00D639BA" w:rsidRPr="00DC66C1" w:rsidRDefault="006469A2" w:rsidP="00A545E1">
      <w:r w:rsidRPr="00F776AE">
        <w:t>D</w:t>
      </w:r>
      <w:r w:rsidR="00D648C4" w:rsidRPr="00F776AE">
        <w:t xml:space="preserve">ata </w:t>
      </w:r>
      <w:r w:rsidRPr="00F776AE">
        <w:t>for</w:t>
      </w:r>
      <w:r w:rsidR="00D648C4" w:rsidRPr="00F776AE">
        <w:t xml:space="preserve"> </w:t>
      </w:r>
      <w:r w:rsidR="00351C61" w:rsidRPr="00F776AE">
        <w:t xml:space="preserve">microglia and </w:t>
      </w:r>
      <w:r w:rsidR="00D648C4" w:rsidRPr="00A545E1">
        <w:rPr>
          <w:rStyle w:val="GSEChar"/>
        </w:rPr>
        <w:t>GSE151506</w:t>
      </w:r>
      <w:r w:rsidR="00D648C4" w:rsidRPr="00F776AE">
        <w:t xml:space="preserve"> was obtained directly from the </w:t>
      </w:r>
      <w:r w:rsidR="00F12D45" w:rsidRPr="00F776AE">
        <w:t xml:space="preserve">respective </w:t>
      </w:r>
      <w:r w:rsidR="00D648C4" w:rsidRPr="00F776AE">
        <w:t xml:space="preserve">authors. </w:t>
      </w:r>
      <w:r w:rsidR="00BC7B73">
        <w:t>For</w:t>
      </w:r>
      <w:r w:rsidR="00A20C9F">
        <w:t xml:space="preserve"> datasets where c</w:t>
      </w:r>
      <w:r w:rsidR="00D639BA">
        <w:t xml:space="preserve">ell types </w:t>
      </w:r>
      <w:r w:rsidR="005847CD">
        <w:t xml:space="preserve">are </w:t>
      </w:r>
      <w:r w:rsidR="00D639BA">
        <w:t xml:space="preserve">identified only </w:t>
      </w:r>
      <w:r w:rsidR="005847CD">
        <w:t xml:space="preserve">by </w:t>
      </w:r>
      <w:r w:rsidR="00D639BA">
        <w:t>protein markers</w:t>
      </w:r>
      <w:r w:rsidR="00A20C9F">
        <w:t xml:space="preserve">, </w:t>
      </w:r>
      <w:r w:rsidR="00D639BA" w:rsidRPr="000C18ED">
        <w:t xml:space="preserve">archetypal </w:t>
      </w:r>
      <w:r w:rsidR="00D639BA">
        <w:t xml:space="preserve">cell type </w:t>
      </w:r>
      <w:r w:rsidR="001E0CA0">
        <w:t xml:space="preserve">was used instead </w:t>
      </w:r>
      <w:r w:rsidR="00D639BA">
        <w:t xml:space="preserve">(e.g., CD45+ </w:t>
      </w:r>
      <w:r w:rsidR="00A96420">
        <w:t>representing</w:t>
      </w:r>
      <w:r w:rsidR="00D639BA">
        <w:t xml:space="preserve"> NK cells</w:t>
      </w:r>
      <w:r w:rsidR="00395173">
        <w:fldChar w:fldCharType="begin"/>
      </w:r>
      <w:r w:rsidR="0000695A">
        <w:instrText xml:space="preserve"> ADDIN ZOTERO_ITEM CSL_CITATION {"citationID":"qIeVVrnP","properties":{"formattedCitation":"\\super 138\\nosupersub{}","plainCitation":"138","noteIndex":0},"citationItems":[{"id":1256,"uris":["http://zotero.org/users/local/oxMpWYo5/items/2M4XTCQ3"],"uri":["http://zotero.org/users/local/oxMpWYo5/items/2M4XTCQ3"],"itemData":{"id":1256,"type":"article","title":"Immune Cell Guide - Human and mouse antigens","URL":"https://assets.thermofisher.com/TFS-Assets/LSG/brochures/immune-cell-guide.pdf","author":[{"literal":"Thermo Fisher Scientific"}],"accessed":{"date-parts":[["2021",11,21]]}}}],"schema":"https://github.com/citation-style-language/schema/raw/master/csl-citation.json"} </w:instrText>
      </w:r>
      <w:r w:rsidR="00395173">
        <w:fldChar w:fldCharType="separate"/>
      </w:r>
      <w:r w:rsidR="0000695A" w:rsidRPr="0000695A">
        <w:rPr>
          <w:rFonts w:ascii="Calibri" w:hAnsi="Calibri" w:cs="Calibri"/>
          <w:szCs w:val="24"/>
          <w:vertAlign w:val="superscript"/>
        </w:rPr>
        <w:t>138</w:t>
      </w:r>
      <w:r w:rsidR="00395173">
        <w:fldChar w:fldCharType="end"/>
      </w:r>
      <w:r w:rsidR="00D639BA">
        <w:t>).</w:t>
      </w:r>
      <w:r w:rsidR="00E33269">
        <w:t xml:space="preserve"> </w:t>
      </w:r>
      <w:r w:rsidR="00523DA8">
        <w:t xml:space="preserve">As well, </w:t>
      </w:r>
      <w:r w:rsidR="00E66977">
        <w:t>for</w:t>
      </w:r>
      <w:r w:rsidR="00523DA8">
        <w:t xml:space="preserve"> studies investigat</w:t>
      </w:r>
      <w:r w:rsidR="009F1EC3">
        <w:t>ing</w:t>
      </w:r>
      <w:r w:rsidR="00523DA8">
        <w:t xml:space="preserve"> </w:t>
      </w:r>
      <w:r w:rsidR="00E66977">
        <w:t xml:space="preserve">methylation </w:t>
      </w:r>
      <w:r w:rsidR="008C0445">
        <w:t>and</w:t>
      </w:r>
      <w:r w:rsidR="00E66977">
        <w:t xml:space="preserve"> </w:t>
      </w:r>
      <w:r w:rsidR="00523DA8">
        <w:t xml:space="preserve">disease (e.g., </w:t>
      </w:r>
      <w:r w:rsidR="0041270E" w:rsidRPr="00A545E1">
        <w:rPr>
          <w:rStyle w:val="GSEChar"/>
        </w:rPr>
        <w:lastRenderedPageBreak/>
        <w:t>GSE66351</w:t>
      </w:r>
      <w:r w:rsidR="00147382">
        <w:t xml:space="preserve"> </w:t>
      </w:r>
      <w:r w:rsidR="00FF5D57">
        <w:t>with</w:t>
      </w:r>
      <w:r w:rsidR="0041270E">
        <w:t xml:space="preserve"> </w:t>
      </w:r>
      <w:r w:rsidR="00523DA8">
        <w:t xml:space="preserve">Alzheimer’s disease), </w:t>
      </w:r>
      <w:r w:rsidR="00F7032F">
        <w:t>only</w:t>
      </w:r>
      <w:r w:rsidR="00E66977">
        <w:t xml:space="preserve"> the</w:t>
      </w:r>
      <w:r w:rsidR="00F7032F">
        <w:t xml:space="preserve"> data from control subjects was </w:t>
      </w:r>
      <w:r w:rsidR="00F42B79">
        <w:t>taken.</w:t>
      </w:r>
      <w:r w:rsidR="00DC66C1">
        <w:t xml:space="preserve"> </w:t>
      </w:r>
      <w:r w:rsidR="00DC66C1" w:rsidRPr="00DC66C1">
        <w:t xml:space="preserve">See </w:t>
      </w:r>
      <w:r w:rsidR="00885327" w:rsidRPr="00885327">
        <w:rPr>
          <w:rStyle w:val="CitationChar"/>
        </w:rPr>
        <w:fldChar w:fldCharType="begin"/>
      </w:r>
      <w:r w:rsidR="00885327" w:rsidRPr="00885327">
        <w:rPr>
          <w:rStyle w:val="CitationChar"/>
        </w:rPr>
        <w:instrText xml:space="preserve"> REF _Ref89088159 \h </w:instrText>
      </w:r>
      <w:r w:rsidR="00885327" w:rsidRPr="00885327">
        <w:rPr>
          <w:rStyle w:val="CitationChar"/>
        </w:rPr>
      </w:r>
      <w:r w:rsidR="00885327">
        <w:rPr>
          <w:rStyle w:val="CitationChar"/>
        </w:rPr>
        <w:instrText xml:space="preserve"> \* MERGEFORMAT </w:instrText>
      </w:r>
      <w:r w:rsidR="00885327" w:rsidRPr="00885327">
        <w:rPr>
          <w:rStyle w:val="CitationChar"/>
        </w:rPr>
        <w:fldChar w:fldCharType="separate"/>
      </w:r>
      <w:r w:rsidR="00885327" w:rsidRPr="00885327">
        <w:rPr>
          <w:rStyle w:val="CitationChar"/>
        </w:rPr>
        <w:t>Supplementary Table 1</w:t>
      </w:r>
      <w:r w:rsidR="00885327" w:rsidRPr="00885327">
        <w:rPr>
          <w:rStyle w:val="CitationChar"/>
        </w:rPr>
        <w:fldChar w:fldCharType="end"/>
      </w:r>
      <w:r w:rsidR="00885327">
        <w:t xml:space="preserve"> </w:t>
      </w:r>
      <w:r w:rsidR="00DC66C1" w:rsidRPr="00DC66C1">
        <w:t>for full breakdown of cell types</w:t>
      </w:r>
      <w:r w:rsidR="00560584">
        <w:t xml:space="preserve"> and</w:t>
      </w:r>
      <w:r w:rsidR="00DC66C1" w:rsidRPr="00DC66C1">
        <w:t xml:space="preserve"> sample sizes</w:t>
      </w:r>
      <w:r w:rsidR="00560584">
        <w:t>.</w:t>
      </w:r>
    </w:p>
    <w:p w14:paraId="788EA392" w14:textId="28C54EE2"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 xml:space="preserve">for </w:t>
      </w:r>
      <w:r w:rsidR="009B5964">
        <w:rPr>
          <w:lang w:val="en-US"/>
        </w:rPr>
        <w:t xml:space="preserve">Illumina 450k/EPIC </w:t>
      </w:r>
      <w:r w:rsidR="00DA1028">
        <w:rPr>
          <w:lang w:val="en-US"/>
        </w:rPr>
        <w:t>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00695A">
        <w:rPr>
          <w:lang w:val="en-US"/>
        </w:rPr>
        <w:instrText xml:space="preserve"> ADDIN ZOTERO_ITEM CSL_CITATION {"citationID":"vFQ56iFG","properties":{"formattedCitation":"\\super 139,140\\nosupersub{}","plainCitation":"139,140","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00695A" w:rsidRPr="0000695A">
        <w:rPr>
          <w:rFonts w:ascii="Calibri" w:hAnsi="Calibri" w:cs="Calibri"/>
          <w:szCs w:val="24"/>
          <w:vertAlign w:val="superscript"/>
        </w:rPr>
        <w:t>139,140</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CF1E03">
        <w:rPr>
          <w:rStyle w:val="PackagesChar"/>
        </w:rPr>
        <w:t>Minfi</w:t>
      </w:r>
      <w:proofErr w:type="spellEnd"/>
      <w:r w:rsidR="00D639BA">
        <w:rPr>
          <w:lang w:val="en-US"/>
        </w:rPr>
        <w:fldChar w:fldCharType="begin"/>
      </w:r>
      <w:r w:rsidR="0000695A">
        <w:rPr>
          <w:lang w:val="en-US"/>
        </w:rPr>
        <w:instrText xml:space="preserve"> ADDIN ZOTERO_ITEM CSL_CITATION {"citationID":"71p0QQMd","properties":{"formattedCitation":"\\super 141\\nosupersub{}","plainCitation":"141","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00695A">
        <w:rPr>
          <w:rFonts w:ascii="Cambria Math" w:hAnsi="Cambria Math" w:cs="Cambria Math"/>
          <w:lang w:val="en-US"/>
        </w:rPr>
        <w:instrText>∼</w:instrText>
      </w:r>
      <w:r w:rsidR="0000695A">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00695A" w:rsidRPr="0000695A">
        <w:rPr>
          <w:rFonts w:ascii="Calibri" w:hAnsi="Calibri" w:cs="Calibri"/>
          <w:szCs w:val="24"/>
          <w:vertAlign w:val="superscript"/>
        </w:rPr>
        <w:t>141</w:t>
      </w:r>
      <w:r w:rsidR="00D639BA">
        <w:rPr>
          <w:lang w:val="en-US"/>
        </w:rPr>
        <w:fldChar w:fldCharType="end"/>
      </w:r>
      <w:r w:rsidR="00D639BA">
        <w:rPr>
          <w:lang w:val="en-US"/>
        </w:rPr>
        <w:t xml:space="preserve">. </w:t>
      </w:r>
      <w:r w:rsidR="00AE3E22">
        <w:rPr>
          <w:lang w:val="en-US"/>
        </w:rPr>
        <w:t>Probes that have previously shown to be cross-reactive</w:t>
      </w:r>
      <w:r w:rsidR="00136775">
        <w:rPr>
          <w:lang w:val="en-US"/>
        </w:rPr>
        <w:t xml:space="preserve">, </w:t>
      </w:r>
      <w:r w:rsidR="00136775">
        <w:rPr>
          <w:rFonts w:ascii="Verdana" w:hAnsi="Verdana"/>
          <w:color w:val="000000"/>
          <w:sz w:val="18"/>
          <w:szCs w:val="18"/>
          <w:shd w:val="clear" w:color="auto" w:fill="FFFFFF"/>
        </w:rPr>
        <w:t>low-quality genomic mapping, or</w:t>
      </w:r>
      <w:r w:rsidR="00AE3E22">
        <w:rPr>
          <w:lang w:val="en-US"/>
        </w:rPr>
        <w:t xml:space="preserve">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00695A">
        <w:rPr>
          <w:lang w:val="en-US"/>
        </w:rPr>
        <w:instrText xml:space="preserve"> ADDIN ZOTERO_ITEM CSL_CITATION {"citationID":"JtU8if3v","properties":{"formattedCitation":"\\super 142\\nosupersub{}","plainCitation":"142","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00695A" w:rsidRPr="0000695A">
        <w:rPr>
          <w:rFonts w:ascii="Calibri" w:hAnsi="Calibri" w:cs="Calibri"/>
          <w:szCs w:val="24"/>
          <w:vertAlign w:val="superscript"/>
        </w:rPr>
        <w:t>142</w:t>
      </w:r>
      <w:r w:rsidR="00AE3E22">
        <w:rPr>
          <w:lang w:val="en-US"/>
        </w:rPr>
        <w:fldChar w:fldCharType="end"/>
      </w:r>
      <w:r w:rsidR="00AE3E22">
        <w:rPr>
          <w:lang w:val="en-US"/>
        </w:rPr>
        <w:t xml:space="preserve">. </w:t>
      </w:r>
      <w:r w:rsidR="00626E7F">
        <w:rPr>
          <w:lang w:val="en-US"/>
        </w:rPr>
        <w:t xml:space="preserve">Array data and bisulfite sequencing </w:t>
      </w:r>
      <w:r w:rsidR="009C637A">
        <w:rPr>
          <w:lang w:val="en-US"/>
        </w:rPr>
        <w:t>are suitable for comparison (</w:t>
      </w:r>
      <w:r w:rsidR="009C637A" w:rsidRPr="009C637A">
        <w:rPr>
          <w:lang w:val="en-US"/>
        </w:rPr>
        <w:t>Pearson's r</w:t>
      </w:r>
      <w:r w:rsidR="009C637A">
        <w:rPr>
          <w:lang w:val="en-US"/>
        </w:rPr>
        <w:t xml:space="preserve"> = 0.95 – 0.97</w:t>
      </w:r>
      <w:r w:rsidR="009C637A">
        <w:rPr>
          <w:lang w:val="en-US"/>
        </w:rPr>
        <w:fldChar w:fldCharType="begin"/>
      </w:r>
      <w:r w:rsidR="00E805BD">
        <w:rPr>
          <w:lang w:val="en-US"/>
        </w:rPr>
        <w:instrText xml:space="preserve"> ADDIN ZOTERO_ITEM CSL_CITATION {"citationID":"2YPjXByG","properties":{"formattedCitation":"\\super 86\\nosupersub{}","plainCitation":"8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9C637A">
        <w:rPr>
          <w:lang w:val="en-US"/>
        </w:rPr>
        <w:fldChar w:fldCharType="separate"/>
      </w:r>
      <w:r w:rsidR="00E805BD" w:rsidRPr="00E805BD">
        <w:rPr>
          <w:rFonts w:ascii="Calibri" w:hAnsi="Calibri" w:cs="Calibri"/>
          <w:szCs w:val="24"/>
          <w:vertAlign w:val="superscript"/>
        </w:rPr>
        <w:t>86</w:t>
      </w:r>
      <w:r w:rsidR="009C637A">
        <w:rPr>
          <w:lang w:val="en-US"/>
        </w:rPr>
        <w:fldChar w:fldCharType="end"/>
      </w:r>
      <w:r w:rsidR="009C637A">
        <w:rPr>
          <w:lang w:val="en-US"/>
        </w:rPr>
        <w:t>)</w:t>
      </w:r>
      <w:r w:rsidR="00626E7F">
        <w:rPr>
          <w:lang w:val="en-US"/>
        </w:rPr>
        <w:t xml:space="preserve">. </w:t>
      </w:r>
      <w:r w:rsidR="009C637A">
        <w:rPr>
          <w:lang w:val="en-US"/>
        </w:rPr>
        <w:t>D</w:t>
      </w:r>
      <w:r w:rsidR="003F44AF">
        <w:rPr>
          <w:lang w:val="en-US"/>
        </w:rPr>
        <w:t>ata sourced from mouse models (</w:t>
      </w:r>
      <w:r w:rsidR="003F44AF" w:rsidRPr="00A545E1">
        <w:rPr>
          <w:rStyle w:val="GSEChar"/>
        </w:rPr>
        <w:t>GSE121483</w:t>
      </w:r>
      <w:r w:rsidR="003F44AF">
        <w:rPr>
          <w:lang w:val="en-US"/>
        </w:rPr>
        <w:t>)</w:t>
      </w:r>
      <w:r w:rsidR="009C637A">
        <w:rPr>
          <w:lang w:val="en-US"/>
        </w:rPr>
        <w:t xml:space="preserve"> was limited </w:t>
      </w:r>
      <w:r w:rsidR="009C637A" w:rsidRPr="009C637A">
        <w:rPr>
          <w:lang w:val="en-US"/>
        </w:rPr>
        <w:t xml:space="preserve">19,420 probes </w:t>
      </w:r>
      <w:r w:rsidR="009C637A">
        <w:rPr>
          <w:lang w:val="en-US"/>
        </w:rPr>
        <w:t>common</w:t>
      </w:r>
      <w:r w:rsidR="009C637A" w:rsidRPr="009C637A">
        <w:rPr>
          <w:lang w:val="en-US"/>
        </w:rPr>
        <w:t xml:space="preserve"> with humans </w:t>
      </w:r>
      <w:r w:rsidR="009C637A">
        <w:rPr>
          <w:lang w:val="en-US"/>
        </w:rPr>
        <w:t>that are highly conserved in brain tissue</w:t>
      </w:r>
      <w:r w:rsidR="009C637A">
        <w:rPr>
          <w:lang w:val="en-US"/>
        </w:rPr>
        <w:fldChar w:fldCharType="begin"/>
      </w:r>
      <w:r w:rsidR="0000695A">
        <w:rPr>
          <w:lang w:val="en-US"/>
        </w:rPr>
        <w:instrText xml:space="preserve"> ADDIN ZOTERO_ITEM CSL_CITATION {"citationID":"r8KxqAEV","properties":{"formattedCitation":"\\super 143,144\\nosupersub{}","plainCitation":"143,144","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9C637A">
        <w:rPr>
          <w:lang w:val="en-US"/>
        </w:rPr>
        <w:fldChar w:fldCharType="separate"/>
      </w:r>
      <w:r w:rsidR="0000695A" w:rsidRPr="0000695A">
        <w:rPr>
          <w:rFonts w:ascii="Calibri" w:hAnsi="Calibri" w:cs="Calibri"/>
          <w:szCs w:val="24"/>
          <w:vertAlign w:val="superscript"/>
        </w:rPr>
        <w:t>143,144</w:t>
      </w:r>
      <w:r w:rsidR="009C637A">
        <w:rPr>
          <w:lang w:val="en-US"/>
        </w:rPr>
        <w:fldChar w:fldCharType="end"/>
      </w:r>
      <w:r w:rsidR="003F44AF">
        <w:rPr>
          <w:lang w:val="en-US"/>
        </w:rPr>
        <w:t>.</w:t>
      </w:r>
      <w:r w:rsidR="003D7FBA">
        <w:rPr>
          <w:lang w:val="en-US"/>
        </w:rPr>
        <w:t xml:space="preserve"> All genome assemblies for sample </w:t>
      </w:r>
      <w:r w:rsidR="00AE69A2">
        <w:rPr>
          <w:lang w:val="en-US"/>
        </w:rPr>
        <w:t>and reference data was</w:t>
      </w:r>
      <w:r w:rsidR="003D7FBA">
        <w:rPr>
          <w:lang w:val="en-US"/>
        </w:rPr>
        <w:t xml:space="preserve"> translated to </w:t>
      </w:r>
      <w:r w:rsidR="00D17934" w:rsidRPr="00D17934">
        <w:rPr>
          <w:lang w:val="en-US"/>
        </w:rPr>
        <w:t xml:space="preserve">Genome Reference Consortium Human Build 38 </w:t>
      </w:r>
      <w:r w:rsidR="00D17934">
        <w:rPr>
          <w:lang w:val="en-US"/>
        </w:rPr>
        <w:t>(hg38</w:t>
      </w:r>
      <w:r w:rsidR="00D17934">
        <w:rPr>
          <w:lang w:val="en-US"/>
        </w:rPr>
        <w:fldChar w:fldCharType="begin"/>
      </w:r>
      <w:r w:rsidR="0000695A">
        <w:rPr>
          <w:lang w:val="en-US"/>
        </w:rPr>
        <w:instrText xml:space="preserve"> ADDIN ZOTERO_ITEM CSL_CITATION {"citationID":"oeGaLydD","properties":{"formattedCitation":"\\super 145\\nosupersub{}","plainCitation":"145","noteIndex":0},"citationItems":[{"id":1296,"uris":["http://zotero.org/users/local/oxMpWYo5/items/9KDNQC6G"],"uri":["http://zotero.org/users/local/oxMpWYo5/items/9KDNQC6G"],"itemData":{"id":1296,"type":"webpage","title":"GRCh38 - hg38 - Genome - Assembly - NCBI","URL":"https://www.ncbi.nlm.nih.gov/assembly/GCF_000001405.26/","accessed":{"date-parts":[["2021",11,23]]}},"locator":"38"}],"schema":"https://github.com/citation-style-language/schema/raw/master/csl-citation.json"} </w:instrText>
      </w:r>
      <w:r w:rsidR="00D17934">
        <w:rPr>
          <w:lang w:val="en-US"/>
        </w:rPr>
        <w:fldChar w:fldCharType="separate"/>
      </w:r>
      <w:r w:rsidR="0000695A" w:rsidRPr="0000695A">
        <w:rPr>
          <w:rFonts w:ascii="Calibri" w:hAnsi="Calibri" w:cs="Calibri"/>
          <w:szCs w:val="24"/>
          <w:vertAlign w:val="superscript"/>
        </w:rPr>
        <w:t>145</w:t>
      </w:r>
      <w:r w:rsidR="00D17934">
        <w:rPr>
          <w:lang w:val="en-US"/>
        </w:rPr>
        <w:fldChar w:fldCharType="end"/>
      </w:r>
      <w:r w:rsidR="00D17934">
        <w:rPr>
          <w:lang w:val="en-US"/>
        </w:rPr>
        <w:t xml:space="preserve">) </w:t>
      </w:r>
      <w:r w:rsidR="003D7FBA">
        <w:rPr>
          <w:lang w:val="en-US"/>
        </w:rPr>
        <w:t xml:space="preserve">by </w:t>
      </w:r>
      <w:proofErr w:type="spellStart"/>
      <w:r w:rsidR="003D7FBA" w:rsidRPr="00CC175A">
        <w:rPr>
          <w:rStyle w:val="PackagesChar"/>
        </w:rPr>
        <w:t>liftOver</w:t>
      </w:r>
      <w:proofErr w:type="spellEnd"/>
      <w:r w:rsidR="003D7FBA">
        <w:rPr>
          <w:lang w:val="en-US"/>
        </w:rPr>
        <w:fldChar w:fldCharType="begin"/>
      </w:r>
      <w:r w:rsidR="0000695A">
        <w:rPr>
          <w:lang w:val="en-US"/>
        </w:rPr>
        <w:instrText xml:space="preserve"> ADDIN ZOTERO_ITEM CSL_CITATION {"citationID":"wgCBYf5y","properties":{"formattedCitation":"\\super 146\\nosupersub{}","plainCitation":"146","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00695A" w:rsidRPr="0000695A">
        <w:rPr>
          <w:rFonts w:ascii="Calibri" w:hAnsi="Calibri" w:cs="Calibri"/>
          <w:szCs w:val="24"/>
          <w:vertAlign w:val="superscript"/>
        </w:rPr>
        <w:t>146</w:t>
      </w:r>
      <w:r w:rsidR="003D7FBA">
        <w:rPr>
          <w:lang w:val="en-US"/>
        </w:rPr>
        <w:fldChar w:fldCharType="end"/>
      </w:r>
      <w:r w:rsidR="00B16D61">
        <w:rPr>
          <w:lang w:val="en-US"/>
        </w:rPr>
        <w:t xml:space="preserve"> using chains from </w:t>
      </w:r>
      <w:proofErr w:type="spellStart"/>
      <w:r w:rsidR="00B16D61" w:rsidRPr="00B87B24">
        <w:rPr>
          <w:rStyle w:val="PackagesChar"/>
        </w:rPr>
        <w:t>AnnotationHub</w:t>
      </w:r>
      <w:proofErr w:type="spellEnd"/>
      <w:r w:rsidR="00F52063">
        <w:rPr>
          <w:rStyle w:val="PackagesChar"/>
        </w:rPr>
        <w:fldChar w:fldCharType="begin"/>
      </w:r>
      <w:r w:rsidR="0000695A">
        <w:rPr>
          <w:rStyle w:val="PackagesChar"/>
        </w:rPr>
        <w:instrText xml:space="preserve"> ADDIN ZOTERO_ITEM CSL_CITATION {"citationID":"Re15KT5p","properties":{"formattedCitation":"\\super 147\\nosupersub{}","plainCitation":"147","noteIndex":0},"citationItems":[{"id":1423,"uris":["http://zotero.org/users/local/oxMpWYo5/items/HWKULHSX"],"uri":["http://zotero.org/users/local/oxMpWYo5/items/HWKULHSX"],"itemData":{"id":1423,"type":"book","abstract":"This package provides a client for the Bioconductor AnnotationHub web resource. The AnnotationHub web resource provides a central location where genomic files (e.g., VCF, bed, wig) and other resources from standard locations (e.g., UCSC, Ensembl) can be discovered. The resource includes metadata about each resource, e.g., a textual description, tags, and date of modification. The client creates and manages a local cache of files retrieved by the user, helping with quick and reproducible access.","note":"DOI: 10.18129/B9.bioc.AnnotationHub","publisher":"Bioconductor version: Release (3.14)","source":"Bioconductor","title":"AnnotationHub: Client to access AnnotationHub resources","title-short":"AnnotationHub","URL":"https://bioconductor.org/packages/AnnotationHub/","version":"3.2.0","author":[{"family":"Morgan","given":"Martin"},{"family":"Shepherd","given":"Lori"},{"family":"Carlson","given":"Marc"},{"family":"Tenenbaum","given":"Dan"},{"family":"Arora","given":"Sonali"},{"family":"Oberchain","given":"Valerie"},{"family":"Morrell","given":"Kayla"}],"accessed":{"date-parts":[["2021",11,29]]},"issued":{"date-parts":[["2021"]]}}}],"schema":"https://github.com/citation-style-language/schema/raw/master/csl-citation.json"} </w:instrText>
      </w:r>
      <w:r w:rsidR="00F52063">
        <w:rPr>
          <w:rStyle w:val="PackagesChar"/>
        </w:rPr>
        <w:fldChar w:fldCharType="separate"/>
      </w:r>
      <w:r w:rsidR="0000695A" w:rsidRPr="0000695A">
        <w:rPr>
          <w:rFonts w:ascii="Lucida Sans Typewriter" w:hAnsi="Lucida Sans Typewriter" w:cs="Times New Roman"/>
          <w:sz w:val="16"/>
          <w:szCs w:val="24"/>
          <w:vertAlign w:val="superscript"/>
        </w:rPr>
        <w:t>147</w:t>
      </w:r>
      <w:r w:rsidR="00F52063">
        <w:rPr>
          <w:rStyle w:val="PackagesChar"/>
        </w:rPr>
        <w:fldChar w:fldCharType="end"/>
      </w:r>
      <w:r w:rsidR="00B16D61">
        <w:rPr>
          <w:lang w:val="en-US"/>
        </w:rPr>
        <w:t>.</w:t>
      </w:r>
      <w:r w:rsidR="00C91125">
        <w:rPr>
          <w:lang w:val="en-US"/>
        </w:rPr>
        <w:t xml:space="preserve"> </w:t>
      </w:r>
      <w:r w:rsidR="00DA6DD9">
        <w:rPr>
          <w:lang w:val="en-US"/>
        </w:rPr>
        <w:t>Human p</w:t>
      </w:r>
      <w:r w:rsidR="00C91125">
        <w:rPr>
          <w:lang w:val="en-US"/>
        </w:rPr>
        <w:t>romoter loc</w:t>
      </w:r>
      <w:r w:rsidR="00DA6DD9">
        <w:rPr>
          <w:lang w:val="en-US"/>
        </w:rPr>
        <w:t>i</w:t>
      </w:r>
      <w:r w:rsidR="00C91125">
        <w:rPr>
          <w:lang w:val="en-US"/>
        </w:rPr>
        <w:t xml:space="preserve"> were obtained from </w:t>
      </w:r>
      <w:r w:rsidR="006343A4">
        <w:rPr>
          <w:lang w:val="en-US"/>
        </w:rPr>
        <w:t>the EPD</w:t>
      </w:r>
      <w:r w:rsidR="00C91125">
        <w:rPr>
          <w:lang w:val="en-US"/>
        </w:rPr>
        <w:t xml:space="preserve"> and limited to include only the most representative promoter </w:t>
      </w:r>
      <w:r w:rsidR="003E4055">
        <w:rPr>
          <w:lang w:val="en-US"/>
        </w:rPr>
        <w:t>for each</w:t>
      </w:r>
      <w:r w:rsidR="00C91125">
        <w:rPr>
          <w:lang w:val="en-US"/>
        </w:rPr>
        <w:t xml:space="preserve"> gene (N = 16,455). </w:t>
      </w:r>
    </w:p>
    <w:p w14:paraId="1835E63B" w14:textId="66CE23FF" w:rsidR="002E28F1" w:rsidRDefault="002E28F1" w:rsidP="008B5FF4">
      <w:pPr>
        <w:pStyle w:val="Heading3"/>
        <w:rPr>
          <w:lang w:val="en-US"/>
        </w:rPr>
      </w:pPr>
      <w:bookmarkStart w:id="46" w:name="_Toc88849758"/>
      <w:r>
        <w:rPr>
          <w:lang w:val="en-US"/>
        </w:rPr>
        <w:t>Data processing</w:t>
      </w:r>
      <w:bookmarkEnd w:id="46"/>
    </w:p>
    <w:p w14:paraId="268D96A7" w14:textId="436767FE"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w:t>
      </w:r>
      <w:proofErr w:type="spellStart"/>
      <w:r w:rsidR="0047312E" w:rsidRPr="0047312E">
        <w:rPr>
          <w:lang w:val="en-US"/>
        </w:rPr>
        <w:t>idat</w:t>
      </w:r>
      <w:proofErr w:type="spellEnd"/>
      <w:r w:rsidR="0047312E" w:rsidRPr="0047312E">
        <w:rPr>
          <w:lang w:val="en-US"/>
        </w:rPr>
        <w:t xml:space="preserve">) </w:t>
      </w:r>
      <w:r w:rsidR="00E51FC1" w:rsidRPr="0047312E">
        <w:rPr>
          <w:lang w:val="en-US"/>
        </w:rPr>
        <w:t>files</w:t>
      </w:r>
      <w:r w:rsidR="00E51FC1">
        <w:rPr>
          <w:lang w:val="en-US"/>
        </w:rPr>
        <w:t xml:space="preserve"> or</w:t>
      </w:r>
      <w:r w:rsidR="0047312E">
        <w:rPr>
          <w:lang w:val="en-US"/>
        </w:rPr>
        <w:t xml:space="preserve"> </w:t>
      </w:r>
      <w:r w:rsidR="00D92EB1">
        <w:rPr>
          <w:lang w:val="en-US"/>
        </w:rPr>
        <w:t xml:space="preserve">as </w:t>
      </w:r>
      <w:r w:rsidR="00D92EB1">
        <w:rPr>
          <w:rFonts w:cstheme="minorHAnsi"/>
          <w:lang w:val="en-US"/>
        </w:rPr>
        <w:t>β</w:t>
      </w:r>
      <w:r w:rsidR="00D92EB1">
        <w:rPr>
          <w:lang w:val="en-US"/>
        </w:rPr>
        <w:t xml:space="preserve">-values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proofErr w:type="spellStart"/>
      <w:r w:rsidR="007F3A65" w:rsidRPr="00CC175A">
        <w:rPr>
          <w:rStyle w:val="PackagesChar"/>
        </w:rPr>
        <w:t>Minfi</w:t>
      </w:r>
      <w:proofErr w:type="spellEnd"/>
      <w:r w:rsidR="007F3A65">
        <w:rPr>
          <w:i/>
          <w:iCs/>
          <w:lang w:val="en-US"/>
        </w:rPr>
        <w:fldChar w:fldCharType="begin"/>
      </w:r>
      <w:r w:rsidR="0000695A">
        <w:rPr>
          <w:i/>
          <w:iCs/>
          <w:lang w:val="en-US"/>
        </w:rPr>
        <w:instrText xml:space="preserve"> ADDIN ZOTERO_ITEM CSL_CITATION {"citationID":"IVOT1an0","properties":{"formattedCitation":"\\super 148\\nosupersub{}","plainCitation":"148","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00695A" w:rsidRPr="0000695A">
        <w:rPr>
          <w:rFonts w:ascii="Calibri" w:hAnsi="Calibri" w:cs="Calibri"/>
          <w:szCs w:val="24"/>
          <w:vertAlign w:val="superscript"/>
        </w:rPr>
        <w:t>148</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08031B">
        <w:rPr>
          <w:lang w:val="en-US"/>
        </w:rPr>
        <w:t>All non-</w:t>
      </w:r>
      <w:proofErr w:type="spellStart"/>
      <w:r w:rsidR="0008031B">
        <w:rPr>
          <w:lang w:val="en-US"/>
        </w:rPr>
        <w:t>idat</w:t>
      </w:r>
      <w:proofErr w:type="spellEnd"/>
      <w:r w:rsidR="0008031B">
        <w:rPr>
          <w:lang w:val="en-US"/>
        </w:rPr>
        <w:t xml:space="preserve"> </w:t>
      </w:r>
      <w:r w:rsidR="00261062">
        <w:rPr>
          <w:lang w:val="en-US"/>
        </w:rPr>
        <w:t xml:space="preserve">datasets were previously processed </w:t>
      </w:r>
      <w:r w:rsidR="001C687A">
        <w:rPr>
          <w:lang w:val="en-US"/>
        </w:rPr>
        <w:t xml:space="preserve">and used directly </w:t>
      </w:r>
      <w:r w:rsidR="00261062">
        <w:rPr>
          <w:lang w:val="en-US"/>
        </w:rPr>
        <w:t>(</w:t>
      </w:r>
      <w:r w:rsidR="006103E2">
        <w:rPr>
          <w:lang w:val="en-US"/>
        </w:rPr>
        <w:t xml:space="preserve">see </w:t>
      </w:r>
      <w:r w:rsidR="006103E2" w:rsidRPr="001F1AAE">
        <w:rPr>
          <w:rStyle w:val="CitationChar"/>
        </w:rPr>
        <w:t>Supplementary Table S1</w:t>
      </w:r>
      <w:r w:rsidR="006103E2">
        <w:rPr>
          <w:lang w:val="en-US"/>
        </w:rPr>
        <w:t xml:space="preserve"> for processing details)</w:t>
      </w:r>
      <w:r w:rsidR="00D200EC">
        <w:rPr>
          <w:lang w:val="en-US"/>
        </w:rPr>
        <w:t>.</w:t>
      </w:r>
    </w:p>
    <w:p w14:paraId="4F7E8584" w14:textId="4A7F4147" w:rsidR="0047312E" w:rsidRDefault="002221E3" w:rsidP="005206DF">
      <w:pPr>
        <w:jc w:val="both"/>
        <w:rPr>
          <w:lang w:val="en-US"/>
        </w:rPr>
      </w:pPr>
      <w:r w:rsidRPr="002221E3">
        <w:rPr>
          <w:b/>
          <w:bCs/>
          <w:lang w:val="en-US"/>
        </w:rPr>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D93CA2">
        <w:rPr>
          <w:lang w:val="en-US"/>
        </w:rPr>
        <w:t>Probes common to less than 5% cells or showed homogenous methylation (</w:t>
      </w:r>
      <w:r w:rsidR="00CD4224">
        <w:rPr>
          <w:rFonts w:cstheme="minorHAnsi"/>
          <w:lang w:val="en-US"/>
        </w:rPr>
        <w:t>β</w:t>
      </w:r>
      <w:r w:rsidR="00CD4224">
        <w:rPr>
          <w:lang w:val="en-US"/>
        </w:rPr>
        <w:t>-</w:t>
      </w:r>
      <w:r w:rsidR="00D93CA2">
        <w:rPr>
          <w:lang w:val="en-US"/>
        </w:rPr>
        <w:t xml:space="preserve">value SD &lt; 0.05) were removed. </w:t>
      </w:r>
      <w:r w:rsidR="00056099">
        <w:rPr>
          <w:lang w:val="en-US"/>
        </w:rPr>
        <w:t>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w:t>
      </w:r>
      <w:r w:rsidR="00B07C49">
        <w:rPr>
          <w:lang w:val="en-US"/>
        </w:rPr>
        <w:t xml:space="preserve"> WGBS </w:t>
      </w:r>
      <w:r w:rsidR="00655C24">
        <w:rPr>
          <w:lang w:val="en-US"/>
        </w:rPr>
        <w:t>samples)</w:t>
      </w:r>
      <w:r w:rsidR="00B07752">
        <w:rPr>
          <w:lang w:val="en-US"/>
        </w:rPr>
        <w:t>.</w:t>
      </w:r>
      <w:r w:rsidR="00081D2D">
        <w:rPr>
          <w:lang w:val="en-US"/>
        </w:rPr>
        <w:t xml:space="preserve"> </w:t>
      </w:r>
      <w:r w:rsidR="006D7394">
        <w:rPr>
          <w:lang w:val="en-US"/>
        </w:rPr>
        <w:t xml:space="preserve">To bridge </w:t>
      </w:r>
      <w:r w:rsidR="00353A9E">
        <w:rPr>
          <w:lang w:val="en-US"/>
        </w:rPr>
        <w:t>bisulfite</w:t>
      </w:r>
      <w:r w:rsidR="006D7394">
        <w:rPr>
          <w:lang w:val="en-US"/>
        </w:rPr>
        <w:t xml:space="preserve"> and array-based data, </w:t>
      </w:r>
      <w:r w:rsidR="004129E8">
        <w:rPr>
          <w:lang w:val="en-US"/>
        </w:rPr>
        <w:t>a window of 1000 bp was defined for each probe</w:t>
      </w:r>
      <w:r w:rsidR="00614D82">
        <w:rPr>
          <w:lang w:val="en-US"/>
        </w:rPr>
        <w:t>, and</w:t>
      </w:r>
      <w:r w:rsidR="004129E8">
        <w:rPr>
          <w:lang w:val="en-US"/>
        </w:rPr>
        <w:t xml:space="preserve"> </w:t>
      </w:r>
      <w:r w:rsidR="00614D82">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r w:rsidR="00EA63D7">
        <w:rPr>
          <w:lang w:val="en-US"/>
        </w:rPr>
        <w:t xml:space="preserve">, as per </w:t>
      </w:r>
      <w:proofErr w:type="spellStart"/>
      <w:r w:rsidR="00EA63D7">
        <w:rPr>
          <w:lang w:val="en-US"/>
        </w:rPr>
        <w:t>Chaligne</w:t>
      </w:r>
      <w:proofErr w:type="spellEnd"/>
      <w:r w:rsidR="00EA63D7">
        <w:rPr>
          <w:lang w:val="en-US"/>
        </w:rPr>
        <w:t xml:space="preserve"> et al.</w:t>
      </w:r>
      <w:r w:rsidR="00BB1FE6">
        <w:rPr>
          <w:lang w:val="en-US"/>
        </w:rPr>
        <w:t xml:space="preserve"> (2021)</w:t>
      </w:r>
      <w:r w:rsidR="00EA63D7">
        <w:rPr>
          <w:lang w:val="en-US"/>
        </w:rPr>
        <w:fldChar w:fldCharType="begin"/>
      </w:r>
      <w:r w:rsidR="0000695A">
        <w:rPr>
          <w:lang w:val="en-US"/>
        </w:rPr>
        <w:instrText xml:space="preserve"> ADDIN ZOTERO_ITEM CSL_CITATION {"citationID":"KafsIH39","properties":{"formattedCitation":"\\super 94\\nosupersub{}","plainCitation":"94","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EA63D7">
        <w:rPr>
          <w:lang w:val="en-US"/>
        </w:rPr>
        <w:fldChar w:fldCharType="separate"/>
      </w:r>
      <w:r w:rsidR="0000695A" w:rsidRPr="0000695A">
        <w:rPr>
          <w:rFonts w:ascii="Calibri" w:hAnsi="Calibri" w:cs="Calibri"/>
          <w:szCs w:val="24"/>
          <w:vertAlign w:val="superscript"/>
        </w:rPr>
        <w:t>94</w:t>
      </w:r>
      <w:r w:rsidR="00EA63D7">
        <w:rPr>
          <w:lang w:val="en-US"/>
        </w:rPr>
        <w:fldChar w:fldCharType="end"/>
      </w:r>
      <w:r w:rsidR="00BB1FE6">
        <w:rPr>
          <w:lang w:val="en-US"/>
        </w:rPr>
        <w:t>.</w:t>
      </w:r>
      <w:r w:rsidR="00173031">
        <w:rPr>
          <w:lang w:val="en-US"/>
        </w:rPr>
        <w:t xml:space="preserve"> </w:t>
      </w:r>
      <w:r w:rsidR="00614D82">
        <w:rPr>
          <w:lang w:val="en-US"/>
        </w:rPr>
        <w:t xml:space="preserve">This resulted in 207,623 disjoint windows, </w:t>
      </w:r>
      <w:r w:rsidR="000B1CE0">
        <w:rPr>
          <w:lang w:val="en-US"/>
        </w:rPr>
        <w:t>and</w:t>
      </w:r>
      <w:r w:rsidR="00614D82">
        <w:rPr>
          <w:lang w:val="en-US"/>
        </w:rPr>
        <w:t xml:space="preserve"> </w:t>
      </w:r>
      <w:r w:rsidR="000B1CE0">
        <w:rPr>
          <w:lang w:val="en-US"/>
        </w:rPr>
        <w:t>sample</w:t>
      </w:r>
      <w:r w:rsidR="00614D82">
        <w:rPr>
          <w:lang w:val="en-US"/>
        </w:rPr>
        <w:t xml:space="preserve"> methylation</w:t>
      </w:r>
      <w:r w:rsidR="000B1CE0">
        <w:rPr>
          <w:lang w:val="en-US"/>
        </w:rPr>
        <w:t xml:space="preserve"> values</w:t>
      </w:r>
      <w:r w:rsidR="00614D82">
        <w:rPr>
          <w:lang w:val="en-US"/>
        </w:rPr>
        <w:t xml:space="preserve"> w</w:t>
      </w:r>
      <w:r w:rsidR="000B1CE0">
        <w:rPr>
          <w:lang w:val="en-US"/>
        </w:rPr>
        <w:t>ere</w:t>
      </w:r>
      <w:r w:rsidR="00614D82">
        <w:rPr>
          <w:lang w:val="en-US"/>
        </w:rPr>
        <w:t xml:space="preserve"> calculated from</w:t>
      </w:r>
      <w:r w:rsidR="00AF00A4">
        <w:rPr>
          <w:lang w:val="en-US"/>
        </w:rPr>
        <w:t xml:space="preserve"> the mean of</w:t>
      </w:r>
      <w:r w:rsidR="00614D82">
        <w:rPr>
          <w:lang w:val="en-US"/>
        </w:rPr>
        <w:t xml:space="preserve"> all overlapping sites in each wi</w:t>
      </w:r>
      <w:r w:rsidR="00AF2100">
        <w:rPr>
          <w:lang w:val="en-US"/>
        </w:rPr>
        <w:t>n</w:t>
      </w:r>
      <w:r w:rsidR="00614D82">
        <w:rPr>
          <w:lang w:val="en-US"/>
        </w:rPr>
        <w:t>dow.</w:t>
      </w:r>
    </w:p>
    <w:p w14:paraId="4BCEFDC6" w14:textId="6436CBDA" w:rsidR="009A2612" w:rsidRDefault="00917AA2" w:rsidP="00917AA2">
      <w:pPr>
        <w:pStyle w:val="Heading3"/>
        <w:rPr>
          <w:lang w:val="en-US"/>
        </w:rPr>
      </w:pPr>
      <w:bookmarkStart w:id="47" w:name="_Toc88849759"/>
      <w:r>
        <w:rPr>
          <w:lang w:val="en-US"/>
        </w:rPr>
        <w:t>Cell deconvolution</w:t>
      </w:r>
      <w:bookmarkEnd w:id="47"/>
    </w:p>
    <w:p w14:paraId="49ABEFD9" w14:textId="0A9649BA" w:rsidR="00BA7FFE" w:rsidRDefault="00391C01" w:rsidP="00D8254A">
      <w:pPr>
        <w:rPr>
          <w:lang w:val="en-US"/>
        </w:rPr>
      </w:pPr>
      <w:r w:rsidRPr="00391C01">
        <w:rPr>
          <w:b/>
          <w:bCs/>
        </w:rPr>
        <w:t>Signature Matrix:</w:t>
      </w:r>
      <w:r>
        <w:t xml:space="preserve"> </w:t>
      </w:r>
      <w:r w:rsidR="00354AB5">
        <w:t xml:space="preserve">A </w:t>
      </w:r>
      <w:r w:rsidR="00354AB5" w:rsidRPr="00354AB5">
        <w:t xml:space="preserve">reference </w:t>
      </w:r>
      <w:r w:rsidR="00AC1CD5">
        <w:t>tumor microenvironment</w:t>
      </w:r>
      <w:r w:rsidR="00354AB5" w:rsidRPr="00354AB5">
        <w:t xml:space="preserve"> signature matrix</w:t>
      </w:r>
      <w:r w:rsidR="00354AB5">
        <w:t xml:space="preserve"> </w:t>
      </w:r>
      <w:r w:rsidR="003C146F">
        <w:t xml:space="preserve">for the brain </w:t>
      </w:r>
      <w:r w:rsidR="00354AB5">
        <w:t xml:space="preserve">was generated using </w:t>
      </w:r>
      <w:r w:rsidR="00BB1E75">
        <w:t>sixteen</w:t>
      </w:r>
      <w:r w:rsidR="00354AB5">
        <w:t xml:space="preserve"> different cell types</w:t>
      </w:r>
      <w:r w:rsidR="0074719C">
        <w:t xml:space="preserve"> (n = </w:t>
      </w:r>
      <w:r w:rsidR="0074719C" w:rsidRPr="00047BC5">
        <w:rPr>
          <w:highlight w:val="yellow"/>
        </w:rPr>
        <w:t>232</w:t>
      </w:r>
      <w:r w:rsidR="0074719C">
        <w:t xml:space="preserve">; </w:t>
      </w:r>
      <w:r w:rsidR="00014092" w:rsidRPr="00014092">
        <w:rPr>
          <w:rStyle w:val="CitationChar"/>
        </w:rPr>
        <w:fldChar w:fldCharType="begin"/>
      </w:r>
      <w:r w:rsidR="00014092" w:rsidRPr="00014092">
        <w:rPr>
          <w:rStyle w:val="CitationChar"/>
        </w:rPr>
        <w:instrText xml:space="preserve"> REF _Ref89087819 \h </w:instrText>
      </w:r>
      <w:r w:rsidR="00014092" w:rsidRPr="00014092">
        <w:rPr>
          <w:rStyle w:val="CitationChar"/>
        </w:rPr>
      </w:r>
      <w:r w:rsidR="00014092">
        <w:rPr>
          <w:rStyle w:val="CitationChar"/>
        </w:rPr>
        <w:instrText xml:space="preserve"> \* MERGEFORMAT </w:instrText>
      </w:r>
      <w:r w:rsidR="00014092" w:rsidRPr="00014092">
        <w:rPr>
          <w:rStyle w:val="CitationChar"/>
        </w:rPr>
        <w:fldChar w:fldCharType="separate"/>
      </w:r>
      <w:r w:rsidR="00014092" w:rsidRPr="00014092">
        <w:rPr>
          <w:rStyle w:val="CitationChar"/>
        </w:rPr>
        <w:t>Supplementary Table 2</w:t>
      </w:r>
      <w:r w:rsidR="00014092" w:rsidRPr="00014092">
        <w:rPr>
          <w:rStyle w:val="CitationChar"/>
        </w:rPr>
        <w:fldChar w:fldCharType="end"/>
      </w:r>
      <w:r w:rsidR="0074719C">
        <w:t>)</w:t>
      </w:r>
      <w:r w:rsidR="00354AB5">
        <w:t xml:space="preserve">: </w:t>
      </w:r>
      <w:r w:rsidR="00354AB5" w:rsidRPr="00354AB5">
        <w:t>B</w:t>
      </w:r>
      <w:r w:rsidR="00BE12E7">
        <w:noBreakHyphen/>
      </w:r>
      <w:r w:rsidR="00354AB5" w:rsidRPr="00354AB5">
        <w:t>cell</w:t>
      </w:r>
      <w:r w:rsidR="00BE12E7">
        <w:t>s</w:t>
      </w:r>
      <w:r w:rsidR="00354AB5" w:rsidRPr="00354AB5">
        <w:t>, CD4</w:t>
      </w:r>
      <w:r w:rsidR="00354AB5">
        <w:t>+ </w:t>
      </w:r>
      <w:r w:rsidR="00354AB5" w:rsidRPr="00354AB5">
        <w:t>T</w:t>
      </w:r>
      <w:r w:rsidR="00354AB5">
        <w:noBreakHyphen/>
        <w:t>c</w:t>
      </w:r>
      <w:r w:rsidR="00354AB5" w:rsidRPr="00354AB5">
        <w:t>ell</w:t>
      </w:r>
      <w:r w:rsidR="00BE12E7">
        <w:t>s</w:t>
      </w:r>
      <w:r w:rsidR="00354AB5" w:rsidRPr="00354AB5">
        <w:t>, CD8</w:t>
      </w:r>
      <w:r w:rsidR="00354AB5">
        <w:t>+ </w:t>
      </w:r>
      <w:r w:rsidR="00354AB5" w:rsidRPr="00354AB5">
        <w:t>T</w:t>
      </w:r>
      <w:r w:rsidR="00354AB5">
        <w:noBreakHyphen/>
      </w:r>
      <w:r w:rsidR="00354AB5" w:rsidRPr="00354AB5">
        <w:t>cell</w:t>
      </w:r>
      <w:r w:rsidR="00BE12E7">
        <w:t>s</w:t>
      </w:r>
      <w:r w:rsidR="00354AB5" w:rsidRPr="00354AB5">
        <w:t xml:space="preserve">, </w:t>
      </w:r>
      <w:r w:rsidR="00BE12E7">
        <w:t>d</w:t>
      </w:r>
      <w:r w:rsidR="00BE12E7" w:rsidRPr="00354AB5">
        <w:t>endritic</w:t>
      </w:r>
      <w:r w:rsidR="00BE12E7">
        <w:t xml:space="preserve"> cells</w:t>
      </w:r>
      <w:r w:rsidR="00BE12E7" w:rsidRPr="00354AB5">
        <w:t xml:space="preserve">, </w:t>
      </w:r>
      <w:r w:rsidR="00BE12E7">
        <w:t>e</w:t>
      </w:r>
      <w:r w:rsidR="00BE12E7" w:rsidRPr="00354AB5">
        <w:t>ndothelial</w:t>
      </w:r>
      <w:r w:rsidR="00BE12E7">
        <w:t xml:space="preserve"> cells, e</w:t>
      </w:r>
      <w:r w:rsidR="00354AB5" w:rsidRPr="00354AB5">
        <w:t>osinophil</w:t>
      </w:r>
      <w:r w:rsidR="00BE12E7">
        <w:t>s</w:t>
      </w:r>
      <w:r w:rsidR="00354AB5" w:rsidRPr="00354AB5">
        <w:t xml:space="preserve">, </w:t>
      </w:r>
      <w:r w:rsidR="00BE12E7">
        <w:t>g</w:t>
      </w:r>
      <w:r w:rsidR="00354AB5" w:rsidRPr="00354AB5">
        <w:t>lia</w:t>
      </w:r>
      <w:r w:rsidR="00BE12E7">
        <w:t>l cells</w:t>
      </w:r>
      <w:r w:rsidR="00354AB5" w:rsidRPr="00354AB5">
        <w:t xml:space="preserve">, </w:t>
      </w:r>
      <w:r w:rsidR="00BE12E7">
        <w:t>g</w:t>
      </w:r>
      <w:r w:rsidR="00354AB5" w:rsidRPr="00354AB5">
        <w:t>lioma</w:t>
      </w:r>
      <w:r w:rsidR="00BE12E7">
        <w:t xml:space="preserve"> tumor cells</w:t>
      </w:r>
      <w:r w:rsidR="00354AB5" w:rsidRPr="00354AB5">
        <w:t xml:space="preserve">, </w:t>
      </w:r>
      <w:r w:rsidR="00BE12E7">
        <w:t>g</w:t>
      </w:r>
      <w:r w:rsidR="00354AB5" w:rsidRPr="00354AB5">
        <w:t>ranulocyte</w:t>
      </w:r>
      <w:r w:rsidR="00BE12E7">
        <w:t>s</w:t>
      </w:r>
      <w:r w:rsidR="00354AB5" w:rsidRPr="00354AB5">
        <w:t xml:space="preserve">, </w:t>
      </w:r>
      <w:r w:rsidR="00BE12E7">
        <w:t>m</w:t>
      </w:r>
      <w:r w:rsidR="00BE12E7" w:rsidRPr="00354AB5">
        <w:t xml:space="preserve">icroglia, </w:t>
      </w:r>
      <w:r w:rsidR="00BE12E7">
        <w:t>m</w:t>
      </w:r>
      <w:r w:rsidR="00354AB5" w:rsidRPr="00354AB5">
        <w:t>onocyte</w:t>
      </w:r>
      <w:r w:rsidR="00BE12E7">
        <w:t>s</w:t>
      </w:r>
      <w:r w:rsidR="00354AB5" w:rsidRPr="00354AB5">
        <w:t xml:space="preserve">, </w:t>
      </w:r>
      <w:r w:rsidR="00BE12E7">
        <w:t>n</w:t>
      </w:r>
      <w:r w:rsidR="00354AB5" w:rsidRPr="00354AB5">
        <w:t>euron</w:t>
      </w:r>
      <w:r w:rsidR="00BE12E7">
        <w:t>s</w:t>
      </w:r>
      <w:r w:rsidR="00354AB5" w:rsidRPr="00354AB5">
        <w:t xml:space="preserve">, </w:t>
      </w:r>
      <w:r w:rsidR="00BE12E7">
        <w:t>n</w:t>
      </w:r>
      <w:r w:rsidR="00354AB5" w:rsidRPr="00354AB5">
        <w:t>eutrophil</w:t>
      </w:r>
      <w:r w:rsidR="00BE12E7">
        <w:t>s</w:t>
      </w:r>
      <w:r w:rsidR="00354AB5" w:rsidRPr="00354AB5">
        <w:t>, NK</w:t>
      </w:r>
      <w:r w:rsidR="00BE12E7">
        <w:t xml:space="preserve"> </w:t>
      </w:r>
      <w:r w:rsidR="00354AB5" w:rsidRPr="00354AB5">
        <w:t>cell</w:t>
      </w:r>
      <w:r w:rsidR="00BE12E7">
        <w:t>s</w:t>
      </w:r>
      <w:r w:rsidR="00354AB5" w:rsidRPr="00354AB5">
        <w:t>, Treg</w:t>
      </w:r>
      <w:r w:rsidR="00BE12E7">
        <w:t xml:space="preserve"> cells, and whole blood.</w:t>
      </w:r>
      <w:r w:rsidR="00AF2F32">
        <w:t xml:space="preserve"> </w:t>
      </w:r>
      <w:r w:rsidR="004F4CB9">
        <w:t>The missing values in the</w:t>
      </w:r>
      <w:r w:rsidR="000B1CE0">
        <w:t xml:space="preserve"> 1000 bp windows, described above, were imputed by </w:t>
      </w:r>
      <w:proofErr w:type="spellStart"/>
      <w:r w:rsidR="000B1CE0" w:rsidRPr="00ED6FFE">
        <w:rPr>
          <w:rStyle w:val="PackagesChar"/>
        </w:rPr>
        <w:t>kNN</w:t>
      </w:r>
      <w:proofErr w:type="spellEnd"/>
      <w:r w:rsidR="000B1CE0">
        <w:t xml:space="preserve"> with k =</w:t>
      </w:r>
      <w:r w:rsidR="00DA3091">
        <w:t xml:space="preserve"> </w:t>
      </w:r>
      <w:r w:rsidR="007A428D">
        <w:t>10</w:t>
      </w:r>
      <w:r w:rsidR="00DA3091">
        <w:t>.</w:t>
      </w:r>
      <w:r w:rsidR="00600A80">
        <w:t xml:space="preserve"> </w:t>
      </w:r>
      <w:r w:rsidR="00063F5D">
        <w:t>T</w:t>
      </w:r>
      <w:r w:rsidR="00AC1CD5">
        <w:t xml:space="preserve">hen, to find cell-specific signatures, </w:t>
      </w:r>
      <w:proofErr w:type="spellStart"/>
      <w:r w:rsidR="00AC1CD5" w:rsidRPr="00ED6FFE">
        <w:rPr>
          <w:rStyle w:val="PackagesChar"/>
        </w:rPr>
        <w:t>methylCIBERSORT</w:t>
      </w:r>
      <w:proofErr w:type="spellEnd"/>
      <w:r w:rsidR="00AC1CD5">
        <w:t xml:space="preserve"> was used for deconvolution</w:t>
      </w:r>
      <w:r w:rsidR="00AC1CD5">
        <w:fldChar w:fldCharType="begin"/>
      </w:r>
      <w:r w:rsidR="0000695A">
        <w:instrText xml:space="preserve"> ADDIN ZOTERO_ITEM CSL_CITATION {"citationID":"nkrnQrDx","properties":{"formattedCitation":"\\super 149\\nosupersub{}","plainCitation":"149","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C1CD5">
        <w:fldChar w:fldCharType="separate"/>
      </w:r>
      <w:r w:rsidR="0000695A" w:rsidRPr="0000695A">
        <w:rPr>
          <w:rFonts w:ascii="Calibri" w:hAnsi="Calibri" w:cs="Calibri"/>
          <w:szCs w:val="24"/>
          <w:vertAlign w:val="superscript"/>
        </w:rPr>
        <w:t>149</w:t>
      </w:r>
      <w:r w:rsidR="00AC1CD5">
        <w:fldChar w:fldCharType="end"/>
      </w:r>
      <w:r w:rsidR="00AC1CD5">
        <w:t>.</w:t>
      </w:r>
      <w:r w:rsidR="00063F5D">
        <w:t xml:space="preserve"> To identify features, a pair-wise comparison was done between each cell type using a modified version of </w:t>
      </w:r>
      <w:r w:rsidR="00063F5D" w:rsidRPr="00ED6FFE">
        <w:rPr>
          <w:rStyle w:val="PackagesChar"/>
        </w:rPr>
        <w:t>FeatureSelect.V4</w:t>
      </w:r>
      <w:r w:rsidR="005C489C">
        <w:t>, a</w:t>
      </w:r>
      <w:r w:rsidR="00C357D0" w:rsidRPr="00C357D0">
        <w:t xml:space="preserve">s described in </w:t>
      </w:r>
      <w:proofErr w:type="spellStart"/>
      <w:r w:rsidR="00C357D0" w:rsidRPr="005C489C">
        <w:rPr>
          <w:rStyle w:val="GSEChar"/>
        </w:rPr>
        <w:t>Grabovska</w:t>
      </w:r>
      <w:proofErr w:type="spellEnd"/>
      <w:r w:rsidR="00C357D0" w:rsidRPr="005C489C">
        <w:rPr>
          <w:rStyle w:val="GSEChar"/>
        </w:rPr>
        <w:t xml:space="preserve"> et al.</w:t>
      </w:r>
      <w:r w:rsidR="00C357D0" w:rsidRPr="00C357D0">
        <w:t xml:space="preserve"> (2020)</w:t>
      </w:r>
      <w:r w:rsidR="005C489C">
        <w:t>,</w:t>
      </w:r>
      <w:r w:rsidR="00C357D0" w:rsidRPr="00C357D0">
        <w:t xml:space="preserve"> </w:t>
      </w:r>
      <w:r w:rsidR="00BA7FFE" w:rsidRPr="00BA7FFE">
        <w:t>to select the 100 top pairwise features</w:t>
      </w:r>
      <w:r w:rsidR="00BA7FFE" w:rsidRPr="00BA7FFE">
        <w:rPr>
          <w:lang w:val="en-US"/>
        </w:rPr>
        <w:t xml:space="preserve"> </w:t>
      </w:r>
      <w:r w:rsidR="00BA7FFE">
        <w:rPr>
          <w:lang w:val="en-US"/>
        </w:rPr>
        <w:t xml:space="preserve">using a median </w:t>
      </w:r>
      <w:r w:rsidR="00BA7FFE" w:rsidRPr="00A04382">
        <w:rPr>
          <w:lang w:val="en-US"/>
        </w:rPr>
        <w:t>β-value difference of 0.2</w:t>
      </w:r>
      <w:r w:rsidR="00923870">
        <w:rPr>
          <w:lang w:val="en-US"/>
        </w:rPr>
        <w:t>5</w:t>
      </w:r>
      <w:r w:rsidR="00BA7FFE" w:rsidRPr="00A04382">
        <w:rPr>
          <w:lang w:val="en-US"/>
        </w:rPr>
        <w:t xml:space="preserve"> and false discovery rate of 0.01</w:t>
      </w:r>
      <w:r w:rsidR="00BA7FFE">
        <w:rPr>
          <w:lang w:val="en-US"/>
        </w:rPr>
        <w:t>.</w:t>
      </w:r>
      <w:r w:rsidR="003F40D7">
        <w:rPr>
          <w:lang w:val="en-US"/>
        </w:rPr>
        <w:t xml:space="preserve"> </w:t>
      </w:r>
      <w:r w:rsidR="00EC14A8">
        <w:rPr>
          <w:lang w:val="en-US"/>
        </w:rPr>
        <w:t xml:space="preserve">The </w:t>
      </w:r>
      <w:r w:rsidR="00791556">
        <w:rPr>
          <w:lang w:val="en-US"/>
        </w:rPr>
        <w:t>discover</w:t>
      </w:r>
      <w:r w:rsidR="00E62ED0">
        <w:rPr>
          <w:lang w:val="en-US"/>
        </w:rPr>
        <w:t>e</w:t>
      </w:r>
      <w:r w:rsidR="00791556">
        <w:rPr>
          <w:lang w:val="en-US"/>
        </w:rPr>
        <w:t>d</w:t>
      </w:r>
      <w:r w:rsidR="00EC14A8">
        <w:rPr>
          <w:lang w:val="en-US"/>
        </w:rPr>
        <w:t xml:space="preserve"> feature set was visualized to determine if each cell type is represented by a unique DNAme pattern by </w:t>
      </w:r>
      <w:proofErr w:type="spellStart"/>
      <w:r w:rsidR="00EC14A8">
        <w:rPr>
          <w:lang w:val="en-US"/>
        </w:rPr>
        <w:t>tSNE</w:t>
      </w:r>
      <w:proofErr w:type="spellEnd"/>
      <w:r w:rsidR="00EC14A8">
        <w:rPr>
          <w:lang w:val="en-US"/>
        </w:rPr>
        <w:t xml:space="preserve">. </w:t>
      </w:r>
      <w:r w:rsidR="00502B67">
        <w:rPr>
          <w:lang w:val="en-US"/>
        </w:rPr>
        <w:t>Discovered</w:t>
      </w:r>
      <w:r w:rsidR="00E62ED0">
        <w:rPr>
          <w:lang w:val="en-US"/>
        </w:rPr>
        <w:t xml:space="preserve"> features were further visualized by </w:t>
      </w:r>
      <w:r w:rsidR="00874F9C">
        <w:rPr>
          <w:lang w:val="en-US"/>
        </w:rPr>
        <w:t xml:space="preserve">a </w:t>
      </w:r>
      <w:r w:rsidR="00791556">
        <w:rPr>
          <w:lang w:val="en-US"/>
        </w:rPr>
        <w:t>heatmap with</w:t>
      </w:r>
      <w:r w:rsidR="00EC14A8">
        <w:rPr>
          <w:lang w:val="en-US"/>
        </w:rPr>
        <w:t xml:space="preserve"> </w:t>
      </w:r>
      <w:r w:rsidR="00D8254A" w:rsidRPr="00D8254A">
        <w:rPr>
          <w:rStyle w:val="PackagesChar"/>
        </w:rPr>
        <w:t>cluster::</w:t>
      </w:r>
      <w:proofErr w:type="spellStart"/>
      <w:r w:rsidR="00D8254A" w:rsidRPr="00D8254A">
        <w:rPr>
          <w:rStyle w:val="PackagesChar"/>
        </w:rPr>
        <w:t>agnes</w:t>
      </w:r>
      <w:proofErr w:type="spellEnd"/>
      <w:r w:rsidR="00D8254A" w:rsidRPr="00997D07">
        <w:rPr>
          <w:vertAlign w:val="superscript"/>
        </w:rPr>
        <w:fldChar w:fldCharType="begin"/>
      </w:r>
      <w:r w:rsidR="0000695A">
        <w:rPr>
          <w:vertAlign w:val="superscript"/>
        </w:rPr>
        <w:instrText xml:space="preserve"> ADDIN ZOTERO_ITEM CSL_CITATION {"citationID":"zvVRsy0C","properties":{"formattedCitation":"\\super 150\\nosupersub{}","plainCitation":"150","noteIndex":0},"citationItems":[{"id":1340,"uris":["http://zotero.org/users/local/oxMpWYo5/items/BE4BFWDD"],"uri":["http://zotero.org/users/local/oxMpWYo5/items/BE4BFWDD"],"itemData":{"id":1340,"type":"book","abstract":"Methods for Cluster analysis. Much extended the original from Peter Rousseeuw, Anja Struyf and Mia Hubert, based on Kaufman and Rousseeuw (1990) \"Finding Groups in Data\".","source":"R-Packages","title":"cluster: \"Finding Groups in Data\": Cluster Analysis Extended Rousseeuw et al.","title-short":"cluster","URL":"https://CRAN.R-project.org/package=cluster","version":"2.1.2","author":[{"family":"Maechler","given":"Martin"},{"family":"original)","given":"Peter Rousseeuw (Fortran"},{"family":"original)","given":"Anja Struyf (S"},{"family":"original)","given":"Mia Hubert (S"},{"family":"Hornik  [trl","given":"Kurt"},{"family":"2000))","given":"ctb] (port to R;","non-dropping-particle":"maintenance(1999-"},{"family":"Studer","given":"Matthias"},{"family":"Roudier","given":"Pierre"},{"family":"Gonzalez","given":"Juan"},{"family":"Kozlowski","given":"Kamil"},{"family":"pam())","given":"Erich Schubert (fastpam","dropping-particle":"options for"},{"family":"Murphy  (volume.ellipsoid({d &gt;= 3}))","given":"Keefe"}],"accessed":{"date-parts":[["2021",11,25]]},"issued":{"date-parts":[["2021",4,17]]}}}],"schema":"https://github.com/citation-style-language/schema/raw/master/csl-citation.json"} </w:instrText>
      </w:r>
      <w:r w:rsidR="00D8254A" w:rsidRPr="00997D07">
        <w:rPr>
          <w:vertAlign w:val="superscript"/>
        </w:rPr>
        <w:fldChar w:fldCharType="separate"/>
      </w:r>
      <w:r w:rsidR="0000695A" w:rsidRPr="0000695A">
        <w:rPr>
          <w:rFonts w:ascii="Calibri" w:hAnsi="Calibri" w:cs="Calibri"/>
          <w:szCs w:val="24"/>
          <w:vertAlign w:val="superscript"/>
        </w:rPr>
        <w:t>150</w:t>
      </w:r>
      <w:r w:rsidR="00D8254A" w:rsidRPr="00997D07">
        <w:rPr>
          <w:vertAlign w:val="superscript"/>
        </w:rPr>
        <w:fldChar w:fldCharType="end"/>
      </w:r>
      <w:r w:rsidR="00D8254A">
        <w:rPr>
          <w:lang w:val="en-US"/>
        </w:rPr>
        <w:t xml:space="preserve"> hierarchical clustering</w:t>
      </w:r>
      <w:r w:rsidR="00EC14A8">
        <w:rPr>
          <w:lang w:val="en-US"/>
        </w:rPr>
        <w:t>.</w:t>
      </w:r>
    </w:p>
    <w:p w14:paraId="619968E9" w14:textId="07D6DAA9" w:rsidR="00D938BD" w:rsidRDefault="009C637A" w:rsidP="00D8254A">
      <w:pPr>
        <w:rPr>
          <w:lang w:val="en-US"/>
        </w:rPr>
      </w:pPr>
      <w:r w:rsidRPr="00005B5D">
        <w:rPr>
          <w:b/>
          <w:bCs/>
          <w:lang w:val="en-US"/>
        </w:rPr>
        <w:t xml:space="preserve">Microglia signatures: </w:t>
      </w:r>
      <w:r w:rsidR="00724CFE">
        <w:rPr>
          <w:lang w:val="en-US"/>
        </w:rPr>
        <w:t>Broad methylation patterns of microglia</w:t>
      </w:r>
      <w:r w:rsidR="004B7273">
        <w:rPr>
          <w:lang w:val="en-US"/>
        </w:rPr>
        <w:t xml:space="preserve"> and glioma-related TAMs</w:t>
      </w:r>
      <w:r w:rsidR="00724CFE">
        <w:rPr>
          <w:lang w:val="en-US"/>
        </w:rPr>
        <w:t xml:space="preserve"> are weakly studied. To generate additional signatures, </w:t>
      </w:r>
      <w:r w:rsidR="004A3A8A">
        <w:rPr>
          <w:lang w:val="en-US"/>
        </w:rPr>
        <w:t>cells</w:t>
      </w:r>
      <w:r w:rsidR="00724CFE">
        <w:rPr>
          <w:lang w:val="en-US"/>
        </w:rPr>
        <w:t xml:space="preserve"> were identified from unannotated </w:t>
      </w:r>
      <w:proofErr w:type="gramStart"/>
      <w:r w:rsidR="00CB431B">
        <w:rPr>
          <w:lang w:val="en-US"/>
        </w:rPr>
        <w:t>glioma-related</w:t>
      </w:r>
      <w:proofErr w:type="gramEnd"/>
      <w:r w:rsidR="00CB431B">
        <w:rPr>
          <w:lang w:val="en-US"/>
        </w:rPr>
        <w:t xml:space="preserve"> </w:t>
      </w:r>
      <w:r w:rsidR="004A3A8A">
        <w:rPr>
          <w:lang w:val="en-US"/>
        </w:rPr>
        <w:lastRenderedPageBreak/>
        <w:t xml:space="preserve">CD45+ </w:t>
      </w:r>
      <w:r w:rsidR="00724CFE">
        <w:rPr>
          <w:lang w:val="en-US"/>
        </w:rPr>
        <w:t>immune cell</w:t>
      </w:r>
      <w:r w:rsidR="00CB431B">
        <w:rPr>
          <w:lang w:val="en-US"/>
        </w:rPr>
        <w:t>s</w:t>
      </w:r>
      <w:r w:rsidR="00724CFE">
        <w:rPr>
          <w:lang w:val="en-US"/>
        </w:rPr>
        <w:t xml:space="preserve"> </w:t>
      </w:r>
      <w:r w:rsidR="00CB431B">
        <w:rPr>
          <w:lang w:val="en-US"/>
        </w:rPr>
        <w:t>found in</w:t>
      </w:r>
      <w:r w:rsidR="00724CFE">
        <w:rPr>
          <w:lang w:val="en-US"/>
        </w:rPr>
        <w:t xml:space="preserve"> </w:t>
      </w:r>
      <w:proofErr w:type="spellStart"/>
      <w:r w:rsidR="001D7AEE" w:rsidRPr="001D7AEE">
        <w:rPr>
          <w:rStyle w:val="GSEChar"/>
        </w:rPr>
        <w:t>Chaligne</w:t>
      </w:r>
      <w:proofErr w:type="spellEnd"/>
      <w:r w:rsidR="001D7AEE" w:rsidRPr="001D7AEE">
        <w:rPr>
          <w:rStyle w:val="GSEChar"/>
        </w:rPr>
        <w:t xml:space="preserve"> et. al. </w:t>
      </w:r>
      <w:r w:rsidR="001D7AEE">
        <w:rPr>
          <w:lang w:val="en-US"/>
        </w:rPr>
        <w:t>(2021)</w:t>
      </w:r>
      <w:r w:rsidR="00724CFE">
        <w:rPr>
          <w:lang w:val="en-US"/>
        </w:rPr>
        <w:fldChar w:fldCharType="begin"/>
      </w:r>
      <w:r w:rsidR="0000695A">
        <w:rPr>
          <w:lang w:val="en-US"/>
        </w:rPr>
        <w:instrText xml:space="preserve"> ADDIN ZOTERO_ITEM CSL_CITATION {"citationID":"tCTvq73C","properties":{"formattedCitation":"\\super 94\\nosupersub{}","plainCitation":"94","noteIndex":0},"citationItems":[{"id":732,"uris":["http://zotero.org/users/local/oxMpWYo5/items/4UCVG6IN"],"uri":["http://zotero.org/users/local/oxMpWYo5/items/4UCVG6IN"],"itemData":{"id":732,"type":"article-journal","abstract":"Single-cell RNA sequencing has revealed extensive transcriptional cell state diversity in cancer, often observed independently of genetic heterogeneity, raising the central question of how malignant cell states are encoded epigenetically. To address this, here we performed multiomics single-cell profiling—integrating DNA methylation, transcriptome and genotype within the same cells—of diffuse gliomas, tumors characterized by defined transcriptional cell state diversity. Direct comparison of the epigenetic profiles of distinct cell states revealed key switches for state transitions recapitulating neurodevelopmental trajectories and highlighted dysregulated epigenetic mechanisms underlying gliomagenesis. We further developed a quantitative framework to directly measure cell state heritability and transition dynamics based on high-resolution lineage trees in human samples. We demonstrated heritability of malignant cell states, with key differences in hierarchal and plastic cell state architectures in IDH-mutant glioma versus IDH-wild-type glioblastoma, respectively. This work provides a framework anchoring transcriptional cancer cell states in their epigenetic encoding, inheritance and transition dynamics.","container-title":"Nature Genetics","DOI":"10.1038/s41588-021-00927-7","ISSN":"1546-1718","journalAbbreviation":"Nat Genet","language":"en","note":"Bandiera_abtest: a\nCg_type: Nature Research Journals\nPrimary_atype: Research\npublisher: Nature Publishing Group\nSubject_term: CNS cancer;Epigenetics;Epigenomics\nSubject_term_id: cns-cancer;epigenetics;epigenomics","page":"1-11","source":"www.nature.com","title":"Epigenetic encoding, heritability and plasticity of glioma transcriptional cell states","author":[{"family":"Chaligne","given":"Ronan"},{"family":"Gaiti","given":"Federico"},{"family":"Silverbush","given":"Dana"},{"family":"Schiffman","given":"Joshua S."},{"family":"Weisman","given":"Hannah R."},{"family":"Kluegel","given":"Lloyd"},{"family":"Gritsch","given":"Simon"},{"family":"Deochand","given":"Sunil D."},{"family":"Gonzalez Castro","given":"L. Nicolas"},{"family":"Richman","given":"Alyssa R."},{"family":"Klughammer","given":"Johanna"},{"family":"Biancalani","given":"Tommaso"},{"family":"Muus","given":"Christoph"},{"family":"Sheridan","given":"Caroline"},{"family":"Alonso","given":"Alicia"},{"family":"Izzo","given":"Franco"},{"family":"Park","given":"Jane"},{"family":"Rozenblatt-Rosen","given":"Orit"},{"family":"Regev","given":"Aviv"},{"family":"Suvà","given":"Mario L."},{"family":"Landau","given":"Dan A."}],"issued":{"date-parts":[["2021",9,30]]}}}],"schema":"https://github.com/citation-style-language/schema/raw/master/csl-citation.json"} </w:instrText>
      </w:r>
      <w:r w:rsidR="00724CFE">
        <w:rPr>
          <w:lang w:val="en-US"/>
        </w:rPr>
        <w:fldChar w:fldCharType="separate"/>
      </w:r>
      <w:r w:rsidR="0000695A" w:rsidRPr="0000695A">
        <w:rPr>
          <w:rFonts w:ascii="Calibri" w:hAnsi="Calibri" w:cs="Calibri"/>
          <w:szCs w:val="24"/>
          <w:vertAlign w:val="superscript"/>
        </w:rPr>
        <w:t>94</w:t>
      </w:r>
      <w:r w:rsidR="00724CFE">
        <w:rPr>
          <w:lang w:val="en-US"/>
        </w:rPr>
        <w:fldChar w:fldCharType="end"/>
      </w:r>
      <w:r w:rsidR="00724CFE">
        <w:rPr>
          <w:lang w:val="en-US"/>
        </w:rPr>
        <w:t xml:space="preserve">. </w:t>
      </w:r>
      <w:r w:rsidR="004E6125">
        <w:rPr>
          <w:lang w:val="en-US"/>
        </w:rPr>
        <w:t>As well, d</w:t>
      </w:r>
      <w:r w:rsidR="001D7AEE">
        <w:rPr>
          <w:lang w:val="en-US"/>
        </w:rPr>
        <w:t>ifferentially</w:t>
      </w:r>
      <w:r w:rsidR="00613DB0">
        <w:rPr>
          <w:lang w:val="en-US"/>
        </w:rPr>
        <w:t xml:space="preserve"> expressed genes </w:t>
      </w:r>
      <w:r w:rsidR="001D7AEE">
        <w:rPr>
          <w:lang w:val="en-US"/>
        </w:rPr>
        <w:t>were</w:t>
      </w:r>
      <w:r w:rsidR="00786D8D">
        <w:rPr>
          <w:lang w:val="en-US"/>
        </w:rPr>
        <w:t xml:space="preserve"> previously </w:t>
      </w:r>
      <w:r w:rsidR="001D7AEE">
        <w:rPr>
          <w:lang w:val="en-US"/>
        </w:rPr>
        <w:t xml:space="preserve">found </w:t>
      </w:r>
      <w:r w:rsidR="00613DB0">
        <w:rPr>
          <w:lang w:val="en-US"/>
        </w:rPr>
        <w:t xml:space="preserve">between microglia (e.g., </w:t>
      </w:r>
      <w:r w:rsidR="00613DB0" w:rsidRPr="00613DB0">
        <w:rPr>
          <w:lang w:val="en-US"/>
        </w:rPr>
        <w:t>P2RY13</w:t>
      </w:r>
      <w:r w:rsidR="00613DB0">
        <w:rPr>
          <w:lang w:val="en-US"/>
        </w:rPr>
        <w:t xml:space="preserve">, </w:t>
      </w:r>
      <w:r w:rsidR="00613DB0" w:rsidRPr="00613DB0">
        <w:rPr>
          <w:lang w:val="en-US"/>
        </w:rPr>
        <w:t>GPR34</w:t>
      </w:r>
      <w:r w:rsidR="00613DB0">
        <w:rPr>
          <w:lang w:val="en-US"/>
        </w:rPr>
        <w:t>)</w:t>
      </w:r>
      <w:r w:rsidR="001446E7">
        <w:rPr>
          <w:lang w:val="en-US"/>
        </w:rPr>
        <w:t xml:space="preserve"> and</w:t>
      </w:r>
      <w:r w:rsidR="00613DB0">
        <w:rPr>
          <w:lang w:val="en-US"/>
        </w:rPr>
        <w:t xml:space="preserve"> peripheral macrophages</w:t>
      </w:r>
      <w:r w:rsidR="001446E7">
        <w:rPr>
          <w:lang w:val="en-US"/>
        </w:rPr>
        <w:t xml:space="preserve"> (e.g., </w:t>
      </w:r>
      <w:r w:rsidR="001446E7" w:rsidRPr="001446E7">
        <w:rPr>
          <w:lang w:val="en-US"/>
        </w:rPr>
        <w:t>F10</w:t>
      </w:r>
      <w:r w:rsidR="001446E7">
        <w:rPr>
          <w:lang w:val="en-US"/>
        </w:rPr>
        <w:t xml:space="preserve">, </w:t>
      </w:r>
      <w:r w:rsidR="001446E7" w:rsidRPr="001446E7">
        <w:rPr>
          <w:lang w:val="en-US"/>
        </w:rPr>
        <w:t>EMILIN2</w:t>
      </w:r>
      <w:r w:rsidR="004E6125">
        <w:rPr>
          <w:lang w:val="en-US"/>
        </w:rPr>
        <w:t xml:space="preserve">; see </w:t>
      </w:r>
      <w:r w:rsidR="004E6125" w:rsidRPr="001F1AAE">
        <w:rPr>
          <w:rStyle w:val="CitationChar"/>
        </w:rPr>
        <w:t>Supplementary Table S3</w:t>
      </w:r>
      <w:r w:rsidR="004E6125">
        <w:rPr>
          <w:lang w:val="en-US"/>
        </w:rPr>
        <w:t xml:space="preserve"> for full list</w:t>
      </w:r>
      <w:r w:rsidR="001446E7">
        <w:rPr>
          <w:lang w:val="en-US"/>
        </w:rPr>
        <w:t>)</w:t>
      </w:r>
      <w:r w:rsidR="00487E6B">
        <w:rPr>
          <w:lang w:val="en-US"/>
        </w:rPr>
        <w:fldChar w:fldCharType="begin"/>
      </w:r>
      <w:r w:rsidR="0000695A">
        <w:rPr>
          <w:lang w:val="en-US"/>
        </w:rPr>
        <w:instrText xml:space="preserve"> ADDIN ZOTERO_ITEM CSL_CITATION {"citationID":"lEmx1hab","properties":{"formattedCitation":"\\super 151\\nosupersub{}","plainCitation":"151","noteIndex":0},"citationItems":[{"id":1271,"uris":["http://zotero.org/users/local/oxMpWYo5/items/X9XYTX8K"],"uri":["http://zotero.org/users/local/oxMpWYo5/items/X9XYTX8K"],"itemData":{"id":1271,"type":"article-journal","abstract":"Immune-therapy is an attractive alternative therapeutic approach for targeting central nervous system (CNS) tumors and the constituency of the Tumor Immune Microenvironment (TIME) likely to predict patient response. Here, we describe the TIME of &gt;6000 primarily pediatric CNS tumors using a deconvolution approach (methylCIBERSORT). We produce and validate a custom reference signature defining 11 non-cancer cell types to estimate relative proportions of infiltration in a panCNS tumor cohort spanning 80 subtypes. We group patients into three broad immune clusters associated with CNS tumor types/subtypes. In cohorts of medulloblastomas (n = 2325), malignant rhabdoid tumors (n = 229) and pediatric high-grade gliomas (n = 401), we show significant associations with molecular subgroups/subtypes, mutations, and prognosis. We further identify tumor-specific immune clusters with phenotypic characteristics relevant to immunotherapy response (i.e. Cytolytic score, PDL1 expression). Our analysis provides an indication of the potential future therapeutic and prognostic possibilities of immuno-methylomic profiling in pediatric CNS tumor patients that may ultimately inform approach to immune-therapy.","container-title":"Nature Communications","DOI":"10.1038/s41467-020-18070-y","ISSN":"2041-1723","issue":"1","journalAbbreviation":"Nat Commun","language":"en","note":"Bandiera_abtest: a\nCc_license_type: cc_by\nCg_type: Nature Research Journals\nnumber: 1\nPrimary_atype: Research\npublisher: Nature Publishing Group\nSubject_term: Cancer genomics;Paediatric cancer\nSubject_term_id: cancer-genomics;paediatric-cancer","page":"4324","source":"www.nature.com","title":"Pediatric pan-central nervous system tumor analysis of immune-cell infiltration identifies correlates of antitumor immunity","volume":"11","author":[{"family":"Grabovska","given":"Yura"},{"family":"Mackay","given":"Alan"},{"family":"O’Hare","given":"Patricia"},{"family":"Crosier","given":"Stephen"},{"family":"Finetti","given":"Martina"},{"family":"Schwalbe","given":"Edward C."},{"family":"Pickles","given":"Jessica C."},{"family":"Fairchild","given":"Amy R."},{"family":"Avery","given":"Aimee"},{"family":"Cockle","given":"Julia"},{"family":"Hill","given":"Rebecca"},{"family":"Lindsey","given":"Janet"},{"family":"Hicks","given":"Debbie"},{"family":"Kristiansen","given":"Mark"},{"family":"Chalker","given":"Jane"},{"family":"Anderson","given":"John"},{"family":"Hargrave","given":"Darren"},{"family":"Jacques","given":"Thomas S."},{"family":"Straathof","given":"Karin"},{"family":"Bailey","given":"Simon"},{"family":"Jones","given":"Chris"},{"family":"Clifford","given":"Steven C."},{"family":"Williamson","given":"Daniel"}],"issued":{"date-parts":[["2020",8,28]]}}}],"schema":"https://github.com/citation-style-language/schema/raw/master/csl-citation.json"} </w:instrText>
      </w:r>
      <w:r w:rsidR="00487E6B">
        <w:rPr>
          <w:lang w:val="en-US"/>
        </w:rPr>
        <w:fldChar w:fldCharType="separate"/>
      </w:r>
      <w:r w:rsidR="0000695A" w:rsidRPr="0000695A">
        <w:rPr>
          <w:rFonts w:ascii="Calibri" w:hAnsi="Calibri" w:cs="Calibri"/>
          <w:szCs w:val="24"/>
          <w:vertAlign w:val="superscript"/>
        </w:rPr>
        <w:t>151</w:t>
      </w:r>
      <w:r w:rsidR="00487E6B">
        <w:rPr>
          <w:lang w:val="en-US"/>
        </w:rPr>
        <w:fldChar w:fldCharType="end"/>
      </w:r>
      <w:r w:rsidR="004E6125">
        <w:rPr>
          <w:lang w:val="en-US"/>
        </w:rPr>
        <w:t>.</w:t>
      </w:r>
      <w:r w:rsidR="00585B2A">
        <w:rPr>
          <w:lang w:val="en-US"/>
        </w:rPr>
        <w:t xml:space="preserve"> </w:t>
      </w:r>
      <w:r w:rsidR="004E6125">
        <w:rPr>
          <w:lang w:val="en-US"/>
        </w:rPr>
        <w:t xml:space="preserve">In </w:t>
      </w:r>
      <w:proofErr w:type="spellStart"/>
      <w:r w:rsidR="00AA2B1E" w:rsidRPr="00C62EDB">
        <w:rPr>
          <w:rStyle w:val="GSEChar"/>
        </w:rPr>
        <w:t>Chaligne</w:t>
      </w:r>
      <w:proofErr w:type="spellEnd"/>
      <w:r w:rsidR="00AA2B1E" w:rsidRPr="00C62EDB">
        <w:rPr>
          <w:rStyle w:val="GSEChar"/>
        </w:rPr>
        <w:t xml:space="preserve"> et al.</w:t>
      </w:r>
      <w:r w:rsidR="00AA2B1E">
        <w:rPr>
          <w:lang w:val="en-US"/>
        </w:rPr>
        <w:t xml:space="preserve">, </w:t>
      </w:r>
      <w:r w:rsidR="004E6125">
        <w:rPr>
          <w:lang w:val="en-US"/>
        </w:rPr>
        <w:t xml:space="preserve">the unannotated immune cells were </w:t>
      </w:r>
      <w:r w:rsidR="00A47937">
        <w:rPr>
          <w:lang w:val="en-US"/>
        </w:rPr>
        <w:t xml:space="preserve">individually </w:t>
      </w:r>
      <w:r w:rsidR="004E6125">
        <w:rPr>
          <w:lang w:val="en-US"/>
        </w:rPr>
        <w:t xml:space="preserve">profiled </w:t>
      </w:r>
      <w:r w:rsidR="00A47937">
        <w:rPr>
          <w:lang w:val="en-US"/>
        </w:rPr>
        <w:t xml:space="preserve">by both </w:t>
      </w:r>
      <w:proofErr w:type="spellStart"/>
      <w:r w:rsidR="00A47937">
        <w:rPr>
          <w:lang w:val="en-US"/>
        </w:rPr>
        <w:t>scRNA</w:t>
      </w:r>
      <w:proofErr w:type="spellEnd"/>
      <w:r w:rsidR="00A47937">
        <w:rPr>
          <w:lang w:val="en-US"/>
        </w:rPr>
        <w:t xml:space="preserve">-seq and </w:t>
      </w:r>
      <w:proofErr w:type="spellStart"/>
      <w:r w:rsidR="00A47937">
        <w:rPr>
          <w:lang w:val="en-US"/>
        </w:rPr>
        <w:t>scBS</w:t>
      </w:r>
      <w:proofErr w:type="spellEnd"/>
      <w:r w:rsidR="00A47937">
        <w:rPr>
          <w:lang w:val="en-US"/>
        </w:rPr>
        <w:t>-seq, so the methylome data for microglia and TAMs can be found by classifying the cells based on their gene expression.</w:t>
      </w:r>
      <w:r w:rsidR="00260100">
        <w:rPr>
          <w:lang w:val="en-US"/>
        </w:rPr>
        <w:t xml:space="preserve"> </w:t>
      </w:r>
      <w:r w:rsidR="00C26E10">
        <w:rPr>
          <w:lang w:val="en-US"/>
        </w:rPr>
        <w:t>To</w:t>
      </w:r>
      <w:r w:rsidR="00260100">
        <w:rPr>
          <w:lang w:val="en-US"/>
        </w:rPr>
        <w:t xml:space="preserve"> </w:t>
      </w:r>
      <w:r w:rsidR="002E082D">
        <w:rPr>
          <w:lang w:val="en-US"/>
        </w:rPr>
        <w:t xml:space="preserve">broaden potential </w:t>
      </w:r>
      <w:r w:rsidR="00260100">
        <w:rPr>
          <w:lang w:val="en-US"/>
        </w:rPr>
        <w:t xml:space="preserve">future </w:t>
      </w:r>
      <w:r w:rsidR="002E082D">
        <w:rPr>
          <w:lang w:val="en-US"/>
        </w:rPr>
        <w:t>studies</w:t>
      </w:r>
      <w:r w:rsidR="00260100">
        <w:rPr>
          <w:lang w:val="en-US"/>
        </w:rPr>
        <w:t>, the discovered signatures were also compared to mouse microglia</w:t>
      </w:r>
      <w:r w:rsidR="00DA0BD6">
        <w:rPr>
          <w:lang w:val="en-US"/>
        </w:rPr>
        <w:t xml:space="preserve"> </w:t>
      </w:r>
      <w:r w:rsidR="000E0A5F">
        <w:rPr>
          <w:lang w:val="en-US"/>
        </w:rPr>
        <w:t>as they</w:t>
      </w:r>
      <w:r w:rsidR="00761EE4">
        <w:rPr>
          <w:lang w:val="en-US"/>
        </w:rPr>
        <w:t xml:space="preserve"> are substantially easier to obtain</w:t>
      </w:r>
      <w:r w:rsidR="00260100">
        <w:rPr>
          <w:lang w:val="en-US"/>
        </w:rPr>
        <w:t xml:space="preserve"> </w:t>
      </w:r>
      <w:r w:rsidR="003543C0">
        <w:rPr>
          <w:lang w:val="en-US"/>
        </w:rPr>
        <w:t xml:space="preserve">for study </w:t>
      </w:r>
      <w:r w:rsidR="00260100">
        <w:rPr>
          <w:lang w:val="en-US"/>
        </w:rPr>
        <w:t>(</w:t>
      </w:r>
      <w:r w:rsidR="00260100" w:rsidRPr="00A545E1">
        <w:rPr>
          <w:rStyle w:val="GSEChar"/>
        </w:rPr>
        <w:t>GSE121483</w:t>
      </w:r>
      <w:r w:rsidR="00260100">
        <w:rPr>
          <w:rStyle w:val="GSEChar"/>
        </w:rPr>
        <w:t>)</w:t>
      </w:r>
      <w:r w:rsidR="00761EE4">
        <w:rPr>
          <w:rStyle w:val="GSEChar"/>
        </w:rPr>
        <w:t>.</w:t>
      </w:r>
    </w:p>
    <w:p w14:paraId="57EB6839" w14:textId="5665DB6B" w:rsidR="006D2718" w:rsidRDefault="00627B7F" w:rsidP="000F39A1">
      <w:pPr>
        <w:rPr>
          <w:lang w:val="en-US"/>
        </w:rPr>
      </w:pPr>
      <w:r w:rsidRPr="00262DB4">
        <w:rPr>
          <w:b/>
          <w:bCs/>
          <w:lang w:val="en-US"/>
        </w:rPr>
        <w:t xml:space="preserve">Signature </w:t>
      </w:r>
      <w:r w:rsidR="00297F03" w:rsidRPr="00262DB4">
        <w:rPr>
          <w:b/>
          <w:bCs/>
          <w:lang w:val="en-US"/>
        </w:rPr>
        <w:t>Validation</w:t>
      </w:r>
      <w:r w:rsidRPr="00262DB4">
        <w:rPr>
          <w:b/>
          <w:bCs/>
          <w:lang w:val="en-US"/>
        </w:rPr>
        <w:t>:</w:t>
      </w:r>
      <w:r>
        <w:rPr>
          <w:lang w:val="en-US"/>
        </w:rPr>
        <w:t xml:space="preserve"> </w:t>
      </w:r>
      <w:r w:rsidR="00297F03">
        <w:rPr>
          <w:lang w:val="en-US"/>
        </w:rPr>
        <w:t xml:space="preserve">To measure deconvolution performance, the signature matrix was </w:t>
      </w:r>
      <w:r w:rsidR="006D2718">
        <w:rPr>
          <w:lang w:val="en-US"/>
        </w:rPr>
        <w:t xml:space="preserve">first </w:t>
      </w:r>
      <w:r w:rsidR="00297F03">
        <w:rPr>
          <w:lang w:val="en-US"/>
        </w:rPr>
        <w:t xml:space="preserve">benchmarked against </w:t>
      </w:r>
      <w:r w:rsidR="006D2718">
        <w:rPr>
          <w:lang w:val="en-US"/>
        </w:rPr>
        <w:t xml:space="preserve">homogenous cell samples. From </w:t>
      </w:r>
      <w:r w:rsidR="006D2718" w:rsidRPr="00BC5C9A">
        <w:rPr>
          <w:rStyle w:val="GSEChar"/>
        </w:rPr>
        <w:t>GSE35069</w:t>
      </w:r>
      <w:r w:rsidR="006D2718">
        <w:rPr>
          <w:lang w:val="en-US"/>
        </w:rPr>
        <w:t xml:space="preserve">, 6 samples of </w:t>
      </w:r>
      <w:r w:rsidR="006D2718" w:rsidRPr="006D2718">
        <w:rPr>
          <w:lang w:val="en-US"/>
        </w:rPr>
        <w:t xml:space="preserve">CD4+ T cells, CD8+ T cells, </w:t>
      </w:r>
      <w:r w:rsidR="006D2718">
        <w:rPr>
          <w:lang w:val="en-US"/>
        </w:rPr>
        <w:t xml:space="preserve">NK </w:t>
      </w:r>
      <w:r w:rsidR="006D2718" w:rsidRPr="006D2718">
        <w:rPr>
          <w:lang w:val="en-US"/>
        </w:rPr>
        <w:t xml:space="preserve">cells, B cells, </w:t>
      </w:r>
      <w:r w:rsidR="006D2718">
        <w:rPr>
          <w:lang w:val="en-US"/>
        </w:rPr>
        <w:t>and</w:t>
      </w:r>
      <w:r w:rsidR="006D2718" w:rsidRPr="006D2718">
        <w:rPr>
          <w:lang w:val="en-US"/>
        </w:rPr>
        <w:t xml:space="preserve"> monocytes</w:t>
      </w:r>
      <w:r w:rsidR="006D2718">
        <w:rPr>
          <w:lang w:val="en-US"/>
        </w:rPr>
        <w:t>, as well as 18 samples of</w:t>
      </w:r>
      <w:r w:rsidR="006D2718" w:rsidRPr="006D2718">
        <w:rPr>
          <w:lang w:val="en-US"/>
        </w:rPr>
        <w:t xml:space="preserve"> granulocytes</w:t>
      </w:r>
      <w:r w:rsidR="006D2718">
        <w:rPr>
          <w:lang w:val="en-US"/>
        </w:rPr>
        <w:t xml:space="preserve"> were obtained.</w:t>
      </w:r>
      <w:r w:rsidR="00686BEC">
        <w:rPr>
          <w:lang w:val="en-US"/>
        </w:rPr>
        <w:t xml:space="preserve"> The data was input into </w:t>
      </w:r>
      <w:proofErr w:type="spellStart"/>
      <w:r w:rsidR="00686BEC" w:rsidRPr="00686BEC">
        <w:rPr>
          <w:rStyle w:val="PackagesChar"/>
        </w:rPr>
        <w:t>scMethrix</w:t>
      </w:r>
      <w:proofErr w:type="spellEnd"/>
      <w:r w:rsidR="00686BEC">
        <w:rPr>
          <w:lang w:val="en-US"/>
        </w:rPr>
        <w:t xml:space="preserve">, then imputed by </w:t>
      </w:r>
      <w:proofErr w:type="spellStart"/>
      <w:r w:rsidR="00686BEC" w:rsidRPr="008475DC">
        <w:rPr>
          <w:rStyle w:val="PackagesChar"/>
        </w:rPr>
        <w:t>kNN</w:t>
      </w:r>
      <w:proofErr w:type="spellEnd"/>
      <w:r w:rsidR="00686BEC">
        <w:rPr>
          <w:lang w:val="en-US"/>
        </w:rPr>
        <w:t xml:space="preserve"> with k</w:t>
      </w:r>
      <w:r w:rsidR="008475DC">
        <w:rPr>
          <w:lang w:val="en-US"/>
        </w:rPr>
        <w:t xml:space="preserve"> </w:t>
      </w:r>
      <w:r w:rsidR="00686BEC">
        <w:rPr>
          <w:lang w:val="en-US"/>
        </w:rPr>
        <w:t>=</w:t>
      </w:r>
      <w:r w:rsidR="008475DC">
        <w:rPr>
          <w:lang w:val="en-US"/>
        </w:rPr>
        <w:t xml:space="preserve"> </w:t>
      </w:r>
      <w:r w:rsidR="00467A5A">
        <w:rPr>
          <w:lang w:val="en-US"/>
        </w:rPr>
        <w:t>7</w:t>
      </w:r>
      <w:r w:rsidR="008475DC">
        <w:rPr>
          <w:lang w:val="en-US"/>
        </w:rPr>
        <w:t>.</w:t>
      </w:r>
      <w:r w:rsidR="00B36B30">
        <w:rPr>
          <w:lang w:val="en-US"/>
        </w:rPr>
        <w:t xml:space="preserve"> </w:t>
      </w:r>
      <w:r w:rsidR="005C51DE">
        <w:rPr>
          <w:lang w:val="en-US"/>
        </w:rPr>
        <w:t xml:space="preserve">A collection of </w:t>
      </w:r>
      <w:r w:rsidR="006173E5">
        <w:rPr>
          <w:lang w:val="en-US"/>
        </w:rPr>
        <w:t xml:space="preserve">100 </w:t>
      </w:r>
      <w:r w:rsidR="005C51DE">
        <w:rPr>
          <w:lang w:val="en-US"/>
        </w:rPr>
        <w:t xml:space="preserve">synthetic cell mixtures was generated </w:t>
      </w:r>
      <w:r w:rsidR="003D67B2">
        <w:rPr>
          <w:lang w:val="en-US"/>
        </w:rPr>
        <w:t>from a random uniform distribution of input cells</w:t>
      </w:r>
      <w:r w:rsidR="00FE1C2D">
        <w:rPr>
          <w:lang w:val="en-US"/>
        </w:rPr>
        <w:t xml:space="preserve">, as described in </w:t>
      </w:r>
      <w:proofErr w:type="spellStart"/>
      <w:r w:rsidR="00FE1C2D" w:rsidRPr="005C489C">
        <w:rPr>
          <w:rStyle w:val="GSEChar"/>
        </w:rPr>
        <w:t>Grabovska</w:t>
      </w:r>
      <w:proofErr w:type="spellEnd"/>
      <w:r w:rsidR="00FE1C2D" w:rsidRPr="005C489C">
        <w:rPr>
          <w:rStyle w:val="GSEChar"/>
        </w:rPr>
        <w:t xml:space="preserve"> et al.</w:t>
      </w:r>
      <w:r w:rsidR="00FE1C2D">
        <w:rPr>
          <w:lang w:val="en-US"/>
        </w:rPr>
        <w:t xml:space="preserve"> (2020)</w:t>
      </w:r>
      <w:r w:rsidR="00FE1C2D">
        <w:rPr>
          <w:lang w:val="en-US"/>
        </w:rPr>
        <w:fldChar w:fldCharType="begin"/>
      </w:r>
      <w:r w:rsidR="0000695A">
        <w:rPr>
          <w:lang w:val="en-US"/>
        </w:rPr>
        <w:instrText xml:space="preserve"> ADDIN ZOTERO_ITEM CSL_CITATION {"citationID":"RK5jm2Ph","properties":{"formattedCitation":"\\super 151\\nosupersub{}","plainCitation":"151","noteIndex":0},"citationItems":[{"id":1271,"uris":["http://zotero.org/users/local/oxMpWYo5/items/X9XYTX8K"],"uri":["http://zotero.org/users/local/oxMpWYo5/items/X9XYTX8K"],"itemData":{"id":1271,"type":"article-journal","abstract":"Immune-therapy is an attractive alternative therapeutic approach for targeting central nervous system (CNS) tumors and the constituency of the Tumor Immune Microenvironment (TIME) likely to predict patient response. Here, we describe the TIME of &gt;6000 primarily pediatric CNS tumors using a deconvolution approach (methylCIBERSORT). We produce and validate a custom reference signature defining 11 non-cancer cell types to estimate relative proportions of infiltration in a panCNS tumor cohort spanning 80 subtypes. We group patients into three broad immune clusters associated with CNS tumor types/subtypes. In cohorts of medulloblastomas (n = 2325), malignant rhabdoid tumors (n = 229) and pediatric high-grade gliomas (n = 401), we show significant associations with molecular subgroups/subtypes, mutations, and prognosis. We further identify tumor-specific immune clusters with phenotypic characteristics relevant to immunotherapy response (i.e. Cytolytic score, PDL1 expression). Our analysis provides an indication of the potential future therapeutic and prognostic possibilities of immuno-methylomic profiling in pediatric CNS tumor patients that may ultimately inform approach to immune-therapy.","container-title":"Nature Communications","DOI":"10.1038/s41467-020-18070-y","ISSN":"2041-1723","issue":"1","journalAbbreviation":"Nat Commun","language":"en","note":"Bandiera_abtest: a\nCc_license_type: cc_by\nCg_type: Nature Research Journals\nnumber: 1\nPrimary_atype: Research\npublisher: Nature Publishing Group\nSubject_term: Cancer genomics;Paediatric cancer\nSubject_term_id: cancer-genomics;paediatric-cancer","page":"4324","source":"www.nature.com","title":"Pediatric pan-central nervous system tumor analysis of immune-cell infiltration identifies correlates of antitumor immunity","volume":"11","author":[{"family":"Grabovska","given":"Yura"},{"family":"Mackay","given":"Alan"},{"family":"O’Hare","given":"Patricia"},{"family":"Crosier","given":"Stephen"},{"family":"Finetti","given":"Martina"},{"family":"Schwalbe","given":"Edward C."},{"family":"Pickles","given":"Jessica C."},{"family":"Fairchild","given":"Amy R."},{"family":"Avery","given":"Aimee"},{"family":"Cockle","given":"Julia"},{"family":"Hill","given":"Rebecca"},{"family":"Lindsey","given":"Janet"},{"family":"Hicks","given":"Debbie"},{"family":"Kristiansen","given":"Mark"},{"family":"Chalker","given":"Jane"},{"family":"Anderson","given":"John"},{"family":"Hargrave","given":"Darren"},{"family":"Jacques","given":"Thomas S."},{"family":"Straathof","given":"Karin"},{"family":"Bailey","given":"Simon"},{"family":"Jones","given":"Chris"},{"family":"Clifford","given":"Steven C."},{"family":"Williamson","given":"Daniel"}],"issued":{"date-parts":[["2020",8,28]]}}}],"schema":"https://github.com/citation-style-language/schema/raw/master/csl-citation.json"} </w:instrText>
      </w:r>
      <w:r w:rsidR="00FE1C2D">
        <w:rPr>
          <w:lang w:val="en-US"/>
        </w:rPr>
        <w:fldChar w:fldCharType="separate"/>
      </w:r>
      <w:r w:rsidR="0000695A" w:rsidRPr="0000695A">
        <w:rPr>
          <w:rFonts w:ascii="Calibri" w:hAnsi="Calibri" w:cs="Calibri"/>
          <w:szCs w:val="24"/>
          <w:vertAlign w:val="superscript"/>
        </w:rPr>
        <w:t>151</w:t>
      </w:r>
      <w:r w:rsidR="00FE1C2D">
        <w:rPr>
          <w:lang w:val="en-US"/>
        </w:rPr>
        <w:fldChar w:fldCharType="end"/>
      </w:r>
      <w:r w:rsidR="00FE1C2D">
        <w:rPr>
          <w:lang w:val="en-US"/>
        </w:rPr>
        <w:t>.</w:t>
      </w:r>
      <w:r w:rsidR="00D037F4">
        <w:rPr>
          <w:lang w:val="en-US"/>
        </w:rPr>
        <w:t xml:space="preserve"> Each synthetic mixture was classified by the signature matrix </w:t>
      </w:r>
      <w:r w:rsidR="009B4FDF">
        <w:rPr>
          <w:lang w:val="en-US"/>
        </w:rPr>
        <w:t>for</w:t>
      </w:r>
      <w:r w:rsidR="00D037F4">
        <w:rPr>
          <w:lang w:val="en-US"/>
        </w:rPr>
        <w:t xml:space="preserve"> the </w:t>
      </w:r>
      <w:r w:rsidR="009B4FDF">
        <w:rPr>
          <w:lang w:val="en-US"/>
        </w:rPr>
        <w:t xml:space="preserve">expected </w:t>
      </w:r>
      <w:r w:rsidR="00D037F4">
        <w:rPr>
          <w:lang w:val="en-US"/>
        </w:rPr>
        <w:t xml:space="preserve">cell type proportion, and this was compared to the </w:t>
      </w:r>
      <w:r w:rsidR="009B4FDF">
        <w:rPr>
          <w:lang w:val="en-US"/>
        </w:rPr>
        <w:t xml:space="preserve">known cell type proportion of each synthetic mixture.  </w:t>
      </w:r>
      <w:r w:rsidR="00090564" w:rsidRPr="00090564">
        <w:rPr>
          <w:rStyle w:val="PackagesChar"/>
        </w:rPr>
        <w:t>CI</w:t>
      </w:r>
      <w:r w:rsidR="004D0D52">
        <w:rPr>
          <w:rStyle w:val="PackagesChar"/>
        </w:rPr>
        <w:t>B</w:t>
      </w:r>
      <w:r w:rsidR="00090564" w:rsidRPr="00090564">
        <w:rPr>
          <w:rStyle w:val="PackagesChar"/>
        </w:rPr>
        <w:t>ERSORT</w:t>
      </w:r>
      <w:r w:rsidR="004D0D52">
        <w:rPr>
          <w:rStyle w:val="PackagesChar"/>
        </w:rPr>
        <w:fldChar w:fldCharType="begin"/>
      </w:r>
      <w:r w:rsidR="0000695A">
        <w:rPr>
          <w:rStyle w:val="PackagesChar"/>
        </w:rPr>
        <w:instrText xml:space="preserve"> ADDIN ZOTERO_ITEM CSL_CITATION {"citationID":"LIk1PGJ5","properties":{"formattedCitation":"\\super 152\\nosupersub{}","plainCitation":"152","noteIndex":0},"citationItems":[{"id":1328,"uris":["http://zotero.org/users/local/oxMpWYo5/items/3VZAGKMT"],"uri":["http://zotero.org/users/local/oxMpWYo5/items/3VZAGKMT"],"itemData":{"id":1328,"type":"article-journal","abstract":"Tumor infiltrating leukocytes (TILs) are an integral component of the tumor microenvironment and have been found to correlate with prognosis and response to therapy. Methods to enumerate immune subsets such as immunohistochemistry or flow cytometry suffer from limitations in phenotypic markers and can be challenging to practically implement and standardize. An alternative approach is to acquire aggregative high dimensional data from cellular mixtures and to subsequently infer the cellular components computationally. We recently described CIBERSORT, a versatile computational method for quantifying cell fractions from bulk tissue gene expression profiles (GEPs). Combining support vector regression with prior knowledge of expression profiles from purified leukocyte subsets, CIBERSORT can accurately estimate the immune composition of a tumor biopsy. In this chapter, we provide a primer on the CIBERSORT method and illustrate its use for characterizing TILs in tumor samples profiled by microarray or RNA-Seq.","container-title":"Methods in molecular biology (Clifton, N.J.)","DOI":"10.1007/978-1-4939-7493-1_12","ISSN":"1064-3745","journalAbbreviation":"Methods Mol Biol","note":"PMID: 29344893\nPMCID: PMC5895181","page":"243-259","source":"PubMed Central","title":"Profiling tumor infiltrating immune cells with CIBERSORT","volume":"1711","author":[{"family":"Chen","given":"Binbin"},{"family":"Khodadoust","given":"Michael S."},{"family":"Liu","given":"Chih Long"},{"family":"Newman","given":"Aaron M."},{"family":"Alizadeh","given":"Ash A."}],"issued":{"date-parts":[["2018"]]}}}],"schema":"https://github.com/citation-style-language/schema/raw/master/csl-citation.json"} </w:instrText>
      </w:r>
      <w:r w:rsidR="004D0D52">
        <w:rPr>
          <w:rStyle w:val="PackagesChar"/>
        </w:rPr>
        <w:fldChar w:fldCharType="separate"/>
      </w:r>
      <w:r w:rsidR="0000695A" w:rsidRPr="0000695A">
        <w:rPr>
          <w:rFonts w:ascii="Lucida Sans Typewriter" w:hAnsi="Lucida Sans Typewriter" w:cs="Times New Roman"/>
          <w:sz w:val="16"/>
          <w:szCs w:val="24"/>
          <w:vertAlign w:val="superscript"/>
        </w:rPr>
        <w:t>152</w:t>
      </w:r>
      <w:r w:rsidR="004D0D52">
        <w:rPr>
          <w:rStyle w:val="PackagesChar"/>
        </w:rPr>
        <w:fldChar w:fldCharType="end"/>
      </w:r>
      <w:r w:rsidR="00090564">
        <w:rPr>
          <w:lang w:val="en-US"/>
        </w:rPr>
        <w:t xml:space="preserve"> was used to generate the comparison, using 1000 iterations and quantile normalization.</w:t>
      </w:r>
      <w:r w:rsidR="004D0D52">
        <w:rPr>
          <w:lang w:val="en-US"/>
        </w:rPr>
        <w:t xml:space="preserve"> </w:t>
      </w:r>
      <w:r w:rsidR="009B4FDF">
        <w:rPr>
          <w:lang w:val="en-US"/>
        </w:rPr>
        <w:t xml:space="preserve">Correlation between the two proportions was visualized then calculated by </w:t>
      </w:r>
      <w:r w:rsidR="009B4FDF" w:rsidRPr="009B4FDF">
        <w:rPr>
          <w:lang w:val="en-US"/>
        </w:rPr>
        <w:t>Spearman’s rank method</w:t>
      </w:r>
      <w:r w:rsidR="009B4FDF">
        <w:rPr>
          <w:lang w:val="en-US"/>
        </w:rPr>
        <w:t>.</w:t>
      </w:r>
    </w:p>
    <w:p w14:paraId="4E8EF496" w14:textId="220DB803" w:rsidR="00122DA4" w:rsidRDefault="005644BA" w:rsidP="000F39A1">
      <w:r>
        <w:rPr>
          <w:lang w:val="en-US"/>
        </w:rPr>
        <w:t xml:space="preserve">A second set of samples was also tested against the </w:t>
      </w:r>
      <w:r w:rsidR="000E5925">
        <w:rPr>
          <w:lang w:val="en-US"/>
        </w:rPr>
        <w:t xml:space="preserve">signature </w:t>
      </w:r>
      <w:r>
        <w:rPr>
          <w:lang w:val="en-US"/>
        </w:rPr>
        <w:t xml:space="preserve">matrix. </w:t>
      </w:r>
      <w:r w:rsidR="00785850">
        <w:rPr>
          <w:lang w:val="en-US"/>
        </w:rPr>
        <w:t>Samples consisting of known proportions of m</w:t>
      </w:r>
      <w:r w:rsidR="000E5925">
        <w:rPr>
          <w:lang w:val="en-US"/>
        </w:rPr>
        <w:t xml:space="preserve">ixed cell </w:t>
      </w:r>
      <w:r w:rsidR="00785850">
        <w:rPr>
          <w:lang w:val="en-US"/>
        </w:rPr>
        <w:t>types</w:t>
      </w:r>
      <w:r w:rsidR="000E5925">
        <w:rPr>
          <w:lang w:val="en-US"/>
        </w:rPr>
        <w:t xml:space="preserve"> were obtained from two libraries</w:t>
      </w:r>
      <w:r w:rsidR="00785850">
        <w:rPr>
          <w:lang w:val="en-US"/>
        </w:rPr>
        <w:t xml:space="preserve">, and cell proportion was verified by </w:t>
      </w:r>
      <w:r w:rsidR="000E5925">
        <w:rPr>
          <w:lang w:val="en-US"/>
        </w:rPr>
        <w:t xml:space="preserve">flow-cytometry </w:t>
      </w:r>
      <w:r w:rsidR="00785850">
        <w:rPr>
          <w:lang w:val="en-US"/>
        </w:rPr>
        <w:t>(</w:t>
      </w:r>
      <w:r w:rsidR="000E5925" w:rsidRPr="00BC5C9A">
        <w:rPr>
          <w:rStyle w:val="GSEChar"/>
        </w:rPr>
        <w:t>GSE110554</w:t>
      </w:r>
      <w:r w:rsidR="000E5925">
        <w:rPr>
          <w:lang w:val="en-US"/>
        </w:rPr>
        <w:t xml:space="preserve">) and </w:t>
      </w:r>
      <w:r w:rsidR="008E2E01">
        <w:rPr>
          <w:lang w:val="en-US"/>
        </w:rPr>
        <w:t>FACS</w:t>
      </w:r>
      <w:r w:rsidR="00785850">
        <w:rPr>
          <w:lang w:val="en-US"/>
        </w:rPr>
        <w:t xml:space="preserve"> </w:t>
      </w:r>
      <w:r w:rsidR="000425F1">
        <w:rPr>
          <w:lang w:val="en-US"/>
        </w:rPr>
        <w:t>(</w:t>
      </w:r>
      <w:r w:rsidR="000E5925" w:rsidRPr="00BC5C9A">
        <w:rPr>
          <w:rStyle w:val="GSEChar"/>
        </w:rPr>
        <w:t>GSE112618</w:t>
      </w:r>
      <w:r w:rsidR="000E5925" w:rsidRPr="001F1AAE">
        <w:rPr>
          <w:rStyle w:val="CitationChar"/>
        </w:rPr>
        <w:t>)</w:t>
      </w:r>
      <w:r w:rsidR="00EF1066" w:rsidRPr="001F1AAE">
        <w:rPr>
          <w:rStyle w:val="CitationChar"/>
        </w:rPr>
        <w:t>.</w:t>
      </w:r>
      <w:r w:rsidR="008E2E01" w:rsidRPr="001F1AAE">
        <w:rPr>
          <w:rStyle w:val="CitationChar"/>
        </w:rPr>
        <w:t xml:space="preserve"> </w:t>
      </w:r>
      <w:r w:rsidR="009D0A33" w:rsidRPr="009D0A33">
        <w:t>These contained the same cell</w:t>
      </w:r>
      <w:r w:rsidR="00985D71">
        <w:t xml:space="preserve"> types</w:t>
      </w:r>
      <w:r w:rsidR="009D0A33" w:rsidRPr="009D0A33">
        <w:t xml:space="preserve"> </w:t>
      </w:r>
      <w:r w:rsidR="000A70C7">
        <w:t xml:space="preserve">as </w:t>
      </w:r>
      <w:r w:rsidR="000A70C7" w:rsidRPr="000A70C7">
        <w:rPr>
          <w:rStyle w:val="GSEChar"/>
        </w:rPr>
        <w:t>GSE35069</w:t>
      </w:r>
      <w:r w:rsidR="000A70C7">
        <w:t xml:space="preserve"> </w:t>
      </w:r>
      <w:r w:rsidR="009D0A33" w:rsidRPr="009D0A33">
        <w:t>and the same validation method was used</w:t>
      </w:r>
      <w:r w:rsidR="008330B8">
        <w:t xml:space="preserve">, but </w:t>
      </w:r>
      <w:r w:rsidR="00454C9A">
        <w:t xml:space="preserve">the </w:t>
      </w:r>
      <w:r w:rsidR="00454C9A">
        <w:rPr>
          <w:rFonts w:cstheme="minorHAnsi"/>
        </w:rPr>
        <w:t>β</w:t>
      </w:r>
      <w:r w:rsidR="00454C9A">
        <w:t>-values for the cell mixes were used directly instead of generating a synthetic mixture.</w:t>
      </w:r>
    </w:p>
    <w:p w14:paraId="5778B503" w14:textId="38021B7C" w:rsidR="00BE0084" w:rsidRDefault="00241F63" w:rsidP="00BA7FFE">
      <w:pPr>
        <w:rPr>
          <w:lang w:val="en-US"/>
        </w:rPr>
      </w:pPr>
      <w:r w:rsidRPr="00284E67">
        <w:rPr>
          <w:b/>
          <w:bCs/>
          <w:lang w:val="en-US"/>
        </w:rPr>
        <w:t>Feature Analysis:</w:t>
      </w:r>
      <w:r w:rsidR="00124937" w:rsidRPr="00284E67">
        <w:rPr>
          <w:b/>
          <w:bCs/>
          <w:lang w:val="en-US"/>
        </w:rPr>
        <w:t xml:space="preserve"> </w:t>
      </w:r>
      <w:r w:rsidR="005605FA">
        <w:rPr>
          <w:lang w:val="en-US"/>
        </w:rPr>
        <w:t xml:space="preserve">For each discovered feature, the genes overlapping with the respective feature window were collected. </w:t>
      </w:r>
      <w:r w:rsidR="00237BEA">
        <w:rPr>
          <w:lang w:val="en-US"/>
        </w:rPr>
        <w:t xml:space="preserve">The molecular function for each gene was determined by cross-referencing the </w:t>
      </w:r>
      <w:r w:rsidR="00237BEA" w:rsidRPr="00237BEA">
        <w:rPr>
          <w:lang w:val="en-US"/>
        </w:rPr>
        <w:t>Gene Ontology (GO) project</w:t>
      </w:r>
      <w:r w:rsidR="00237BEA">
        <w:rPr>
          <w:lang w:val="en-US"/>
        </w:rPr>
        <w:fldChar w:fldCharType="begin"/>
      </w:r>
      <w:r w:rsidR="0000695A">
        <w:rPr>
          <w:lang w:val="en-US"/>
        </w:rPr>
        <w:instrText xml:space="preserve"> ADDIN ZOTERO_ITEM CSL_CITATION {"citationID":"gedAiqVy","properties":{"formattedCitation":"\\super 153\\nosupersub{}","plainCitation":"153","noteIndex":0},"citationItems":[{"id":1298,"uris":["http://zotero.org/users/local/oxMpWYo5/items/PLHFQPKG"],"uri":["http://zotero.org/users/local/oxMpWYo5/items/PLHFQPKG"],"itemData":{"id":1298,"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container-title":"Nucleic Acids Research","DOI":"10.1093/nar/gkaa1113","ISSN":"1362-4962","issue":"D1","journalAbbreviation":"Nucleic Acids Res","language":"eng","note":"PMID: 33290552\nPMCID: PMC7779012","page":"D325-D334","source":"PubMed","title":"The Gene Ontology resource: enriching a GOld mine","title-short":"The Gene Ontology resource","volume":"49","author":[{"literal":"Gene Ontology Consortium"}],"issued":{"date-parts":[["2021",1,8]]}}}],"schema":"https://github.com/citation-style-language/schema/raw/master/csl-citation.json"} </w:instrText>
      </w:r>
      <w:r w:rsidR="00237BEA">
        <w:rPr>
          <w:lang w:val="en-US"/>
        </w:rPr>
        <w:fldChar w:fldCharType="separate"/>
      </w:r>
      <w:r w:rsidR="0000695A" w:rsidRPr="0000695A">
        <w:rPr>
          <w:rFonts w:ascii="Calibri" w:hAnsi="Calibri" w:cs="Calibri"/>
          <w:szCs w:val="24"/>
          <w:vertAlign w:val="superscript"/>
        </w:rPr>
        <w:t>153</w:t>
      </w:r>
      <w:r w:rsidR="00237BEA">
        <w:rPr>
          <w:lang w:val="en-US"/>
        </w:rPr>
        <w:fldChar w:fldCharType="end"/>
      </w:r>
      <w:r w:rsidR="00284E67">
        <w:rPr>
          <w:lang w:val="en-US"/>
        </w:rPr>
        <w:t xml:space="preserve">. </w:t>
      </w:r>
    </w:p>
    <w:p w14:paraId="6DD930B8" w14:textId="77777777" w:rsidR="00026EFE" w:rsidRDefault="00026EFE" w:rsidP="00BA7FFE">
      <w:pPr>
        <w:rPr>
          <w:lang w:val="en-US"/>
        </w:rPr>
      </w:pPr>
    </w:p>
    <w:p w14:paraId="7A9398EC" w14:textId="77777777" w:rsidR="00354AB5" w:rsidRDefault="00354AB5" w:rsidP="006A3DBA">
      <w:pPr>
        <w:rPr>
          <w:lang w:val="en-US"/>
        </w:rPr>
      </w:pPr>
    </w:p>
    <w:p w14:paraId="4709C597" w14:textId="77777777" w:rsidR="00354AB5" w:rsidRDefault="00354AB5" w:rsidP="006A3DBA">
      <w:pPr>
        <w:rPr>
          <w:lang w:val="en-US"/>
        </w:rPr>
      </w:pPr>
    </w:p>
    <w:p w14:paraId="37C5A1FF" w14:textId="19CA0785" w:rsidR="00A04382" w:rsidRDefault="00A04382" w:rsidP="006A3DBA">
      <w:pPr>
        <w:rPr>
          <w:lang w:val="en-US"/>
        </w:rPr>
      </w:pPr>
      <w:r>
        <w:rPr>
          <w:lang w:val="en-US"/>
        </w:rPr>
        <w:t xml:space="preserve">This </w:t>
      </w:r>
      <w:r w:rsidR="001254C0">
        <w:rPr>
          <w:lang w:val="en-US"/>
        </w:rPr>
        <w:t>was generated using the</w:t>
      </w:r>
      <w:r w:rsidR="00D440D6">
        <w:rPr>
          <w:lang w:val="en-US"/>
        </w:rPr>
        <w:t xml:space="preserve"> </w:t>
      </w:r>
      <w:r w:rsidR="007A312F">
        <w:rPr>
          <w:lang w:val="en-US"/>
        </w:rPr>
        <w:t>1</w:t>
      </w:r>
      <w:r>
        <w:rPr>
          <w:lang w:val="en-US"/>
        </w:rPr>
        <w:t xml:space="preserve">00 </w:t>
      </w:r>
      <w:proofErr w:type="gramStart"/>
      <w:r>
        <w:rPr>
          <w:lang w:val="en-US"/>
        </w:rPr>
        <w:t>top</w:t>
      </w:r>
      <w:proofErr w:type="gramEnd"/>
      <w:r>
        <w:rPr>
          <w:lang w:val="en-US"/>
        </w:rPr>
        <w:t xml:space="preserve"> pairwise features </w:t>
      </w:r>
    </w:p>
    <w:p w14:paraId="55AC561C" w14:textId="77777777" w:rsidR="001A30D5" w:rsidRDefault="001A30D5" w:rsidP="001A30D5">
      <w:pPr>
        <w:pStyle w:val="Heading3"/>
        <w:rPr>
          <w:lang w:val="en-US"/>
        </w:rPr>
      </w:pPr>
      <w:bookmarkStart w:id="48" w:name="_Toc88849760"/>
      <w:r>
        <w:rPr>
          <w:lang w:val="en-US"/>
        </w:rPr>
        <w:t>Glioma TAMs</w:t>
      </w:r>
      <w:bookmarkEnd w:id="48"/>
    </w:p>
    <w:p w14:paraId="4F705420" w14:textId="2D490ABF" w:rsidR="001A30D5" w:rsidRDefault="001A30D5" w:rsidP="001A30D5">
      <w:r w:rsidRPr="00BC5C9A">
        <w:rPr>
          <w:b/>
          <w:bCs/>
        </w:rPr>
        <w:t xml:space="preserve">Glioma Classification: </w:t>
      </w:r>
      <w:r>
        <w:rPr>
          <w:lang w:val="en-US"/>
        </w:rPr>
        <w:t xml:space="preserve">Glioma cells were first validated by glioma-specific CpG probes taken from </w:t>
      </w:r>
      <w:r w:rsidRPr="00D25646">
        <w:rPr>
          <w:lang w:val="en-US"/>
        </w:rPr>
        <w:t>by a previous TCGA bulk DNA methylation study</w:t>
      </w:r>
      <w:r>
        <w:rPr>
          <w:lang w:val="en-US"/>
        </w:rPr>
        <w:fldChar w:fldCharType="begin"/>
      </w:r>
      <w:r w:rsidR="0000695A">
        <w:rPr>
          <w:lang w:val="en-US"/>
        </w:rPr>
        <w:instrText xml:space="preserve"> ADDIN ZOTERO_ITEM CSL_CITATION {"citationID":"pU82v8CD","properties":{"formattedCitation":"\\super 154\\nosupersub{}","plainCitation":"154","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00695A" w:rsidRPr="0000695A">
        <w:rPr>
          <w:rFonts w:ascii="Calibri" w:hAnsi="Calibri" w:cs="Calibri"/>
          <w:szCs w:val="24"/>
          <w:vertAlign w:val="superscript"/>
        </w:rPr>
        <w:t>154</w:t>
      </w:r>
      <w:r>
        <w:rPr>
          <w:lang w:val="en-US"/>
        </w:rPr>
        <w:fldChar w:fldCharType="end"/>
      </w:r>
      <w:r>
        <w:rPr>
          <w:lang w:val="en-US"/>
        </w:rPr>
        <w:t xml:space="preserve"> (</w:t>
      </w:r>
      <w:r w:rsidR="0041792A">
        <w:rPr>
          <w:lang w:val="en-US"/>
        </w:rPr>
        <w:t>n</w:t>
      </w:r>
      <w:r w:rsidR="000A2347">
        <w:rPr>
          <w:lang w:val="en-US"/>
        </w:rPr>
        <w:t xml:space="preserve"> = </w:t>
      </w:r>
      <w:r w:rsidR="00EF0FAE">
        <w:rPr>
          <w:lang w:val="en-US"/>
        </w:rPr>
        <w:t>1300</w:t>
      </w:r>
      <w:r>
        <w:rPr>
          <w:lang w:val="en-US"/>
        </w:rPr>
        <w:t>). These were compared with unrelated cancer cell lines to ensure unique grouping (</w:t>
      </w:r>
      <w:r w:rsidR="00AC26EC">
        <w:rPr>
          <w:lang w:val="en-US"/>
        </w:rPr>
        <w:t xml:space="preserve">n = 25; </w:t>
      </w:r>
      <w:r w:rsidR="000E70BF">
        <w:rPr>
          <w:lang w:val="en-US"/>
        </w:rPr>
        <w:t xml:space="preserve">see </w:t>
      </w:r>
      <w:r w:rsidR="00AC26EC" w:rsidRPr="00B44D1B">
        <w:rPr>
          <w:rStyle w:val="CitationChar"/>
        </w:rPr>
        <w:fldChar w:fldCharType="begin"/>
      </w:r>
      <w:r w:rsidR="00AC26EC" w:rsidRPr="00B44D1B">
        <w:rPr>
          <w:rStyle w:val="CitationChar"/>
        </w:rPr>
        <w:instrText xml:space="preserve"> REF _Ref89087819 \h </w:instrText>
      </w:r>
      <w:r w:rsidR="00AC26EC" w:rsidRPr="00B44D1B">
        <w:rPr>
          <w:rStyle w:val="CitationChar"/>
        </w:rPr>
      </w:r>
      <w:r w:rsidR="00AC26EC">
        <w:rPr>
          <w:rStyle w:val="CitationChar"/>
        </w:rPr>
        <w:instrText xml:space="preserve"> \* MERGEFORMAT </w:instrText>
      </w:r>
      <w:r w:rsidR="00AC26EC" w:rsidRPr="00B44D1B">
        <w:rPr>
          <w:rStyle w:val="CitationChar"/>
        </w:rPr>
        <w:fldChar w:fldCharType="separate"/>
      </w:r>
      <w:r w:rsidR="00AC26EC" w:rsidRPr="00B44D1B">
        <w:rPr>
          <w:rStyle w:val="CitationChar"/>
        </w:rPr>
        <w:t>Supplementary Table 2</w:t>
      </w:r>
      <w:r w:rsidR="00AC26EC" w:rsidRPr="00B44D1B">
        <w:rPr>
          <w:rStyle w:val="CitationChar"/>
        </w:rPr>
        <w:fldChar w:fldCharType="end"/>
      </w:r>
      <w:r>
        <w:t xml:space="preserve">). To better </w:t>
      </w:r>
      <w:r w:rsidR="00B668BA">
        <w:t>fu</w:t>
      </w:r>
      <w:r w:rsidR="0034516A">
        <w:t>r</w:t>
      </w:r>
      <w:r w:rsidR="00B668BA">
        <w:t>ther classify subtype</w:t>
      </w:r>
      <w:r>
        <w:t xml:space="preserve">, the </w:t>
      </w:r>
      <w:proofErr w:type="spellStart"/>
      <w:r w:rsidRPr="00443323">
        <w:rPr>
          <w:rStyle w:val="PackagesChar"/>
        </w:rPr>
        <w:t>TCGAbiolinks</w:t>
      </w:r>
      <w:proofErr w:type="spellEnd"/>
      <w:r w:rsidRPr="00443323">
        <w:rPr>
          <w:rStyle w:val="PackagesChar"/>
        </w:rPr>
        <w:t>::</w:t>
      </w:r>
      <w:proofErr w:type="spellStart"/>
      <w:r w:rsidRPr="00443323">
        <w:rPr>
          <w:rStyle w:val="PackagesChar"/>
        </w:rPr>
        <w:t>gliomaClassifier</w:t>
      </w:r>
      <w:proofErr w:type="spellEnd"/>
      <w:r>
        <w:fldChar w:fldCharType="begin"/>
      </w:r>
      <w:r w:rsidR="0000695A">
        <w:instrText xml:space="preserve"> ADDIN ZOTERO_ITEM CSL_CITATION {"citationID":"fjH2VbXN","properties":{"formattedCitation":"\\super 155\\nosupersub{}","plainCitation":"155","noteIndex":0},"citationItems":[{"id":1331,"uris":["http://zotero.org/users/local/oxMpWYo5/items/BVNUDVN6"],"uri":["http://zotero.org/users/local/oxMpWYo5/items/BVNUDVN6"],"itemData":{"id":1331,"type":"article-journal","abstract":"The Cancer Genome Atlas (TCGA) research network has made public a large collection of clinical and molecular phenotypes of more than 10 000 tumor patients across 33 different tumor types. Using this cohort, TCGA has published over 20 marker papers detailing the genomic and epigenomic alterations associated with these tumor types. Although many important discoveries have been made by TCGA's research network, opportunities still exist to implement novel methods, thereby elucidating new biological pathways and diagnostic markers. However, mining the TCGA data presents several bioinformatics challenges, such as data retrieval and integration with clinical data and other molecular data types (e.g. RNA and DNA methylation). We developed an R/Bioconductor package called TCGAbiolinks to address these challenges and offer bioinformatics solutions by using a guided workflow to allow users to query, download and perform integrative analyses of TCGA data. We combined methods from computer science and statistics into the pipeline and incorporated methodologies developed in previous TCGA marker studies and in our own group. Using four different TCGA tumor types (Kidney, Brain, Breast and Colon) as examples, we provide case studies to illustrate examples of reproducibility, integrative analysis and utilization of different Bioconductor packages to advance and accelerate novel discoveries.","container-title":"Nucleic Acids Research","DOI":"10.1093/nar/gkv1507","ISSN":"1362-4962","issue":"8","journalAbbreviation":"Nucleic Acids Res","language":"eng","note":"PMID: 26704973\nPMCID: PMC4856967","page":"e71","source":"PubMed","title":"TCGAbiolinks: an R/Bioconductor package for integrative analysis of TCGA data","title-short":"TCGAbiolinks","volume":"44","author":[{"family":"Colaprico","given":"Antonio"},{"family":"Silva","given":"Tiago C."},{"family":"Olsen","given":"Catharina"},{"family":"Garofano","given":"Luciano"},{"family":"Cava","given":"Claudia"},{"family":"Garolini","given":"Davide"},{"family":"Sabedot","given":"Thais S."},{"family":"Malta","given":"Tathiane M."},{"family":"Pagnotta","given":"Stefano M."},{"family":"Castiglioni","given":"Isabella"},{"family":"Ceccarelli","given":"Michele"},{"family":"Bontempi","given":"Gianluca"},{"family":"Noushmehr","given":"Houtan"}],"issued":{"date-parts":[["2016",5,5]]}}}],"schema":"https://github.com/citation-style-language/schema/raw/master/csl-citation.json"} </w:instrText>
      </w:r>
      <w:r>
        <w:fldChar w:fldCharType="separate"/>
      </w:r>
      <w:r w:rsidR="0000695A" w:rsidRPr="0000695A">
        <w:rPr>
          <w:rFonts w:ascii="Calibri" w:hAnsi="Calibri" w:cs="Calibri"/>
          <w:szCs w:val="24"/>
          <w:vertAlign w:val="superscript"/>
        </w:rPr>
        <w:t>155</w:t>
      </w:r>
      <w:r>
        <w:fldChar w:fldCharType="end"/>
      </w:r>
      <w:r>
        <w:t xml:space="preserve"> </w:t>
      </w:r>
      <w:r w:rsidRPr="00443323">
        <w:t>was use</w:t>
      </w:r>
      <w:r>
        <w:t>d.</w:t>
      </w:r>
    </w:p>
    <w:p w14:paraId="2358354E" w14:textId="77777777" w:rsidR="001A30D5" w:rsidRDefault="001A30D5" w:rsidP="001A30D5"/>
    <w:p w14:paraId="0A01B779" w14:textId="77777777" w:rsidR="001A30D5" w:rsidRDefault="001A30D5" w:rsidP="001A30D5"/>
    <w:p w14:paraId="7EE85107" w14:textId="77777777" w:rsidR="001A30D5" w:rsidRPr="00DF0068" w:rsidRDefault="001A30D5" w:rsidP="001A30D5">
      <w:r w:rsidRPr="0095217F">
        <w:rPr>
          <w:b/>
          <w:bCs/>
        </w:rPr>
        <w:t>Glioma TAMs:</w:t>
      </w:r>
      <w:r>
        <w:t xml:space="preserve"> Each glioma sample was tested against the previously generated tumor microenvironment signature matrix to determine cell presence. </w:t>
      </w:r>
    </w:p>
    <w:p w14:paraId="317982F6" w14:textId="77777777" w:rsidR="001A30D5" w:rsidRDefault="001A30D5" w:rsidP="001A30D5">
      <w:pPr>
        <w:rPr>
          <w:b/>
          <w:bCs/>
        </w:rPr>
      </w:pPr>
    </w:p>
    <w:p w14:paraId="61CF5618" w14:textId="7C3400D4" w:rsidR="00A04382" w:rsidRPr="001A30D5" w:rsidRDefault="00A04382" w:rsidP="006A3DBA"/>
    <w:p w14:paraId="7210CECE" w14:textId="09DAB68A" w:rsidR="00F27432" w:rsidRDefault="00F27432" w:rsidP="006A3DBA">
      <w:pPr>
        <w:rPr>
          <w:lang w:val="en-US"/>
        </w:rPr>
      </w:pPr>
    </w:p>
    <w:p w14:paraId="26998FCC" w14:textId="77777777" w:rsidR="00F27432" w:rsidRDefault="00F27432" w:rsidP="006A3DBA">
      <w:pPr>
        <w:rPr>
          <w:lang w:val="en-US"/>
        </w:rPr>
      </w:pPr>
    </w:p>
    <w:p w14:paraId="6C91CA1D" w14:textId="2F692670" w:rsidR="00A04382" w:rsidRDefault="007D17F4" w:rsidP="007D17F4">
      <w:pPr>
        <w:pStyle w:val="Heading3"/>
        <w:rPr>
          <w:lang w:val="en-US"/>
        </w:rPr>
      </w:pPr>
      <w:bookmarkStart w:id="49" w:name="_Toc88849761"/>
      <w:r>
        <w:rPr>
          <w:lang w:val="en-US"/>
        </w:rPr>
        <w:t>Lineage reconstruction</w:t>
      </w:r>
      <w:bookmarkEnd w:id="49"/>
    </w:p>
    <w:p w14:paraId="3EA56982" w14:textId="56588521" w:rsidR="00C12ED8" w:rsidRDefault="006B7487" w:rsidP="00917AA2">
      <w:pPr>
        <w:rPr>
          <w:lang w:val="en-US"/>
        </w:rPr>
      </w:pPr>
      <w:r>
        <w:rPr>
          <w:lang w:val="en-US"/>
        </w:rPr>
        <w:t xml:space="preserve">There are no methylation-specific pipelines for lineage analysis as of yet, but some tools </w:t>
      </w:r>
      <w:r w:rsidR="00842732">
        <w:rPr>
          <w:lang w:val="en-US"/>
        </w:rPr>
        <w:t xml:space="preserve">developed towards analyzing RNA-seq data </w:t>
      </w:r>
      <w:r>
        <w:rPr>
          <w:lang w:val="en-US"/>
        </w:rPr>
        <w:t>will accept low dimensional data.</w:t>
      </w:r>
      <w:r w:rsidR="00275787">
        <w:rPr>
          <w:lang w:val="en-US"/>
        </w:rPr>
        <w:t xml:space="preserve"> </w:t>
      </w:r>
      <w:r w:rsidR="003165E2">
        <w:rPr>
          <w:lang w:val="en-US"/>
        </w:rPr>
        <w:t>Datasets containing immune cell precursors and terminally differentiated immune cells were combined (</w:t>
      </w:r>
      <w:r w:rsidR="00560155">
        <w:rPr>
          <w:lang w:val="en-US"/>
        </w:rPr>
        <w:t>n</w:t>
      </w:r>
      <w:r w:rsidR="00296499">
        <w:rPr>
          <w:lang w:val="en-US"/>
        </w:rPr>
        <w:t xml:space="preserve"> = </w:t>
      </w:r>
      <w:r w:rsidR="00B61BC2">
        <w:rPr>
          <w:lang w:val="en-US"/>
        </w:rPr>
        <w:t>339</w:t>
      </w:r>
      <w:r w:rsidR="00296499">
        <w:rPr>
          <w:lang w:val="en-US"/>
        </w:rPr>
        <w:t xml:space="preserve">; </w:t>
      </w:r>
      <w:r w:rsidR="003165E2">
        <w:rPr>
          <w:lang w:val="en-US"/>
        </w:rPr>
        <w:t>see</w:t>
      </w:r>
      <w:r w:rsidR="00974974">
        <w:rPr>
          <w:lang w:val="en-US"/>
        </w:rPr>
        <w:t xml:space="preserve"> </w:t>
      </w:r>
      <w:r w:rsidR="00974974" w:rsidRPr="00B44D1B">
        <w:rPr>
          <w:rStyle w:val="CitationChar"/>
        </w:rPr>
        <w:fldChar w:fldCharType="begin"/>
      </w:r>
      <w:r w:rsidR="00974974" w:rsidRPr="00B44D1B">
        <w:rPr>
          <w:rStyle w:val="CitationChar"/>
        </w:rPr>
        <w:instrText xml:space="preserve"> REF _Ref89087819 \h </w:instrText>
      </w:r>
      <w:r w:rsidR="00974974" w:rsidRPr="00B44D1B">
        <w:rPr>
          <w:rStyle w:val="CitationChar"/>
        </w:rPr>
      </w:r>
      <w:r w:rsidR="00974974">
        <w:rPr>
          <w:rStyle w:val="CitationChar"/>
        </w:rPr>
        <w:instrText xml:space="preserve"> \* MERGEFORMAT </w:instrText>
      </w:r>
      <w:r w:rsidR="00974974" w:rsidRPr="00B44D1B">
        <w:rPr>
          <w:rStyle w:val="CitationChar"/>
        </w:rPr>
        <w:fldChar w:fldCharType="separate"/>
      </w:r>
      <w:r w:rsidR="00974974" w:rsidRPr="00B44D1B">
        <w:rPr>
          <w:rStyle w:val="CitationChar"/>
        </w:rPr>
        <w:t>Supplementary Table 2</w:t>
      </w:r>
      <w:r w:rsidR="00974974" w:rsidRPr="00B44D1B">
        <w:rPr>
          <w:rStyle w:val="CitationChar"/>
        </w:rPr>
        <w:fldChar w:fldCharType="end"/>
      </w:r>
      <w:r w:rsidR="003165E2">
        <w:rPr>
          <w:lang w:val="en-US"/>
        </w:rPr>
        <w:t>)</w:t>
      </w:r>
      <w:r w:rsidR="00DA6DD9">
        <w:rPr>
          <w:lang w:val="en-US"/>
        </w:rPr>
        <w:t xml:space="preserve">, and subset to </w:t>
      </w:r>
      <w:r w:rsidR="00EC447F">
        <w:rPr>
          <w:lang w:val="en-US"/>
        </w:rPr>
        <w:t xml:space="preserve">include </w:t>
      </w:r>
      <w:r w:rsidR="00DA6DD9">
        <w:rPr>
          <w:lang w:val="en-US"/>
        </w:rPr>
        <w:t xml:space="preserve">only </w:t>
      </w:r>
      <w:r w:rsidR="00EC447F">
        <w:rPr>
          <w:lang w:val="en-US"/>
        </w:rPr>
        <w:t>promoter regions.</w:t>
      </w:r>
    </w:p>
    <w:p w14:paraId="7ABB90A1" w14:textId="1C833957" w:rsidR="009007B0" w:rsidRDefault="00761019" w:rsidP="00917AA2">
      <w:pPr>
        <w:rPr>
          <w:lang w:val="en-US"/>
        </w:rPr>
      </w:pPr>
      <w:r>
        <w:rPr>
          <w:lang w:val="en-US"/>
        </w:rPr>
        <w:t xml:space="preserve">Imputation by </w:t>
      </w:r>
      <w:proofErr w:type="spellStart"/>
      <w:r>
        <w:rPr>
          <w:lang w:val="en-US"/>
        </w:rPr>
        <w:t>kNN</w:t>
      </w:r>
      <w:proofErr w:type="spellEnd"/>
      <w:r>
        <w:rPr>
          <w:lang w:val="en-US"/>
        </w:rPr>
        <w:t xml:space="preserve"> (</w:t>
      </w:r>
      <w:r w:rsidR="000053B3">
        <w:rPr>
          <w:lang w:val="en-US"/>
        </w:rPr>
        <w:t>k</w:t>
      </w:r>
      <w:r>
        <w:rPr>
          <w:lang w:val="en-US"/>
        </w:rPr>
        <w:t xml:space="preserve"> = </w:t>
      </w:r>
      <w:r w:rsidR="00410D40">
        <w:rPr>
          <w:lang w:val="en-US"/>
        </w:rPr>
        <w:t>9</w:t>
      </w:r>
      <w:r>
        <w:rPr>
          <w:lang w:val="en-US"/>
        </w:rPr>
        <w:t xml:space="preserve">) was performed, </w:t>
      </w:r>
      <w:r w:rsidR="000E2541">
        <w:rPr>
          <w:lang w:val="en-US"/>
        </w:rPr>
        <w:t>then</w:t>
      </w:r>
      <w:r>
        <w:rPr>
          <w:lang w:val="en-US"/>
        </w:rPr>
        <w:t xml:space="preserve"> feature selection by </w:t>
      </w:r>
      <w:proofErr w:type="spellStart"/>
      <w:r w:rsidRPr="00761019">
        <w:rPr>
          <w:rStyle w:val="PackagesChar"/>
        </w:rPr>
        <w:t>methylCIBERSORT</w:t>
      </w:r>
      <w:proofErr w:type="spellEnd"/>
      <w:r>
        <w:rPr>
          <w:lang w:val="en-US"/>
        </w:rPr>
        <w:t xml:space="preserve"> with the same settings as above.</w:t>
      </w:r>
      <w:r w:rsidR="00640ACB">
        <w:rPr>
          <w:lang w:val="en-US"/>
        </w:rPr>
        <w:t xml:space="preserve"> However, due to high sparsity, feature selection was done only using progenitor cells.</w:t>
      </w:r>
      <w:r w:rsidR="00DD1DE0">
        <w:rPr>
          <w:lang w:val="en-US"/>
        </w:rPr>
        <w:t xml:space="preserve"> </w:t>
      </w:r>
      <w:r w:rsidR="00640ACB">
        <w:rPr>
          <w:lang w:val="en-US"/>
        </w:rPr>
        <w:t xml:space="preserve">Next, </w:t>
      </w:r>
      <w:r w:rsidR="00CD45E6">
        <w:rPr>
          <w:lang w:val="en-US"/>
        </w:rPr>
        <w:t xml:space="preserve">Dimensionality reduction was performed, and visualized to confirm unique cell groups, but </w:t>
      </w:r>
      <w:r w:rsidR="003522FD">
        <w:rPr>
          <w:lang w:val="en-US"/>
        </w:rPr>
        <w:t>five</w:t>
      </w:r>
      <w:r w:rsidR="00CD45E6">
        <w:rPr>
          <w:lang w:val="en-US"/>
        </w:rPr>
        <w:t xml:space="preserve"> dimensions were retained after reduction for use in cell lineage reconstruction</w:t>
      </w:r>
      <w:r w:rsidR="00B97F00">
        <w:rPr>
          <w:lang w:val="en-US"/>
        </w:rPr>
        <w:t xml:space="preserve"> via </w:t>
      </w:r>
      <w:r w:rsidR="00CD45E6" w:rsidRPr="00CD45E6">
        <w:rPr>
          <w:rStyle w:val="PackagesChar"/>
        </w:rPr>
        <w:t>slingshot</w:t>
      </w:r>
      <w:r w:rsidR="00CD45E6">
        <w:rPr>
          <w:lang w:val="en-US"/>
        </w:rPr>
        <w:fldChar w:fldCharType="begin"/>
      </w:r>
      <w:r w:rsidR="0000695A">
        <w:rPr>
          <w:lang w:val="en-US"/>
        </w:rPr>
        <w:instrText xml:space="preserve"> ADDIN ZOTERO_ITEM CSL_CITATION {"citationID":"KyyqWBgk","properties":{"formattedCitation":"\\super 156\\nosupersub{}","plainCitation":"156","noteIndex":0},"citationItems":[{"id":1337,"uris":["http://zotero.org/users/local/oxMpWYo5/items/STQY6976"],"uri":["http://zotero.org/users/local/oxMpWYo5/items/STQY6976"],"itemData":{"id":1337,"type":"article-journal","abstract":"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container-title":"BMC Genomics","DOI":"10.1186/s12864-018-4772-0","ISSN":"1471-2164","issue":"1","journalAbbreviation":"BMC Genomics","page":"477","source":"BioMed Central","title":"Slingshot: cell lineage and pseudotime inference for single-cell transcriptomics","title-short":"Slingshot","volume":"19","author":[{"family":"Street","given":"Kelly"},{"family":"Risso","given":"Davide"},{"family":"Fletcher","given":"Russell B."},{"family":"Das","given":"Diya"},{"family":"Ngai","given":"John"},{"family":"Yosef","given":"Nir"},{"family":"Purdom","given":"Elizabeth"},{"family":"Dudoit","given":"Sandrine"}],"issued":{"date-parts":[["2018",6,19]]}}}],"schema":"https://github.com/citation-style-language/schema/raw/master/csl-citation.json"} </w:instrText>
      </w:r>
      <w:r w:rsidR="00CD45E6">
        <w:rPr>
          <w:lang w:val="en-US"/>
        </w:rPr>
        <w:fldChar w:fldCharType="separate"/>
      </w:r>
      <w:r w:rsidR="0000695A" w:rsidRPr="0000695A">
        <w:rPr>
          <w:rFonts w:ascii="Calibri" w:hAnsi="Calibri" w:cs="Calibri"/>
          <w:szCs w:val="24"/>
          <w:vertAlign w:val="superscript"/>
        </w:rPr>
        <w:t>156</w:t>
      </w:r>
      <w:r w:rsidR="00CD45E6">
        <w:rPr>
          <w:lang w:val="en-US"/>
        </w:rPr>
        <w:fldChar w:fldCharType="end"/>
      </w:r>
      <w:r w:rsidR="00B97F00">
        <w:rPr>
          <w:lang w:val="en-US"/>
        </w:rPr>
        <w:t xml:space="preserve">. Through minimum spanning trees and </w:t>
      </w:r>
      <w:r w:rsidR="00B97F00" w:rsidRPr="00B97F00">
        <w:rPr>
          <w:lang w:val="en-US"/>
        </w:rPr>
        <w:t>simultaneous principal curves</w:t>
      </w:r>
      <w:r w:rsidR="00B97F00">
        <w:rPr>
          <w:lang w:val="en-US"/>
        </w:rPr>
        <w:t>, a connected</w:t>
      </w:r>
      <w:r w:rsidR="00503579">
        <w:rPr>
          <w:lang w:val="en-US"/>
        </w:rPr>
        <w:t xml:space="preserve"> and</w:t>
      </w:r>
      <w:r w:rsidR="00B97F00">
        <w:rPr>
          <w:lang w:val="en-US"/>
        </w:rPr>
        <w:t xml:space="preserve"> edge-weighted graph can be generated where each cell type is linked to the closest related cell types</w:t>
      </w:r>
      <w:r w:rsidR="00D50D41">
        <w:rPr>
          <w:lang w:val="en-US"/>
        </w:rPr>
        <w:t xml:space="preserve"> but </w:t>
      </w:r>
      <w:r w:rsidR="00B97F00">
        <w:rPr>
          <w:lang w:val="en-US"/>
        </w:rPr>
        <w:t xml:space="preserve">will not </w:t>
      </w:r>
      <w:r w:rsidR="00D50D41">
        <w:rPr>
          <w:lang w:val="en-US"/>
        </w:rPr>
        <w:t>allow</w:t>
      </w:r>
      <w:r w:rsidR="00B97F00">
        <w:rPr>
          <w:lang w:val="en-US"/>
        </w:rPr>
        <w:t xml:space="preserve"> any cycles. </w:t>
      </w:r>
      <w:r w:rsidR="00D0190E">
        <w:rPr>
          <w:lang w:val="en-US"/>
        </w:rPr>
        <w:t>Applied to</w:t>
      </w:r>
      <w:r w:rsidR="00B734C2">
        <w:rPr>
          <w:lang w:val="en-US"/>
        </w:rPr>
        <w:t xml:space="preserve"> cell</w:t>
      </w:r>
      <w:r w:rsidR="00D0190E">
        <w:rPr>
          <w:lang w:val="en-US"/>
        </w:rPr>
        <w:t xml:space="preserve"> type</w:t>
      </w:r>
      <w:r w:rsidR="007A59B7">
        <w:rPr>
          <w:lang w:val="en-US"/>
        </w:rPr>
        <w:t>s</w:t>
      </w:r>
      <w:r w:rsidR="00D0190E">
        <w:rPr>
          <w:lang w:val="en-US"/>
        </w:rPr>
        <w:t xml:space="preserve">, </w:t>
      </w:r>
      <w:r w:rsidR="00B734C2">
        <w:rPr>
          <w:lang w:val="en-US"/>
        </w:rPr>
        <w:t xml:space="preserve">this will generate </w:t>
      </w:r>
      <w:r w:rsidR="00D0190E">
        <w:rPr>
          <w:lang w:val="en-US"/>
        </w:rPr>
        <w:t xml:space="preserve">a pseudo lineage tree stemming from the common progenitor. </w:t>
      </w:r>
    </w:p>
    <w:p w14:paraId="08E75692" w14:textId="77777777" w:rsidR="000C0A93" w:rsidRPr="000C0A93" w:rsidRDefault="000C0A93" w:rsidP="000C0A93"/>
    <w:p w14:paraId="65404F5D" w14:textId="1E8C56D8" w:rsidR="009A2612" w:rsidRDefault="009A2612" w:rsidP="00046AFE">
      <w:pPr>
        <w:pStyle w:val="Heading3"/>
        <w:rPr>
          <w:lang w:val="en-US"/>
        </w:rPr>
      </w:pPr>
      <w:bookmarkStart w:id="50" w:name="_Toc88849762"/>
      <w:bookmarkEnd w:id="50"/>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216099B4" w:rsidR="00906CB7" w:rsidRDefault="00906CB7" w:rsidP="00906CB7">
      <w:pPr>
        <w:pStyle w:val="Heading1"/>
        <w:rPr>
          <w:lang w:val="en-US"/>
        </w:rPr>
      </w:pPr>
      <w:bookmarkStart w:id="51" w:name="_Toc88849763"/>
      <w:r>
        <w:rPr>
          <w:lang w:val="en-US"/>
        </w:rPr>
        <w:t>Results</w:t>
      </w:r>
      <w:bookmarkEnd w:id="51"/>
    </w:p>
    <w:p w14:paraId="11F56071" w14:textId="6CC1AAE3" w:rsidR="006252D6" w:rsidRDefault="006252D6" w:rsidP="006252D6">
      <w:pPr>
        <w:pStyle w:val="Heading2"/>
        <w:rPr>
          <w:lang w:val="en-US"/>
        </w:rPr>
      </w:pPr>
      <w:bookmarkStart w:id="52" w:name="_Toc88849764"/>
      <w:proofErr w:type="spellStart"/>
      <w:r>
        <w:rPr>
          <w:lang w:val="en-US"/>
        </w:rPr>
        <w:t>scMethrix</w:t>
      </w:r>
      <w:bookmarkEnd w:id="52"/>
      <w:proofErr w:type="spellEnd"/>
    </w:p>
    <w:p w14:paraId="5CC5B3C9" w14:textId="72406F86" w:rsidR="006252D6" w:rsidRDefault="006252D6" w:rsidP="006252D6">
      <w:pPr>
        <w:rPr>
          <w:lang w:val="en-US"/>
        </w:rPr>
      </w:pPr>
    </w:p>
    <w:p w14:paraId="7EEBA809" w14:textId="77777777" w:rsidR="00300B80" w:rsidRDefault="00300B80" w:rsidP="006252D6">
      <w:pPr>
        <w:rPr>
          <w:lang w:val="en-US"/>
        </w:rPr>
      </w:pPr>
    </w:p>
    <w:p w14:paraId="160EB4D8" w14:textId="373AF948" w:rsidR="00231D40" w:rsidRDefault="00B07869" w:rsidP="00231D40">
      <w:pPr>
        <w:rPr>
          <w:lang w:val="en-US"/>
        </w:rPr>
      </w:pPr>
      <w:r>
        <w:rPr>
          <w:lang w:val="en-US"/>
        </w:rPr>
        <w:t xml:space="preserve">For the sample experiment, </w:t>
      </w:r>
      <w:r w:rsidR="00AA3FA3">
        <w:rPr>
          <w:lang w:val="en-US"/>
        </w:rPr>
        <w:t>the data showed good</w:t>
      </w:r>
      <w:r w:rsidR="00997D0B">
        <w:rPr>
          <w:lang w:val="en-US"/>
        </w:rPr>
        <w:t xml:space="preserve"> initial</w:t>
      </w:r>
      <w:r w:rsidR="00AA3FA3">
        <w:rPr>
          <w:lang w:val="en-US"/>
        </w:rPr>
        <w:t xml:space="preserve"> </w:t>
      </w:r>
      <w:r w:rsidR="00846248">
        <w:rPr>
          <w:lang w:val="en-US"/>
        </w:rPr>
        <w:t>quality</w:t>
      </w:r>
      <w:r w:rsidR="00AA3FA3">
        <w:rPr>
          <w:lang w:val="en-US"/>
        </w:rPr>
        <w:t>.</w:t>
      </w:r>
      <w:r w:rsidR="00846248">
        <w:rPr>
          <w:lang w:val="en-US"/>
        </w:rPr>
        <w:t xml:space="preserve"> The </w:t>
      </w:r>
      <w:r w:rsidR="00846248">
        <w:rPr>
          <w:rFonts w:cstheme="minorHAnsi"/>
        </w:rPr>
        <w:t>β</w:t>
      </w:r>
      <w:r w:rsidR="00846248">
        <w:t>-values</w:t>
      </w:r>
      <w:r w:rsidR="00846248">
        <w:t xml:space="preserve"> showed an expected bi-modal distribution, indicating homogenous methylation status </w:t>
      </w:r>
      <w:r w:rsidR="00A078AE">
        <w:t>for most CpG sites (</w:t>
      </w:r>
      <w:r w:rsidR="00A078AE" w:rsidRPr="00AA3FA3">
        <w:rPr>
          <w:rStyle w:val="CitationChar"/>
        </w:rPr>
        <w:fldChar w:fldCharType="begin"/>
      </w:r>
      <w:r w:rsidR="00A078AE" w:rsidRPr="00AA3FA3">
        <w:rPr>
          <w:rStyle w:val="CitationChar"/>
        </w:rPr>
        <w:instrText xml:space="preserve"> REF _Ref89098508 \h </w:instrText>
      </w:r>
      <w:r w:rsidR="00A078AE" w:rsidRPr="00AA3FA3">
        <w:rPr>
          <w:rStyle w:val="CitationChar"/>
        </w:rPr>
      </w:r>
      <w:r w:rsidR="00A078AE">
        <w:rPr>
          <w:rStyle w:val="CitationChar"/>
        </w:rPr>
        <w:instrText xml:space="preserve"> \* MERGEFORMAT </w:instrText>
      </w:r>
      <w:r w:rsidR="00A078AE" w:rsidRPr="00AA3FA3">
        <w:rPr>
          <w:rStyle w:val="CitationChar"/>
        </w:rPr>
        <w:fldChar w:fldCharType="separate"/>
      </w:r>
      <w:r w:rsidR="00A078AE" w:rsidRPr="00AA3FA3">
        <w:rPr>
          <w:rStyle w:val="CitationChar"/>
        </w:rPr>
        <w:t>Figure 4</w:t>
      </w:r>
      <w:r w:rsidR="00A078AE" w:rsidRPr="00AA3FA3">
        <w:rPr>
          <w:rStyle w:val="CitationChar"/>
        </w:rPr>
        <w:fldChar w:fldCharType="end"/>
      </w:r>
      <w:r w:rsidR="00A078AE">
        <w:rPr>
          <w:rStyle w:val="CitationChar"/>
        </w:rPr>
        <w:t>A</w:t>
      </w:r>
      <w:r w:rsidR="00A078AE" w:rsidRPr="004A0E86">
        <w:t>)</w:t>
      </w:r>
      <w:r w:rsidR="00A078AE">
        <w:t xml:space="preserve">. </w:t>
      </w:r>
      <w:r w:rsidR="00907FBD">
        <w:t>Samples with high unmethylated density showed low methylated density, and vice versa</w:t>
      </w:r>
      <w:r w:rsidR="004A0E86">
        <w:t xml:space="preserve"> (</w:t>
      </w:r>
      <w:r w:rsidR="004A0E86" w:rsidRPr="00AA3FA3">
        <w:rPr>
          <w:rStyle w:val="CitationChar"/>
        </w:rPr>
        <w:fldChar w:fldCharType="begin"/>
      </w:r>
      <w:r w:rsidR="004A0E86" w:rsidRPr="00AA3FA3">
        <w:rPr>
          <w:rStyle w:val="CitationChar"/>
        </w:rPr>
        <w:instrText xml:space="preserve"> REF _Ref89098508 \h </w:instrText>
      </w:r>
      <w:r w:rsidR="004A0E86" w:rsidRPr="00AA3FA3">
        <w:rPr>
          <w:rStyle w:val="CitationChar"/>
        </w:rPr>
      </w:r>
      <w:r w:rsidR="004A0E86">
        <w:rPr>
          <w:rStyle w:val="CitationChar"/>
        </w:rPr>
        <w:instrText xml:space="preserve"> \* MERGEFORMAT </w:instrText>
      </w:r>
      <w:r w:rsidR="004A0E86" w:rsidRPr="00AA3FA3">
        <w:rPr>
          <w:rStyle w:val="CitationChar"/>
        </w:rPr>
        <w:fldChar w:fldCharType="separate"/>
      </w:r>
      <w:r w:rsidR="004A0E86" w:rsidRPr="00AA3FA3">
        <w:rPr>
          <w:rStyle w:val="CitationChar"/>
        </w:rPr>
        <w:t>Figure 4</w:t>
      </w:r>
      <w:r w:rsidR="004A0E86" w:rsidRPr="00AA3FA3">
        <w:rPr>
          <w:rStyle w:val="CitationChar"/>
        </w:rPr>
        <w:fldChar w:fldCharType="end"/>
      </w:r>
      <w:r w:rsidR="004A0E86">
        <w:rPr>
          <w:rStyle w:val="CitationChar"/>
        </w:rPr>
        <w:t>B)</w:t>
      </w:r>
      <w:r w:rsidR="00907FBD">
        <w:t xml:space="preserve">. </w:t>
      </w:r>
      <w:r w:rsidR="00090696">
        <w:t xml:space="preserve">Coverage </w:t>
      </w:r>
      <w:r w:rsidR="00B22B51">
        <w:t xml:space="preserve">showed </w:t>
      </w:r>
      <w:r w:rsidR="0050640C">
        <w:t>most sites with mean reads per CpG &lt;= 2</w:t>
      </w:r>
      <w:r w:rsidR="003A2F53">
        <w:t xml:space="preserve">, and this was consistent between samples. </w:t>
      </w:r>
      <w:r w:rsidR="00CA075B">
        <w:t>Mean s</w:t>
      </w:r>
      <w:r w:rsidR="003A2F53">
        <w:t xml:space="preserve">parsity was </w:t>
      </w:r>
      <w:r w:rsidR="00157671">
        <w:t>90.8</w:t>
      </w:r>
      <w:r w:rsidR="008D3FD7">
        <w:t xml:space="preserve"> </w:t>
      </w:r>
      <w:r w:rsidR="00B477FE" w:rsidRPr="00B477FE">
        <w:t>±</w:t>
      </w:r>
      <w:r w:rsidR="00B477FE">
        <w:t xml:space="preserve"> </w:t>
      </w:r>
      <w:r w:rsidR="008D3FD7" w:rsidRPr="008D3FD7">
        <w:t>1.84</w:t>
      </w:r>
      <w:r w:rsidR="008D3FD7">
        <w:t>%</w:t>
      </w:r>
      <w:r w:rsidR="004A0E86">
        <w:t xml:space="preserve"> (</w:t>
      </w:r>
      <w:r w:rsidR="004A0E86" w:rsidRPr="00AA3FA3">
        <w:rPr>
          <w:rStyle w:val="CitationChar"/>
        </w:rPr>
        <w:fldChar w:fldCharType="begin"/>
      </w:r>
      <w:r w:rsidR="004A0E86" w:rsidRPr="00AA3FA3">
        <w:rPr>
          <w:rStyle w:val="CitationChar"/>
        </w:rPr>
        <w:instrText xml:space="preserve"> REF _Ref89098508 \h </w:instrText>
      </w:r>
      <w:r w:rsidR="004A0E86" w:rsidRPr="00AA3FA3">
        <w:rPr>
          <w:rStyle w:val="CitationChar"/>
        </w:rPr>
      </w:r>
      <w:r w:rsidR="004A0E86">
        <w:rPr>
          <w:rStyle w:val="CitationChar"/>
        </w:rPr>
        <w:instrText xml:space="preserve"> \* MERGEFORMAT </w:instrText>
      </w:r>
      <w:r w:rsidR="004A0E86" w:rsidRPr="00AA3FA3">
        <w:rPr>
          <w:rStyle w:val="CitationChar"/>
        </w:rPr>
        <w:fldChar w:fldCharType="separate"/>
      </w:r>
      <w:r w:rsidR="004A0E86" w:rsidRPr="00AA3FA3">
        <w:rPr>
          <w:rStyle w:val="CitationChar"/>
        </w:rPr>
        <w:t>Figure 4</w:t>
      </w:r>
      <w:r w:rsidR="004A0E86" w:rsidRPr="00AA3FA3">
        <w:rPr>
          <w:rStyle w:val="CitationChar"/>
        </w:rPr>
        <w:fldChar w:fldCharType="end"/>
      </w:r>
      <w:r w:rsidR="004A0E86">
        <w:rPr>
          <w:rStyle w:val="CitationChar"/>
        </w:rPr>
        <w:t>C)</w:t>
      </w:r>
      <w:r w:rsidR="00DC0C5D">
        <w:t xml:space="preserve">, so many sites were </w:t>
      </w:r>
      <w:r w:rsidR="001B5FD1">
        <w:t xml:space="preserve">not </w:t>
      </w:r>
      <w:r w:rsidR="00F63EEA">
        <w:t>read</w:t>
      </w:r>
      <w:r w:rsidR="00DC0C5D">
        <w:t xml:space="preserve"> during </w:t>
      </w:r>
      <w:r w:rsidR="00F63EEA">
        <w:t>sequencing</w:t>
      </w:r>
      <w:r w:rsidR="00DC0C5D">
        <w:t xml:space="preserve">. </w:t>
      </w:r>
      <w:r w:rsidR="00270F69">
        <w:rPr>
          <w:lang w:val="en-US"/>
        </w:rPr>
        <w:t xml:space="preserve">Of the 21.8M CpGs in the mm10 genome build, </w:t>
      </w:r>
      <w:r w:rsidR="00C86169">
        <w:rPr>
          <w:lang w:val="en-US"/>
        </w:rPr>
        <w:t>9.3</w:t>
      </w:r>
      <w:r w:rsidR="00270F69">
        <w:rPr>
          <w:lang w:val="en-US"/>
        </w:rPr>
        <w:t xml:space="preserve">M </w:t>
      </w:r>
      <w:r w:rsidR="00E4107F">
        <w:rPr>
          <w:lang w:val="en-US"/>
        </w:rPr>
        <w:t>(</w:t>
      </w:r>
      <w:r w:rsidR="00C86169">
        <w:rPr>
          <w:lang w:val="en-US"/>
        </w:rPr>
        <w:t>43</w:t>
      </w:r>
      <w:r w:rsidR="00E4107F">
        <w:rPr>
          <w:lang w:val="en-US"/>
        </w:rPr>
        <w:t>.</w:t>
      </w:r>
      <w:r w:rsidR="00C86169">
        <w:rPr>
          <w:lang w:val="en-US"/>
        </w:rPr>
        <w:t>8</w:t>
      </w:r>
      <w:r w:rsidR="00E4107F">
        <w:rPr>
          <w:lang w:val="en-US"/>
        </w:rPr>
        <w:t>%)</w:t>
      </w:r>
      <w:r w:rsidR="000E7E96">
        <w:rPr>
          <w:lang w:val="en-US"/>
        </w:rPr>
        <w:t xml:space="preserve"> CpGs were </w:t>
      </w:r>
      <w:r w:rsidR="008E508E">
        <w:rPr>
          <w:lang w:val="en-US"/>
        </w:rPr>
        <w:t xml:space="preserve">either </w:t>
      </w:r>
      <w:r w:rsidR="000E7E96">
        <w:rPr>
          <w:lang w:val="en-US"/>
        </w:rPr>
        <w:t>unread or read by only one sample</w:t>
      </w:r>
      <w:r w:rsidR="008E508E">
        <w:rPr>
          <w:lang w:val="en-US"/>
        </w:rPr>
        <w:t xml:space="preserve">, so these were removed. </w:t>
      </w:r>
      <w:r w:rsidR="00300B80">
        <w:rPr>
          <w:lang w:val="en-US"/>
        </w:rPr>
        <w:t>Homogenously methylated CpGs were also removed (</w:t>
      </w:r>
      <w:r w:rsidR="00C86169">
        <w:rPr>
          <w:lang w:val="en-US"/>
        </w:rPr>
        <w:t>4.7</w:t>
      </w:r>
      <w:r w:rsidR="00007D19">
        <w:rPr>
          <w:lang w:val="en-US"/>
        </w:rPr>
        <w:t>M</w:t>
      </w:r>
      <w:r w:rsidR="0014315A">
        <w:rPr>
          <w:lang w:val="en-US"/>
        </w:rPr>
        <w:t xml:space="preserve">; </w:t>
      </w:r>
      <w:r w:rsidR="00C86169">
        <w:rPr>
          <w:lang w:val="en-US"/>
        </w:rPr>
        <w:t>21.4</w:t>
      </w:r>
      <w:r w:rsidR="002B02E9">
        <w:rPr>
          <w:lang w:val="en-US"/>
        </w:rPr>
        <w:t>%</w:t>
      </w:r>
      <w:r w:rsidR="00007D19">
        <w:rPr>
          <w:lang w:val="en-US"/>
        </w:rPr>
        <w:t>).</w:t>
      </w:r>
      <w:r w:rsidR="002B02E9">
        <w:rPr>
          <w:lang w:val="en-US"/>
        </w:rPr>
        <w:t xml:space="preserve"> </w:t>
      </w:r>
      <w:r w:rsidR="000A72B6">
        <w:rPr>
          <w:lang w:val="en-US"/>
        </w:rPr>
        <w:t>Site</w:t>
      </w:r>
      <w:r w:rsidR="000655B2">
        <w:rPr>
          <w:lang w:val="en-US"/>
        </w:rPr>
        <w:t>s</w:t>
      </w:r>
      <w:r w:rsidR="000A72B6">
        <w:rPr>
          <w:lang w:val="en-US"/>
        </w:rPr>
        <w:t xml:space="preserve"> with coverage &gt; 2 </w:t>
      </w:r>
      <w:r w:rsidR="00843129">
        <w:rPr>
          <w:lang w:val="en-US"/>
        </w:rPr>
        <w:t xml:space="preserve">were </w:t>
      </w:r>
      <w:r w:rsidR="00B45240">
        <w:rPr>
          <w:lang w:val="en-US"/>
        </w:rPr>
        <w:t>re</w:t>
      </w:r>
      <w:r w:rsidR="00843129">
        <w:rPr>
          <w:lang w:val="en-US"/>
        </w:rPr>
        <w:t>moved due to likely technical contamination (</w:t>
      </w:r>
      <w:r w:rsidR="00C86169">
        <w:rPr>
          <w:lang w:val="en-US"/>
        </w:rPr>
        <w:t>695</w:t>
      </w:r>
      <w:r w:rsidR="00843129">
        <w:rPr>
          <w:lang w:val="en-US"/>
        </w:rPr>
        <w:t>k</w:t>
      </w:r>
      <w:r w:rsidR="000C1383">
        <w:rPr>
          <w:lang w:val="en-US"/>
        </w:rPr>
        <w:t xml:space="preserve">; </w:t>
      </w:r>
      <w:r w:rsidR="00C86169">
        <w:rPr>
          <w:lang w:val="en-US"/>
        </w:rPr>
        <w:t>3</w:t>
      </w:r>
      <w:r w:rsidR="000C1383">
        <w:rPr>
          <w:lang w:val="en-US"/>
        </w:rPr>
        <w:t>.</w:t>
      </w:r>
      <w:r w:rsidR="00C86169">
        <w:rPr>
          <w:lang w:val="en-US"/>
        </w:rPr>
        <w:t>2</w:t>
      </w:r>
      <w:r w:rsidR="000C1383">
        <w:rPr>
          <w:lang w:val="en-US"/>
        </w:rPr>
        <w:t>%).</w:t>
      </w:r>
      <w:r w:rsidR="00843129">
        <w:rPr>
          <w:lang w:val="en-US"/>
        </w:rPr>
        <w:t xml:space="preserve"> </w:t>
      </w:r>
      <w:r w:rsidR="00FE39B8">
        <w:rPr>
          <w:lang w:val="en-US"/>
        </w:rPr>
        <w:t xml:space="preserve">After </w:t>
      </w:r>
      <w:r w:rsidR="001B5FD1">
        <w:rPr>
          <w:lang w:val="en-US"/>
        </w:rPr>
        <w:t xml:space="preserve">removal, </w:t>
      </w:r>
      <w:r w:rsidR="00C86169">
        <w:rPr>
          <w:lang w:val="en-US"/>
        </w:rPr>
        <w:t xml:space="preserve">7.1M CpGs remained, and </w:t>
      </w:r>
      <w:r w:rsidR="001B5FD1">
        <w:rPr>
          <w:lang w:val="en-US"/>
        </w:rPr>
        <w:t xml:space="preserve">sparsity dropped to </w:t>
      </w:r>
      <w:r w:rsidR="00E729B0">
        <w:rPr>
          <w:lang w:val="en-US"/>
        </w:rPr>
        <w:t>84</w:t>
      </w:r>
      <w:r w:rsidR="001B5FD1">
        <w:rPr>
          <w:lang w:val="en-US"/>
        </w:rPr>
        <w:t>.</w:t>
      </w:r>
      <w:r w:rsidR="00E729B0">
        <w:rPr>
          <w:lang w:val="en-US"/>
        </w:rPr>
        <w:t>4</w:t>
      </w:r>
      <w:r w:rsidR="001B5FD1">
        <w:rPr>
          <w:lang w:val="en-US"/>
        </w:rPr>
        <w:t xml:space="preserve"> </w:t>
      </w:r>
      <w:r w:rsidR="001B5FD1" w:rsidRPr="00B477FE">
        <w:t>±</w:t>
      </w:r>
      <w:r w:rsidR="001B5FD1">
        <w:t xml:space="preserve"> </w:t>
      </w:r>
      <w:r w:rsidR="00E729B0">
        <w:t>3</w:t>
      </w:r>
      <w:r w:rsidR="00AB2B98">
        <w:t>.</w:t>
      </w:r>
      <w:r w:rsidR="00E729B0">
        <w:t>9</w:t>
      </w:r>
      <w:r w:rsidR="00AB2B98">
        <w:t xml:space="preserve">%, but with no significant change in </w:t>
      </w:r>
      <w:r w:rsidR="009E56B0">
        <w:t xml:space="preserve">overall sample sparsity </w:t>
      </w:r>
      <w:r w:rsidR="00AB2B98">
        <w:t>pattern.</w:t>
      </w:r>
      <w:r w:rsidR="00873ED6">
        <w:t xml:space="preserve"> </w:t>
      </w:r>
      <w:r w:rsidR="001D094D">
        <w:t>Read numbers between c</w:t>
      </w:r>
      <w:r w:rsidR="00A108A7">
        <w:t xml:space="preserve">hromosomes </w:t>
      </w:r>
      <w:r w:rsidR="001D094D">
        <w:t>was generally consistent, though X, Y, and mitochondrial chromosomes showed significantly less reads</w:t>
      </w:r>
      <w:r w:rsidR="00A108A7">
        <w:t xml:space="preserve"> </w:t>
      </w:r>
      <w:r w:rsidR="00A108A7">
        <w:t>(</w:t>
      </w:r>
      <w:r w:rsidR="00A108A7" w:rsidRPr="00AA3FA3">
        <w:rPr>
          <w:rStyle w:val="CitationChar"/>
        </w:rPr>
        <w:fldChar w:fldCharType="begin"/>
      </w:r>
      <w:r w:rsidR="00A108A7" w:rsidRPr="00AA3FA3">
        <w:rPr>
          <w:rStyle w:val="CitationChar"/>
        </w:rPr>
        <w:instrText xml:space="preserve"> REF _Ref89098508 \h </w:instrText>
      </w:r>
      <w:r w:rsidR="00A108A7" w:rsidRPr="00AA3FA3">
        <w:rPr>
          <w:rStyle w:val="CitationChar"/>
        </w:rPr>
      </w:r>
      <w:r w:rsidR="00A108A7">
        <w:rPr>
          <w:rStyle w:val="CitationChar"/>
        </w:rPr>
        <w:instrText xml:space="preserve"> \* MERGEFORMAT </w:instrText>
      </w:r>
      <w:r w:rsidR="00A108A7" w:rsidRPr="00AA3FA3">
        <w:rPr>
          <w:rStyle w:val="CitationChar"/>
        </w:rPr>
        <w:fldChar w:fldCharType="separate"/>
      </w:r>
      <w:r w:rsidR="00A108A7" w:rsidRPr="00AA3FA3">
        <w:rPr>
          <w:rStyle w:val="CitationChar"/>
        </w:rPr>
        <w:t>Figure 4</w:t>
      </w:r>
      <w:r w:rsidR="00A108A7" w:rsidRPr="00AA3FA3">
        <w:rPr>
          <w:rStyle w:val="CitationChar"/>
        </w:rPr>
        <w:fldChar w:fldCharType="end"/>
      </w:r>
      <w:r w:rsidR="00A108A7">
        <w:rPr>
          <w:rStyle w:val="CitationChar"/>
        </w:rPr>
        <w:t>D</w:t>
      </w:r>
      <w:r w:rsidR="00A108A7">
        <w:rPr>
          <w:rStyle w:val="CitationChar"/>
        </w:rPr>
        <w:t>)</w:t>
      </w:r>
      <w:r w:rsidR="00A108A7">
        <w:rPr>
          <w:rStyle w:val="CitationChar"/>
        </w:rPr>
        <w:t>.</w:t>
      </w:r>
      <w:r w:rsidR="003B4D4C">
        <w:rPr>
          <w:rStyle w:val="CitationChar"/>
        </w:rPr>
        <w:t xml:space="preserve"> </w:t>
      </w:r>
    </w:p>
    <w:p w14:paraId="542A36EB" w14:textId="4D3C77E4" w:rsidR="00C03A27" w:rsidRPr="006252D6" w:rsidRDefault="00C03A27" w:rsidP="006252D6">
      <w:pPr>
        <w:rPr>
          <w:lang w:val="en-US"/>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9350"/>
      </w:tblGrid>
      <w:tr w:rsidR="00AE7C27" w14:paraId="151482A9" w14:textId="77777777" w:rsidTr="00AD33B0">
        <w:trPr>
          <w:trHeight w:val="5336"/>
        </w:trPr>
        <w:tc>
          <w:tcPr>
            <w:tcW w:w="9350" w:type="dxa"/>
          </w:tcPr>
          <w:p w14:paraId="290738A3" w14:textId="098110B0" w:rsidR="00AE7C27" w:rsidRDefault="001D0865" w:rsidP="009D1DBB">
            <w:pPr>
              <w:rPr>
                <w:lang w:val="en-US"/>
              </w:rPr>
            </w:pPr>
            <w:r>
              <w:rPr>
                <w:b/>
                <w:noProof/>
                <w:lang w:val="en-US"/>
              </w:rPr>
              <w:drawing>
                <wp:anchor distT="0" distB="0" distL="114300" distR="114300" simplePos="0" relativeHeight="251662848" behindDoc="0" locked="0" layoutInCell="1" allowOverlap="1" wp14:anchorId="576646BE" wp14:editId="015D7C91">
                  <wp:simplePos x="0" y="0"/>
                  <wp:positionH relativeFrom="column">
                    <wp:posOffset>23495</wp:posOffset>
                  </wp:positionH>
                  <wp:positionV relativeFrom="paragraph">
                    <wp:posOffset>0</wp:posOffset>
                  </wp:positionV>
                  <wp:extent cx="5743575" cy="16776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43575" cy="1677670"/>
                          </a:xfrm>
                          <a:prstGeom prst="rect">
                            <a:avLst/>
                          </a:prstGeom>
                          <a:noFill/>
                          <a:ln>
                            <a:noFill/>
                          </a:ln>
                        </pic:spPr>
                      </pic:pic>
                    </a:graphicData>
                  </a:graphic>
                </wp:anchor>
              </w:drawing>
            </w:r>
            <w:r>
              <w:rPr>
                <w:b/>
                <w:noProof/>
                <w:lang w:val="en-US"/>
              </w:rPr>
              <w:drawing>
                <wp:inline distT="0" distB="0" distL="0" distR="0" wp14:anchorId="56CEB1BF" wp14:editId="58B8F58D">
                  <wp:extent cx="5796915" cy="1691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6915" cy="1691640"/>
                          </a:xfrm>
                          <a:prstGeom prst="rect">
                            <a:avLst/>
                          </a:prstGeom>
                          <a:noFill/>
                          <a:ln>
                            <a:noFill/>
                          </a:ln>
                        </pic:spPr>
                      </pic:pic>
                    </a:graphicData>
                  </a:graphic>
                </wp:inline>
              </w:drawing>
            </w:r>
          </w:p>
        </w:tc>
      </w:tr>
      <w:tr w:rsidR="00AE7C27" w14:paraId="4BA6004E" w14:textId="77777777" w:rsidTr="00AD33B0">
        <w:trPr>
          <w:trHeight w:val="1034"/>
        </w:trPr>
        <w:tc>
          <w:tcPr>
            <w:tcW w:w="9350" w:type="dxa"/>
          </w:tcPr>
          <w:p w14:paraId="5C5AFD6C" w14:textId="39F1573D" w:rsidR="00AE7C27" w:rsidRPr="00C26368" w:rsidRDefault="00AE7C27" w:rsidP="00C26368">
            <w:pPr>
              <w:pStyle w:val="CitTitle"/>
            </w:pPr>
            <w:bookmarkStart w:id="53" w:name="_Ref89098508"/>
            <w:r w:rsidRPr="00C26368">
              <w:t xml:space="preserve">Figure </w:t>
            </w:r>
            <w:r w:rsidRPr="00C26368">
              <w:fldChar w:fldCharType="begin"/>
            </w:r>
            <w:r w:rsidRPr="00C26368">
              <w:instrText xml:space="preserve"> SEQ Figure \* ARABIC </w:instrText>
            </w:r>
            <w:r w:rsidRPr="00C26368">
              <w:fldChar w:fldCharType="separate"/>
            </w:r>
            <w:r w:rsidR="0063348A">
              <w:rPr>
                <w:noProof/>
              </w:rPr>
              <w:t>4</w:t>
            </w:r>
            <w:r w:rsidRPr="00C26368">
              <w:fldChar w:fldCharType="end"/>
            </w:r>
            <w:bookmarkEnd w:id="53"/>
            <w:r w:rsidRPr="00C26368">
              <w:t xml:space="preserve">. </w:t>
            </w:r>
            <w:r w:rsidR="00B3319C" w:rsidRPr="00C26368">
              <w:t xml:space="preserve">Initial quality checks </w:t>
            </w:r>
            <w:r w:rsidR="00814AE5" w:rsidRPr="00C26368">
              <w:t>of</w:t>
            </w:r>
            <w:r w:rsidR="00C26368" w:rsidRPr="00C26368">
              <w:t xml:space="preserve"> </w:t>
            </w:r>
            <w:r w:rsidR="00C26368" w:rsidRPr="00C26368">
              <w:rPr>
                <w:rFonts w:cstheme="minorHAnsi"/>
              </w:rPr>
              <w:t>β</w:t>
            </w:r>
            <w:r w:rsidR="00C26368" w:rsidRPr="00C26368">
              <w:t>-value</w:t>
            </w:r>
            <w:r w:rsidR="00C26368" w:rsidRPr="00C26368">
              <w:t xml:space="preserve">, </w:t>
            </w:r>
            <w:r w:rsidR="00377D16" w:rsidRPr="00C26368">
              <w:t>coverage,</w:t>
            </w:r>
            <w:r w:rsidR="00C26368" w:rsidRPr="00C26368">
              <w:t xml:space="preserve"> and sparsity of </w:t>
            </w:r>
            <w:proofErr w:type="spellStart"/>
            <w:r w:rsidR="001D6EA6" w:rsidRPr="00C26368">
              <w:t>scWGBS</w:t>
            </w:r>
            <w:proofErr w:type="spellEnd"/>
            <w:r w:rsidR="001D6EA6" w:rsidRPr="00C26368">
              <w:t xml:space="preserve"> </w:t>
            </w:r>
            <w:r w:rsidR="00814AE5" w:rsidRPr="00C26368">
              <w:t xml:space="preserve">data for </w:t>
            </w:r>
            <w:r w:rsidR="00870695" w:rsidRPr="00C26368">
              <w:t>mouse E14 embryonic stem cells</w:t>
            </w:r>
            <w:r w:rsidR="00814AE5" w:rsidRPr="00C26368">
              <w:t>.</w:t>
            </w:r>
          </w:p>
          <w:p w14:paraId="4EE53EC6" w14:textId="6409AA1D" w:rsidR="00AE7C27" w:rsidRDefault="00443A4B" w:rsidP="00AD33B0">
            <w:pPr>
              <w:pStyle w:val="Caption"/>
              <w:ind w:left="90"/>
            </w:pPr>
            <w:r w:rsidRPr="00917374">
              <w:rPr>
                <w:b/>
                <w:bCs/>
              </w:rPr>
              <w:t xml:space="preserve">(A) </w:t>
            </w:r>
            <w:r w:rsidR="0005434D" w:rsidRPr="0005434D">
              <w:t xml:space="preserve">Density plot showing </w:t>
            </w:r>
            <w:r w:rsidR="000B6AD9">
              <w:t xml:space="preserve">distribution of </w:t>
            </w:r>
            <w:r w:rsidR="00A41298">
              <w:rPr>
                <w:rFonts w:cstheme="minorHAnsi"/>
              </w:rPr>
              <w:t>β</w:t>
            </w:r>
            <w:r w:rsidR="00A41298">
              <w:t>-value</w:t>
            </w:r>
            <w:r w:rsidR="000B6AD9">
              <w:t>s. Distribution is</w:t>
            </w:r>
            <w:r w:rsidR="00A41298">
              <w:t xml:space="preserve"> a </w:t>
            </w:r>
            <w:proofErr w:type="gramStart"/>
            <w:r w:rsidR="00A41298">
              <w:t>bi-modal</w:t>
            </w:r>
            <w:proofErr w:type="gramEnd"/>
            <w:r w:rsidR="00A41298">
              <w:t xml:space="preserve">, indicating either </w:t>
            </w:r>
            <w:r w:rsidR="000B6AD9">
              <w:t>un</w:t>
            </w:r>
            <w:r w:rsidR="00A41298">
              <w:t xml:space="preserve">methylated </w:t>
            </w:r>
            <w:r w:rsidR="000B6AD9">
              <w:t xml:space="preserve">(0) </w:t>
            </w:r>
            <w:r w:rsidR="00A41298">
              <w:t>or methylated</w:t>
            </w:r>
            <w:r w:rsidR="000B6AD9">
              <w:t xml:space="preserve"> (0)</w:t>
            </w:r>
            <w:r w:rsidR="00A41298">
              <w:t xml:space="preserve"> status for most CpGs.</w:t>
            </w:r>
            <w:r w:rsidR="006D2184">
              <w:t xml:space="preserve"> A minor bump at </w:t>
            </w:r>
            <w:r w:rsidR="006D2184">
              <w:rPr>
                <w:rFonts w:cstheme="minorHAnsi"/>
              </w:rPr>
              <w:t>β</w:t>
            </w:r>
            <w:r w:rsidR="006D2184">
              <w:t>-value</w:t>
            </w:r>
            <w:r w:rsidR="006D2184">
              <w:t xml:space="preserve"> = 0.5 indicates </w:t>
            </w:r>
            <w:r w:rsidR="00917374">
              <w:t xml:space="preserve">some presence of </w:t>
            </w:r>
            <w:r w:rsidR="00CF6073">
              <w:t xml:space="preserve">few </w:t>
            </w:r>
            <w:r w:rsidR="00917374">
              <w:t xml:space="preserve">partially methylated CpG sites. </w:t>
            </w:r>
            <w:r w:rsidR="00A30F5E" w:rsidRPr="00437D53">
              <w:rPr>
                <w:b/>
                <w:bCs/>
              </w:rPr>
              <w:t>(</w:t>
            </w:r>
            <w:r w:rsidR="001D0865">
              <w:rPr>
                <w:b/>
                <w:bCs/>
              </w:rPr>
              <w:t>B</w:t>
            </w:r>
            <w:r w:rsidR="00A30F5E" w:rsidRPr="00437D53">
              <w:rPr>
                <w:b/>
                <w:bCs/>
              </w:rPr>
              <w:t>)</w:t>
            </w:r>
            <w:r w:rsidR="00D93F12">
              <w:rPr>
                <w:b/>
                <w:bCs/>
              </w:rPr>
              <w:t> </w:t>
            </w:r>
            <w:r w:rsidR="00D93F12">
              <w:t>Scatterplot of sparsity for each sample. R</w:t>
            </w:r>
            <w:r w:rsidR="001822D5">
              <w:t>ead</w:t>
            </w:r>
            <w:r w:rsidR="00D93F12">
              <w:t xml:space="preserve"> sparsity</w:t>
            </w:r>
            <w:r w:rsidR="001822D5">
              <w:t xml:space="preserve"> </w:t>
            </w:r>
            <w:r w:rsidR="0005434D">
              <w:t>is consistent between samples</w:t>
            </w:r>
            <w:r w:rsidR="00CA5B03">
              <w:t>.</w:t>
            </w:r>
            <w:r w:rsidR="001D0865">
              <w:t xml:space="preserve"> </w:t>
            </w:r>
            <w:r w:rsidR="001D0865" w:rsidRPr="001D0865">
              <w:rPr>
                <w:b/>
                <w:bCs/>
              </w:rPr>
              <w:t>(C)</w:t>
            </w:r>
            <w:r w:rsidR="001D0865">
              <w:t xml:space="preserve"> Boxplot </w:t>
            </w:r>
            <w:r w:rsidR="00CE1400">
              <w:t xml:space="preserve">showing the number of reads </w:t>
            </w:r>
            <w:r w:rsidR="001D0865">
              <w:t xml:space="preserve">for each chromosome. Mean = 92 </w:t>
            </w:r>
            <w:r w:rsidR="001D0865" w:rsidRPr="00B477FE">
              <w:t>±</w:t>
            </w:r>
            <w:r w:rsidR="001D0865">
              <w:t xml:space="preserve"> 48k reads.  </w:t>
            </w:r>
            <w:r w:rsidR="001D0865" w:rsidRPr="00437D53">
              <w:rPr>
                <w:b/>
                <w:bCs/>
              </w:rPr>
              <w:t>(</w:t>
            </w:r>
            <w:r w:rsidR="001D0865">
              <w:rPr>
                <w:b/>
                <w:bCs/>
              </w:rPr>
              <w:t>D</w:t>
            </w:r>
            <w:r w:rsidR="001D0865" w:rsidRPr="00437D53">
              <w:rPr>
                <w:b/>
                <w:bCs/>
              </w:rPr>
              <w:t>)</w:t>
            </w:r>
            <w:r w:rsidR="001D0865">
              <w:t xml:space="preserve"> Density plot showing coverage of non-zero read CpG sites. Most sites having 1 or 2 reads with a low proportion having  &gt; 4 reads.</w:t>
            </w:r>
            <w:r w:rsidR="001D0865">
              <w:t xml:space="preserve"> Mean = 90.7 </w:t>
            </w:r>
            <w:r w:rsidR="001D0865" w:rsidRPr="00B477FE">
              <w:t>±</w:t>
            </w:r>
            <w:r w:rsidR="001D0865">
              <w:t xml:space="preserve"> 2.4%.</w:t>
            </w:r>
          </w:p>
        </w:tc>
      </w:tr>
    </w:tbl>
    <w:p w14:paraId="1B52BACF" w14:textId="23264375" w:rsidR="00430F26" w:rsidRDefault="00430F26" w:rsidP="009D1DBB">
      <w:pPr>
        <w:rPr>
          <w:lang w:val="en-US"/>
        </w:rPr>
      </w:pPr>
    </w:p>
    <w:p w14:paraId="0DF69887" w14:textId="594EA234" w:rsidR="00040D76" w:rsidRDefault="001D094D" w:rsidP="009D1DBB">
      <w:pPr>
        <w:rPr>
          <w:lang w:val="en-US"/>
        </w:rPr>
      </w:pPr>
      <w:r>
        <w:rPr>
          <w:lang w:val="en-US"/>
        </w:rPr>
        <w:t xml:space="preserve">The cleaned data was binned into </w:t>
      </w:r>
      <w:r w:rsidR="00955ACF">
        <w:rPr>
          <w:lang w:val="en-US"/>
        </w:rPr>
        <w:t xml:space="preserve">19,535 </w:t>
      </w:r>
      <w:r>
        <w:rPr>
          <w:lang w:val="en-US"/>
        </w:rPr>
        <w:t>promoter regions</w:t>
      </w:r>
      <w:r w:rsidR="00950321">
        <w:rPr>
          <w:lang w:val="en-US"/>
        </w:rPr>
        <w:t>;</w:t>
      </w:r>
      <w:r w:rsidR="00955ACF">
        <w:rPr>
          <w:lang w:val="en-US"/>
        </w:rPr>
        <w:t xml:space="preserve"> 678 genes </w:t>
      </w:r>
      <w:r w:rsidR="00950321">
        <w:rPr>
          <w:lang w:val="en-US"/>
        </w:rPr>
        <w:t xml:space="preserve">from the reference EPD promoters showed no reads after the </w:t>
      </w:r>
      <w:r w:rsidR="00955ACF">
        <w:rPr>
          <w:lang w:val="en-US"/>
        </w:rPr>
        <w:t>quality control</w:t>
      </w:r>
      <w:r w:rsidR="00964887">
        <w:rPr>
          <w:lang w:val="en-US"/>
        </w:rPr>
        <w:t xml:space="preserve"> steps</w:t>
      </w:r>
      <w:r>
        <w:rPr>
          <w:lang w:val="en-US"/>
        </w:rPr>
        <w:t>.</w:t>
      </w:r>
      <w:r w:rsidR="00C649D2">
        <w:rPr>
          <w:lang w:val="en-US"/>
        </w:rPr>
        <w:t xml:space="preserve"> </w:t>
      </w:r>
      <w:r w:rsidR="00AB6046">
        <w:rPr>
          <w:lang w:val="en-US"/>
        </w:rPr>
        <w:t xml:space="preserve">The </w:t>
      </w:r>
      <w:r w:rsidR="00EC7B3C">
        <w:rPr>
          <w:lang w:val="en-US"/>
        </w:rPr>
        <w:t>mean</w:t>
      </w:r>
      <w:r w:rsidR="00AB6046">
        <w:rPr>
          <w:lang w:val="en-US"/>
        </w:rPr>
        <w:t xml:space="preserve"> </w:t>
      </w:r>
      <w:r w:rsidR="00D22394">
        <w:rPr>
          <w:rFonts w:cstheme="minorHAnsi"/>
          <w:lang w:val="en-US"/>
        </w:rPr>
        <w:t>β</w:t>
      </w:r>
      <w:r w:rsidR="00C649D2">
        <w:rPr>
          <w:lang w:val="en-US"/>
        </w:rPr>
        <w:t>-value density showed a significant skew in one sample</w:t>
      </w:r>
      <w:r w:rsidR="008D5C2F">
        <w:rPr>
          <w:lang w:val="en-US"/>
        </w:rPr>
        <w:t xml:space="preserve"> of the 2i medium group</w:t>
      </w:r>
      <w:r w:rsidR="00B43B26" w:rsidRPr="00B43B26">
        <w:t xml:space="preserve"> (</w:t>
      </w:r>
      <w:r w:rsidR="00B43B26" w:rsidRPr="00B43B26">
        <w:rPr>
          <w:rStyle w:val="CitationChar"/>
        </w:rPr>
        <w:fldChar w:fldCharType="begin"/>
      </w:r>
      <w:r w:rsidR="00B43B26" w:rsidRPr="00B43B26">
        <w:rPr>
          <w:rStyle w:val="CitationChar"/>
        </w:rPr>
        <w:instrText xml:space="preserve"> REF _Ref89140075 \h </w:instrText>
      </w:r>
      <w:r w:rsidR="00B43B26" w:rsidRPr="00B43B26">
        <w:rPr>
          <w:rStyle w:val="CitationChar"/>
        </w:rPr>
      </w:r>
      <w:r w:rsidR="00B43B26" w:rsidRPr="00B43B26">
        <w:rPr>
          <w:rStyle w:val="CitationChar"/>
        </w:rPr>
        <w:instrText xml:space="preserve"> \* MERGEFORMAT </w:instrText>
      </w:r>
      <w:r w:rsidR="00B43B26" w:rsidRPr="00B43B26">
        <w:rPr>
          <w:rStyle w:val="CitationChar"/>
        </w:rPr>
        <w:fldChar w:fldCharType="separate"/>
      </w:r>
      <w:r w:rsidR="00B43B26" w:rsidRPr="00B43B26">
        <w:rPr>
          <w:rStyle w:val="CitationChar"/>
        </w:rPr>
        <w:t>Figure 5</w:t>
      </w:r>
      <w:r w:rsidR="00B43B26" w:rsidRPr="00B43B26">
        <w:rPr>
          <w:rStyle w:val="CitationChar"/>
        </w:rPr>
        <w:fldChar w:fldCharType="end"/>
      </w:r>
      <w:r w:rsidR="00B43B26">
        <w:rPr>
          <w:rStyle w:val="CitationChar"/>
        </w:rPr>
        <w:t>A</w:t>
      </w:r>
      <w:r w:rsidR="00B43B26" w:rsidRPr="00B43B26">
        <w:t>)</w:t>
      </w:r>
      <w:r w:rsidR="00C649D2">
        <w:rPr>
          <w:lang w:val="en-US"/>
        </w:rPr>
        <w:t xml:space="preserve">. This sample had a </w:t>
      </w:r>
      <w:r w:rsidR="00D22394">
        <w:rPr>
          <w:rFonts w:cstheme="minorHAnsi"/>
          <w:lang w:val="en-US"/>
        </w:rPr>
        <w:t>β</w:t>
      </w:r>
      <w:r w:rsidR="00D22394">
        <w:rPr>
          <w:lang w:val="en-US"/>
        </w:rPr>
        <w:t>-</w:t>
      </w:r>
      <w:r w:rsidR="00C649D2">
        <w:rPr>
          <w:lang w:val="en-US"/>
        </w:rPr>
        <w:t xml:space="preserve">value </w:t>
      </w:r>
      <w:r w:rsidR="00D22394">
        <w:rPr>
          <w:lang w:val="en-US"/>
        </w:rPr>
        <w:t>=</w:t>
      </w:r>
      <w:r w:rsidR="00C649D2">
        <w:rPr>
          <w:lang w:val="en-US"/>
        </w:rPr>
        <w:t xml:space="preserve"> 0.10 </w:t>
      </w:r>
      <w:r w:rsidR="00D22394" w:rsidRPr="00B477FE">
        <w:t>±</w:t>
      </w:r>
      <w:r w:rsidR="00D22394">
        <w:t xml:space="preserve"> </w:t>
      </w:r>
      <w:r w:rsidR="00D22394">
        <w:rPr>
          <w:lang w:val="en-US"/>
        </w:rPr>
        <w:t>0.22</w:t>
      </w:r>
      <w:r w:rsidR="00B43B26">
        <w:rPr>
          <w:lang w:val="en-US"/>
        </w:rPr>
        <w:t>, but most reads were not in highly variable regions</w:t>
      </w:r>
      <w:r w:rsidR="000C149B">
        <w:rPr>
          <w:lang w:val="en-US"/>
        </w:rPr>
        <w:t xml:space="preserve">. </w:t>
      </w:r>
      <w:r w:rsidR="00826168">
        <w:rPr>
          <w:lang w:val="en-US"/>
        </w:rPr>
        <w:t xml:space="preserve">Feature selection chose </w:t>
      </w:r>
      <w:r w:rsidR="000117BF">
        <w:rPr>
          <w:lang w:val="en-US"/>
        </w:rPr>
        <w:t>1</w:t>
      </w:r>
      <w:r w:rsidR="00826168">
        <w:rPr>
          <w:lang w:val="en-US"/>
        </w:rPr>
        <w:t xml:space="preserve">000 promoters with the highest </w:t>
      </w:r>
      <w:r w:rsidR="00826168">
        <w:rPr>
          <w:rFonts w:cstheme="minorHAnsi"/>
          <w:lang w:val="en-US"/>
        </w:rPr>
        <w:t>β</w:t>
      </w:r>
      <w:r w:rsidR="00826168">
        <w:rPr>
          <w:lang w:val="en-US"/>
        </w:rPr>
        <w:t xml:space="preserve">-value </w:t>
      </w:r>
      <w:r w:rsidR="00826168">
        <w:rPr>
          <w:lang w:val="en-US"/>
        </w:rPr>
        <w:t>variance, and the experiment was subset to include only these features.</w:t>
      </w:r>
      <w:r w:rsidR="006D7586">
        <w:rPr>
          <w:lang w:val="en-US"/>
        </w:rPr>
        <w:t xml:space="preserve"> </w:t>
      </w:r>
      <w:r w:rsidR="000C149B">
        <w:rPr>
          <w:lang w:val="en-US"/>
        </w:rPr>
        <w:t>After feature selection of highly variable reads (n = 1000), th</w:t>
      </w:r>
      <w:r w:rsidR="000117BF">
        <w:rPr>
          <w:lang w:val="en-US"/>
        </w:rPr>
        <w:t>e observed</w:t>
      </w:r>
      <w:r w:rsidR="000C149B">
        <w:rPr>
          <w:lang w:val="en-US"/>
        </w:rPr>
        <w:t xml:space="preserve"> skew </w:t>
      </w:r>
      <w:r w:rsidR="000117BF">
        <w:rPr>
          <w:lang w:val="en-US"/>
        </w:rPr>
        <w:t xml:space="preserve">for the sample in the 2i medium group </w:t>
      </w:r>
      <w:r w:rsidR="000C149B">
        <w:rPr>
          <w:lang w:val="en-US"/>
        </w:rPr>
        <w:t>was significantly reduced</w:t>
      </w:r>
      <w:r w:rsidR="00826168">
        <w:t xml:space="preserve">, and </w:t>
      </w:r>
      <w:r w:rsidR="002D4BBB">
        <w:t>it returned to</w:t>
      </w:r>
      <w:r w:rsidR="000C149B">
        <w:t xml:space="preserve"> </w:t>
      </w:r>
      <w:r w:rsidR="002D4BBB">
        <w:t xml:space="preserve">a </w:t>
      </w:r>
      <w:r w:rsidR="000C149B">
        <w:t xml:space="preserve">bi-modal density similar in magnitude and shape to the original input </w:t>
      </w:r>
      <w:r w:rsidR="00826168">
        <w:rPr>
          <w:lang w:val="en-US"/>
        </w:rPr>
        <w:t>(</w:t>
      </w:r>
      <w:r w:rsidR="00826168" w:rsidRPr="00B43B26">
        <w:rPr>
          <w:rStyle w:val="CitationChar"/>
        </w:rPr>
        <w:fldChar w:fldCharType="begin"/>
      </w:r>
      <w:r w:rsidR="00826168" w:rsidRPr="00B43B26">
        <w:rPr>
          <w:rStyle w:val="CitationChar"/>
        </w:rPr>
        <w:instrText xml:space="preserve"> REF _Ref89140075 \h </w:instrText>
      </w:r>
      <w:r w:rsidR="00826168" w:rsidRPr="00B43B26">
        <w:rPr>
          <w:rStyle w:val="CitationChar"/>
        </w:rPr>
      </w:r>
      <w:r w:rsidR="00826168" w:rsidRPr="00B43B26">
        <w:rPr>
          <w:rStyle w:val="CitationChar"/>
        </w:rPr>
        <w:instrText xml:space="preserve"> \* MERGEFORMAT </w:instrText>
      </w:r>
      <w:r w:rsidR="00826168" w:rsidRPr="00B43B26">
        <w:rPr>
          <w:rStyle w:val="CitationChar"/>
        </w:rPr>
        <w:fldChar w:fldCharType="separate"/>
      </w:r>
      <w:r w:rsidR="00826168" w:rsidRPr="00B43B26">
        <w:rPr>
          <w:rStyle w:val="CitationChar"/>
        </w:rPr>
        <w:t>Figure 5</w:t>
      </w:r>
      <w:r w:rsidR="00826168" w:rsidRPr="00B43B26">
        <w:rPr>
          <w:rStyle w:val="CitationChar"/>
        </w:rPr>
        <w:fldChar w:fldCharType="end"/>
      </w:r>
      <w:r w:rsidR="00826168">
        <w:rPr>
          <w:rStyle w:val="CitationChar"/>
        </w:rPr>
        <w:t>B</w:t>
      </w:r>
      <w:r w:rsidR="00826168" w:rsidRPr="000C149B">
        <w:t>)</w:t>
      </w:r>
      <w:r w:rsidR="000C149B">
        <w:t xml:space="preserve">. </w:t>
      </w:r>
      <w:r w:rsidR="0018043C">
        <w:t>Dimensionality reduction</w:t>
      </w:r>
      <w:r w:rsidR="00E44B81">
        <w:t xml:space="preserve"> by UMAP</w:t>
      </w:r>
      <w:r w:rsidR="00B470C9">
        <w:t xml:space="preserve"> of the highly variable promoters</w:t>
      </w:r>
      <w:r w:rsidR="0018043C">
        <w:t xml:space="preserve"> showed </w:t>
      </w:r>
      <w:r w:rsidR="00E44B81">
        <w:t>a partition between the two medium groups, although</w:t>
      </w:r>
      <w:r w:rsidR="00B470C9">
        <w:t xml:space="preserve"> </w:t>
      </w:r>
      <w:r w:rsidR="00E44B81">
        <w:t>t</w:t>
      </w:r>
      <w:r w:rsidR="00B470C9">
        <w:t xml:space="preserve">wo outliers </w:t>
      </w:r>
      <w:r w:rsidR="00E87610">
        <w:t xml:space="preserve">from the serum medium group </w:t>
      </w:r>
      <w:r w:rsidR="00B470C9">
        <w:t>are present</w:t>
      </w:r>
      <w:r w:rsidR="00E44B81">
        <w:t xml:space="preserve"> in the 2i group</w:t>
      </w:r>
      <w:r w:rsidR="00C216CC">
        <w:t xml:space="preserve"> </w:t>
      </w:r>
      <w:r w:rsidR="00C216CC">
        <w:rPr>
          <w:lang w:val="en-US"/>
        </w:rPr>
        <w:t>(</w:t>
      </w:r>
      <w:r w:rsidR="00C216CC" w:rsidRPr="00B43B26">
        <w:rPr>
          <w:rStyle w:val="CitationChar"/>
        </w:rPr>
        <w:fldChar w:fldCharType="begin"/>
      </w:r>
      <w:r w:rsidR="00C216CC" w:rsidRPr="00B43B26">
        <w:rPr>
          <w:rStyle w:val="CitationChar"/>
        </w:rPr>
        <w:instrText xml:space="preserve"> REF _Ref89140075 \h </w:instrText>
      </w:r>
      <w:r w:rsidR="00C216CC" w:rsidRPr="00B43B26">
        <w:rPr>
          <w:rStyle w:val="CitationChar"/>
        </w:rPr>
      </w:r>
      <w:r w:rsidR="00C216CC" w:rsidRPr="00B43B26">
        <w:rPr>
          <w:rStyle w:val="CitationChar"/>
        </w:rPr>
        <w:instrText xml:space="preserve"> \* MERGEFORMAT </w:instrText>
      </w:r>
      <w:r w:rsidR="00C216CC" w:rsidRPr="00B43B26">
        <w:rPr>
          <w:rStyle w:val="CitationChar"/>
        </w:rPr>
        <w:fldChar w:fldCharType="separate"/>
      </w:r>
      <w:r w:rsidR="00C216CC" w:rsidRPr="00B43B26">
        <w:rPr>
          <w:rStyle w:val="CitationChar"/>
        </w:rPr>
        <w:t>Figure 5</w:t>
      </w:r>
      <w:r w:rsidR="00C216CC" w:rsidRPr="00B43B26">
        <w:rPr>
          <w:rStyle w:val="CitationChar"/>
        </w:rPr>
        <w:fldChar w:fldCharType="end"/>
      </w:r>
      <w:r w:rsidR="00C216CC">
        <w:rPr>
          <w:rStyle w:val="CitationChar"/>
        </w:rPr>
        <w:t>C</w:t>
      </w:r>
      <w:r w:rsidR="00C216CC" w:rsidRPr="000C149B">
        <w:t>)</w:t>
      </w:r>
      <w:r w:rsidR="00E87610">
        <w:t>.</w:t>
      </w:r>
      <w:r w:rsidR="00B470C9">
        <w:t xml:space="preserve"> </w:t>
      </w:r>
    </w:p>
    <w:tbl>
      <w:tblPr>
        <w:tblStyle w:val="TableGrid0"/>
        <w:tblpPr w:leftFromText="180" w:rightFromText="180" w:vertAnchor="text" w:horzAnchor="margin" w:tblpY="233"/>
        <w:tblW w:w="9360" w:type="dxa"/>
        <w:tblLook w:val="04A0" w:firstRow="1" w:lastRow="0" w:firstColumn="1" w:lastColumn="0" w:noHBand="0" w:noVBand="1"/>
      </w:tblPr>
      <w:tblGrid>
        <w:gridCol w:w="9606"/>
      </w:tblGrid>
      <w:tr w:rsidR="00C649D2" w14:paraId="42C6C355" w14:textId="77777777" w:rsidTr="00C649D2">
        <w:tc>
          <w:tcPr>
            <w:tcW w:w="9360" w:type="dxa"/>
          </w:tcPr>
          <w:p w14:paraId="6992E0CB" w14:textId="734B4519" w:rsidR="00C649D2" w:rsidRDefault="00C649D2" w:rsidP="00C649D2">
            <w:pPr>
              <w:rPr>
                <w:lang w:val="en-US"/>
              </w:rPr>
            </w:pPr>
            <w:r>
              <w:rPr>
                <w:noProof/>
                <w:lang w:val="en-US"/>
              </w:rPr>
              <w:lastRenderedPageBreak/>
              <w:drawing>
                <wp:inline distT="0" distB="0" distL="0" distR="0" wp14:anchorId="05DF1138" wp14:editId="2DCED843">
                  <wp:extent cx="5953125" cy="16954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53125" cy="1695450"/>
                          </a:xfrm>
                          <a:prstGeom prst="rect">
                            <a:avLst/>
                          </a:prstGeom>
                          <a:noFill/>
                          <a:ln>
                            <a:noFill/>
                          </a:ln>
                        </pic:spPr>
                      </pic:pic>
                    </a:graphicData>
                  </a:graphic>
                </wp:inline>
              </w:drawing>
            </w:r>
          </w:p>
        </w:tc>
      </w:tr>
      <w:tr w:rsidR="00C649D2" w14:paraId="6828843D" w14:textId="77777777" w:rsidTr="00C649D2">
        <w:tc>
          <w:tcPr>
            <w:tcW w:w="9360" w:type="dxa"/>
          </w:tcPr>
          <w:p w14:paraId="5DD27C75" w14:textId="29183915" w:rsidR="00C649D2" w:rsidRDefault="00C649D2" w:rsidP="00C649D2">
            <w:pPr>
              <w:pStyle w:val="CitText"/>
              <w:rPr>
                <w:rStyle w:val="CitTitleChar"/>
              </w:rPr>
            </w:pPr>
            <w:bookmarkStart w:id="54" w:name="_Ref89140075"/>
            <w:r w:rsidRPr="00581BF1">
              <w:rPr>
                <w:rStyle w:val="CitTitleChar"/>
              </w:rPr>
              <w:t xml:space="preserve">Figure </w:t>
            </w:r>
            <w:r w:rsidRPr="00581BF1">
              <w:rPr>
                <w:rStyle w:val="CitTitleChar"/>
              </w:rPr>
              <w:fldChar w:fldCharType="begin"/>
            </w:r>
            <w:r w:rsidRPr="00581BF1">
              <w:rPr>
                <w:rStyle w:val="CitTitleChar"/>
              </w:rPr>
              <w:instrText xml:space="preserve"> SEQ Figure \* ARABIC </w:instrText>
            </w:r>
            <w:r w:rsidRPr="00581BF1">
              <w:rPr>
                <w:rStyle w:val="CitTitleChar"/>
              </w:rPr>
              <w:fldChar w:fldCharType="separate"/>
            </w:r>
            <w:r w:rsidR="0063348A">
              <w:rPr>
                <w:rStyle w:val="CitTitleChar"/>
                <w:noProof/>
              </w:rPr>
              <w:t>5</w:t>
            </w:r>
            <w:r w:rsidRPr="00581BF1">
              <w:rPr>
                <w:rStyle w:val="CitTitleChar"/>
              </w:rPr>
              <w:fldChar w:fldCharType="end"/>
            </w:r>
            <w:bookmarkEnd w:id="54"/>
            <w:r w:rsidRPr="00581BF1">
              <w:rPr>
                <w:rStyle w:val="CitTitleChar"/>
              </w:rPr>
              <w:t xml:space="preserve">. </w:t>
            </w:r>
            <w:r w:rsidR="00141BBE">
              <w:rPr>
                <w:rStyle w:val="CitTitleChar"/>
                <w:rFonts w:cstheme="minorHAnsi"/>
              </w:rPr>
              <w:t>β</w:t>
            </w:r>
            <w:r w:rsidR="00141BBE">
              <w:rPr>
                <w:rStyle w:val="CitTitleChar"/>
              </w:rPr>
              <w:t xml:space="preserve">-value density post-binning and post-feature selection, </w:t>
            </w:r>
            <w:r>
              <w:rPr>
                <w:rStyle w:val="CitTitleChar"/>
              </w:rPr>
              <w:t>and dimensionality reduction</w:t>
            </w:r>
            <w:r w:rsidR="00141BBE">
              <w:rPr>
                <w:rStyle w:val="CitTitleChar"/>
              </w:rPr>
              <w:t xml:space="preserve"> of selected features</w:t>
            </w:r>
          </w:p>
          <w:p w14:paraId="5E4069D2" w14:textId="7D6E97ED" w:rsidR="00C649D2" w:rsidRDefault="00C649D2" w:rsidP="00050E70">
            <w:pPr>
              <w:pStyle w:val="CitText"/>
              <w:ind w:left="60"/>
              <w:rPr>
                <w:lang w:val="en-US"/>
              </w:rPr>
            </w:pPr>
            <w:r w:rsidRPr="00C649D2">
              <w:rPr>
                <w:b/>
                <w:bCs/>
              </w:rPr>
              <w:t>(A)</w:t>
            </w:r>
            <w:r>
              <w:t xml:space="preserve"> Density plot of samples after binning. A significant skew for one sample is obvious. </w:t>
            </w:r>
            <w:r w:rsidRPr="00C649D2">
              <w:rPr>
                <w:b/>
                <w:bCs/>
              </w:rPr>
              <w:t>(B)</w:t>
            </w:r>
            <w:r>
              <w:t xml:space="preserve"> Density plot after selecting </w:t>
            </w:r>
            <w:r>
              <w:rPr>
                <w:lang w:val="en-US"/>
              </w:rPr>
              <w:t>highly variable promoters (n = 1000).</w:t>
            </w:r>
            <w:r>
              <w:rPr>
                <w:lang w:val="en-US"/>
              </w:rPr>
              <w:t xml:space="preserve"> Previously observed skew is gone, and there is a near even split of methylated and unmethylated.</w:t>
            </w:r>
            <w:r>
              <w:rPr>
                <w:lang w:val="en-US"/>
              </w:rPr>
              <w:t xml:space="preserve"> </w:t>
            </w:r>
            <w:r w:rsidRPr="00C649D2">
              <w:rPr>
                <w:b/>
                <w:bCs/>
              </w:rPr>
              <w:t>(C)</w:t>
            </w:r>
            <w:r w:rsidRPr="00C649D2">
              <w:t xml:space="preserve"> </w:t>
            </w:r>
            <w:r w:rsidRPr="00C649D2">
              <w:t>UMAP showing clusters of samples for 2i and serum medium.</w:t>
            </w:r>
            <w:r>
              <w:t xml:space="preserve"> Two cluster are visible, with two serum outliers.</w:t>
            </w:r>
          </w:p>
        </w:tc>
      </w:tr>
    </w:tbl>
    <w:p w14:paraId="4790DEDB" w14:textId="6DBBB273" w:rsidR="00040D76" w:rsidRDefault="00040D76" w:rsidP="009D1DBB">
      <w:pPr>
        <w:rPr>
          <w:lang w:val="en-US"/>
        </w:rPr>
      </w:pPr>
    </w:p>
    <w:p w14:paraId="7744B210" w14:textId="5B8F3760" w:rsidR="00005956" w:rsidRDefault="00247C5C" w:rsidP="00005956">
      <w:pPr>
        <w:rPr>
          <w:lang w:val="en-US"/>
        </w:rPr>
      </w:pPr>
      <w:r>
        <w:rPr>
          <w:lang w:val="en-US"/>
        </w:rPr>
        <w:t>To validate the groupings observed in the UMAP, hierarchical clustering was done</w:t>
      </w:r>
      <w:r w:rsidR="003D2EB2">
        <w:rPr>
          <w:lang w:val="en-US"/>
        </w:rPr>
        <w:t>.</w:t>
      </w:r>
      <w:r w:rsidR="00EE7796">
        <w:rPr>
          <w:lang w:val="en-US"/>
        </w:rPr>
        <w:t xml:space="preserve"> </w:t>
      </w:r>
      <w:r w:rsidR="003D2EB2">
        <w:rPr>
          <w:lang w:val="en-US"/>
        </w:rPr>
        <w:t>T</w:t>
      </w:r>
      <w:r w:rsidR="00AE77D0">
        <w:rPr>
          <w:lang w:val="en-US"/>
        </w:rPr>
        <w:t>he</w:t>
      </w:r>
      <w:r w:rsidR="00EE7796">
        <w:rPr>
          <w:lang w:val="en-US"/>
        </w:rPr>
        <w:t xml:space="preserve"> two outlier serum samples were instead grouped into the 2i medium cluster</w:t>
      </w:r>
      <w:r w:rsidR="00BD164A">
        <w:rPr>
          <w:lang w:val="en-US"/>
        </w:rPr>
        <w:t xml:space="preserve"> (not shown)</w:t>
      </w:r>
      <w:r w:rsidR="00EE7796">
        <w:rPr>
          <w:lang w:val="en-US"/>
        </w:rPr>
        <w:t xml:space="preserve">. </w:t>
      </w:r>
      <w:r w:rsidR="006673F2">
        <w:rPr>
          <w:lang w:val="en-US"/>
        </w:rPr>
        <w:t xml:space="preserve">One </w:t>
      </w:r>
      <w:r w:rsidR="00AE2BFE">
        <w:rPr>
          <w:lang w:val="en-US"/>
        </w:rPr>
        <w:t xml:space="preserve">serum </w:t>
      </w:r>
      <w:r w:rsidR="006673F2">
        <w:rPr>
          <w:lang w:val="en-US"/>
        </w:rPr>
        <w:t>outlier show</w:t>
      </w:r>
      <w:r w:rsidR="00AE2BFE">
        <w:rPr>
          <w:lang w:val="en-US"/>
        </w:rPr>
        <w:t>ed</w:t>
      </w:r>
      <w:r w:rsidR="006673F2">
        <w:rPr>
          <w:lang w:val="en-US"/>
        </w:rPr>
        <w:t xml:space="preserve"> a significantly lower</w:t>
      </w:r>
      <w:r w:rsidR="00AE2BFE">
        <w:rPr>
          <w:lang w:val="en-US"/>
        </w:rPr>
        <w:t xml:space="preserve"> </w:t>
      </w:r>
      <w:r w:rsidR="00AE2BFE" w:rsidRPr="0063348A">
        <w:rPr>
          <w:rFonts w:cstheme="minorHAnsi"/>
        </w:rPr>
        <w:t>β</w:t>
      </w:r>
      <w:r w:rsidR="00AE2BFE">
        <w:rPr>
          <w:rFonts w:cstheme="minorHAnsi"/>
        </w:rPr>
        <w:t>-value</w:t>
      </w:r>
      <w:r w:rsidR="006673F2">
        <w:rPr>
          <w:lang w:val="en-US"/>
        </w:rPr>
        <w:t xml:space="preserve"> than </w:t>
      </w:r>
      <w:r w:rsidR="00AE2BFE">
        <w:rPr>
          <w:lang w:val="en-US"/>
        </w:rPr>
        <w:t>the group mean (</w:t>
      </w:r>
      <w:r w:rsidR="00AE2BFE" w:rsidRPr="0063348A">
        <w:rPr>
          <w:rFonts w:cstheme="minorHAnsi"/>
        </w:rPr>
        <w:t>β</w:t>
      </w:r>
      <w:r w:rsidR="00AE2BFE">
        <w:rPr>
          <w:lang w:val="en-US"/>
        </w:rPr>
        <w:t xml:space="preserve"> = 0.19 and </w:t>
      </w:r>
      <m:oMath>
        <m:acc>
          <m:accPr>
            <m:chr m:val="̅"/>
            <m:ctrlPr>
              <w:rPr>
                <w:rFonts w:ascii="Cambria Math" w:hAnsi="Cambria Math"/>
                <w:i/>
                <w:lang w:val="en-US"/>
              </w:rPr>
            </m:ctrlPr>
          </m:accPr>
          <m:e>
            <m:r>
              <m:rPr>
                <m:sty m:val="p"/>
              </m:rPr>
              <w:rPr>
                <w:rFonts w:ascii="Cambria Math" w:hAnsi="Cambria Math" w:cstheme="minorHAnsi"/>
                <w:lang w:val="en-US"/>
              </w:rPr>
              <m:t>β</m:t>
            </m:r>
          </m:e>
        </m:acc>
      </m:oMath>
      <w:r w:rsidR="00D557A6">
        <w:rPr>
          <w:rFonts w:eastAsiaTheme="minorEastAsia"/>
          <w:lang w:val="en-US"/>
        </w:rPr>
        <w:t xml:space="preserve"> = </w:t>
      </w:r>
      <w:r w:rsidR="00AE2BFE">
        <w:rPr>
          <w:lang w:val="en-US"/>
        </w:rPr>
        <w:t>0.68, respectively).</w:t>
      </w:r>
      <w:r w:rsidR="00A65A6C">
        <w:rPr>
          <w:lang w:val="en-US"/>
        </w:rPr>
        <w:t xml:space="preserve"> </w:t>
      </w:r>
      <w:r w:rsidR="00223FB5">
        <w:rPr>
          <w:lang w:val="en-US"/>
        </w:rPr>
        <w:t>T</w:t>
      </w:r>
      <w:r w:rsidR="00C15199">
        <w:rPr>
          <w:lang w:val="en-US"/>
        </w:rPr>
        <w:t>he</w:t>
      </w:r>
      <w:r w:rsidR="00223FB5">
        <w:rPr>
          <w:lang w:val="en-US"/>
        </w:rPr>
        <w:t xml:space="preserve"> raw methylation values</w:t>
      </w:r>
      <w:r w:rsidR="00C15199">
        <w:rPr>
          <w:lang w:val="en-US"/>
        </w:rPr>
        <w:t xml:space="preserve"> for this sample showed a similar </w:t>
      </w:r>
      <w:r w:rsidR="00D557A6">
        <w:rPr>
          <w:lang w:val="en-US"/>
        </w:rPr>
        <w:t>spread</w:t>
      </w:r>
      <w:r w:rsidR="00223FB5">
        <w:rPr>
          <w:lang w:val="en-US"/>
        </w:rPr>
        <w:t>,</w:t>
      </w:r>
      <w:r w:rsidR="00D557A6">
        <w:rPr>
          <w:lang w:val="en-US"/>
        </w:rPr>
        <w:t xml:space="preserve"> with </w:t>
      </w:r>
      <w:r w:rsidR="00D557A6" w:rsidRPr="0063348A">
        <w:rPr>
          <w:rFonts w:cstheme="minorHAnsi"/>
        </w:rPr>
        <w:t>β</w:t>
      </w:r>
      <w:r w:rsidR="00D557A6">
        <w:rPr>
          <w:lang w:val="en-US"/>
        </w:rPr>
        <w:t xml:space="preserve"> = 0.</w:t>
      </w:r>
      <w:r w:rsidR="00D557A6">
        <w:rPr>
          <w:lang w:val="en-US"/>
        </w:rPr>
        <w:t>24</w:t>
      </w:r>
      <w:r w:rsidR="00D557A6">
        <w:rPr>
          <w:lang w:val="en-US"/>
        </w:rPr>
        <w:t xml:space="preserve"> and </w:t>
      </w:r>
      <m:oMath>
        <m:acc>
          <m:accPr>
            <m:chr m:val="̅"/>
            <m:ctrlPr>
              <w:rPr>
                <w:rFonts w:ascii="Cambria Math" w:hAnsi="Cambria Math"/>
                <w:i/>
                <w:lang w:val="en-US"/>
              </w:rPr>
            </m:ctrlPr>
          </m:accPr>
          <m:e>
            <m:r>
              <m:rPr>
                <m:sty m:val="p"/>
              </m:rPr>
              <w:rPr>
                <w:rFonts w:ascii="Cambria Math" w:hAnsi="Cambria Math" w:cstheme="minorHAnsi"/>
                <w:lang w:val="en-US"/>
              </w:rPr>
              <m:t>β</m:t>
            </m:r>
          </m:e>
        </m:acc>
      </m:oMath>
      <w:r w:rsidR="00D557A6">
        <w:rPr>
          <w:rFonts w:eastAsiaTheme="minorEastAsia"/>
          <w:lang w:val="en-US"/>
        </w:rPr>
        <w:t xml:space="preserve"> = </w:t>
      </w:r>
      <w:r w:rsidR="00D557A6">
        <w:rPr>
          <w:lang w:val="en-US"/>
        </w:rPr>
        <w:t>0.</w:t>
      </w:r>
      <w:r w:rsidR="00D557A6">
        <w:rPr>
          <w:lang w:val="en-US"/>
        </w:rPr>
        <w:t>66</w:t>
      </w:r>
      <w:r w:rsidR="00D557A6">
        <w:rPr>
          <w:lang w:val="en-US"/>
        </w:rPr>
        <w:t>, respectively</w:t>
      </w:r>
      <w:r w:rsidR="00D557A6">
        <w:rPr>
          <w:lang w:val="en-US"/>
        </w:rPr>
        <w:t>.</w:t>
      </w:r>
      <w:r w:rsidR="002B5D29">
        <w:rPr>
          <w:lang w:val="en-US"/>
        </w:rPr>
        <w:t xml:space="preserve"> The other </w:t>
      </w:r>
      <w:r w:rsidR="00CB31F7">
        <w:rPr>
          <w:lang w:val="en-US"/>
        </w:rPr>
        <w:t xml:space="preserve">outlier was approximately centered </w:t>
      </w:r>
      <w:r w:rsidR="00130478">
        <w:rPr>
          <w:lang w:val="en-US"/>
        </w:rPr>
        <w:t>between the mean methylation of both mediums</w:t>
      </w:r>
      <w:r w:rsidR="00DE4823">
        <w:rPr>
          <w:lang w:val="en-US"/>
        </w:rPr>
        <w:t>.</w:t>
      </w:r>
      <w:r w:rsidR="00BC6365">
        <w:rPr>
          <w:lang w:val="en-US"/>
        </w:rPr>
        <w:t xml:space="preserve"> </w:t>
      </w:r>
    </w:p>
    <w:p w14:paraId="70FF8EF9" w14:textId="171CDF2B" w:rsidR="00247C5C" w:rsidRDefault="00247C5C" w:rsidP="009D1DBB">
      <w:pPr>
        <w:rPr>
          <w:lang w:val="en-US"/>
        </w:rPr>
      </w:pPr>
    </w:p>
    <w:tbl>
      <w:tblPr>
        <w:tblStyle w:val="TableGrid0"/>
        <w:tblW w:w="0" w:type="auto"/>
        <w:tblInd w:w="4585" w:type="dxa"/>
        <w:tblLook w:val="04A0" w:firstRow="1" w:lastRow="0" w:firstColumn="1" w:lastColumn="0" w:noHBand="0" w:noVBand="1"/>
      </w:tblPr>
      <w:tblGrid>
        <w:gridCol w:w="4765"/>
      </w:tblGrid>
      <w:tr w:rsidR="0063348A" w14:paraId="653BB2E1" w14:textId="77777777" w:rsidTr="00BF4458">
        <w:tc>
          <w:tcPr>
            <w:tcW w:w="4765" w:type="dxa"/>
          </w:tcPr>
          <w:p w14:paraId="729BFCBC" w14:textId="6BF2606F" w:rsidR="0063348A" w:rsidRDefault="0063348A" w:rsidP="009D1DBB">
            <w:pPr>
              <w:rPr>
                <w:lang w:val="en-US"/>
              </w:rPr>
            </w:pPr>
            <w:r>
              <w:rPr>
                <w:noProof/>
                <w:lang w:val="en-US"/>
              </w:rPr>
              <w:drawing>
                <wp:inline distT="0" distB="0" distL="0" distR="0" wp14:anchorId="659CDD09" wp14:editId="4CAB8AA3">
                  <wp:extent cx="2857500" cy="2857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7500" cy="2857500"/>
                          </a:xfrm>
                          <a:prstGeom prst="rect">
                            <a:avLst/>
                          </a:prstGeom>
                          <a:noFill/>
                          <a:ln>
                            <a:noFill/>
                          </a:ln>
                        </pic:spPr>
                      </pic:pic>
                    </a:graphicData>
                  </a:graphic>
                </wp:inline>
              </w:drawing>
            </w:r>
          </w:p>
        </w:tc>
      </w:tr>
      <w:tr w:rsidR="0063348A" w14:paraId="41CDE393" w14:textId="77777777" w:rsidTr="00BF4458">
        <w:tc>
          <w:tcPr>
            <w:tcW w:w="4765" w:type="dxa"/>
          </w:tcPr>
          <w:p w14:paraId="32C478F5" w14:textId="710BAD82" w:rsidR="0063348A" w:rsidRDefault="0063348A" w:rsidP="0063348A">
            <w:pPr>
              <w:pStyle w:val="CitTitle"/>
              <w:rPr>
                <w:lang w:val="en-US"/>
              </w:rPr>
            </w:pPr>
            <w:r>
              <w:t xml:space="preserve">Figure </w:t>
            </w:r>
            <w:r>
              <w:fldChar w:fldCharType="begin"/>
            </w:r>
            <w:r>
              <w:instrText xml:space="preserve"> SEQ Figure \* ARABIC </w:instrText>
            </w:r>
            <w:r>
              <w:fldChar w:fldCharType="separate"/>
            </w:r>
            <w:r>
              <w:rPr>
                <w:noProof/>
              </w:rPr>
              <w:t>6</w:t>
            </w:r>
            <w:r>
              <w:fldChar w:fldCharType="end"/>
            </w:r>
            <w:r>
              <w:t xml:space="preserve">. Heatmap of </w:t>
            </w:r>
            <w:r w:rsidRPr="0063348A">
              <w:rPr>
                <w:rFonts w:cstheme="minorHAnsi"/>
              </w:rPr>
              <w:t>β</w:t>
            </w:r>
            <w:r w:rsidRPr="0063348A">
              <w:t>-value</w:t>
            </w:r>
            <w:r>
              <w:t>s</w:t>
            </w:r>
            <w:r w:rsidRPr="0063348A">
              <w:t xml:space="preserve"> among serum- and 2i</w:t>
            </w:r>
            <w:r>
              <w:noBreakHyphen/>
            </w:r>
            <w:r w:rsidRPr="0063348A">
              <w:t>cultured samples</w:t>
            </w:r>
            <w:r w:rsidR="00456F0A">
              <w:t xml:space="preserve">. </w:t>
            </w:r>
            <w:r w:rsidR="00396D4A" w:rsidRPr="00396D4A">
              <w:rPr>
                <w:b w:val="0"/>
                <w:bCs/>
              </w:rPr>
              <w:t>Features were chosen from promoters with the highest variance (n = 1000)</w:t>
            </w:r>
            <w:r w:rsidR="009C53CE">
              <w:rPr>
                <w:bCs/>
              </w:rPr>
              <w:t>.</w:t>
            </w:r>
          </w:p>
          <w:p w14:paraId="3E4A41DF" w14:textId="77777777" w:rsidR="0063348A" w:rsidRDefault="0063348A" w:rsidP="0063348A">
            <w:pPr>
              <w:keepNext/>
              <w:rPr>
                <w:lang w:val="en-US"/>
              </w:rPr>
            </w:pPr>
          </w:p>
        </w:tc>
      </w:tr>
    </w:tbl>
    <w:p w14:paraId="0BB3DA85" w14:textId="77777777" w:rsidR="00247C5C" w:rsidRDefault="00247C5C" w:rsidP="009D1DBB">
      <w:pPr>
        <w:rPr>
          <w:lang w:val="en-US"/>
        </w:rPr>
      </w:pPr>
    </w:p>
    <w:p w14:paraId="143CD95E" w14:textId="7D6BB373" w:rsidR="00247C5C" w:rsidRDefault="00247C5C" w:rsidP="009D1DBB">
      <w:pPr>
        <w:rPr>
          <w:lang w:val="en-US"/>
        </w:rPr>
      </w:pPr>
    </w:p>
    <w:p w14:paraId="27D04DD9" w14:textId="77777777" w:rsidR="00247C5C" w:rsidRDefault="00247C5C" w:rsidP="009D1DBB">
      <w:pPr>
        <w:rPr>
          <w:lang w:val="en-US"/>
        </w:rPr>
      </w:pPr>
    </w:p>
    <w:p w14:paraId="606A0BFF" w14:textId="7659C403" w:rsidR="009D1DBB" w:rsidRDefault="006252D6" w:rsidP="009D1DBB">
      <w:pPr>
        <w:pStyle w:val="Heading2"/>
        <w:rPr>
          <w:lang w:val="en-US"/>
        </w:rPr>
      </w:pPr>
      <w:bookmarkStart w:id="55" w:name="_Toc88849765"/>
      <w:r>
        <w:rPr>
          <w:lang w:val="en-US"/>
        </w:rPr>
        <w:t>Glioma tumor-associated macrophages</w:t>
      </w:r>
      <w:bookmarkEnd w:id="55"/>
    </w:p>
    <w:p w14:paraId="71211CBA" w14:textId="350330EA" w:rsidR="009D1DBB" w:rsidRDefault="009D1DBB" w:rsidP="009D1DBB">
      <w:pPr>
        <w:pStyle w:val="Heading3"/>
        <w:rPr>
          <w:lang w:val="en-US"/>
        </w:rPr>
      </w:pPr>
      <w:bookmarkStart w:id="56" w:name="_Toc88849766"/>
      <w:r>
        <w:rPr>
          <w:lang w:val="en-US"/>
        </w:rPr>
        <w:t>Array-based</w:t>
      </w:r>
      <w:bookmarkEnd w:id="56"/>
    </w:p>
    <w:p w14:paraId="5678433E" w14:textId="2F79DEBF" w:rsidR="009D1DBB" w:rsidRPr="009D1DBB" w:rsidRDefault="00DA1028" w:rsidP="009D1DBB">
      <w:pPr>
        <w:rPr>
          <w:lang w:val="en-US"/>
        </w:rPr>
      </w:pPr>
      <w:r>
        <w:rPr>
          <w:lang w:val="en-US"/>
        </w:rPr>
        <w:t xml:space="preserve">Methylation arrays showed </w:t>
      </w:r>
    </w:p>
    <w:p w14:paraId="4C5AAE6C" w14:textId="6C2E3968" w:rsidR="00906CB7" w:rsidRDefault="00906CB7" w:rsidP="00906CB7">
      <w:pPr>
        <w:rPr>
          <w:lang w:val="en-US"/>
        </w:rPr>
      </w:pPr>
    </w:p>
    <w:p w14:paraId="445D42BE" w14:textId="48D64585" w:rsidR="00F27432" w:rsidRDefault="00F27432" w:rsidP="00906CB7">
      <w:pPr>
        <w:rPr>
          <w:lang w:val="en-US"/>
        </w:rPr>
      </w:pPr>
    </w:p>
    <w:p w14:paraId="5F35D8A1" w14:textId="08C387F7" w:rsidR="00F27432" w:rsidRDefault="00F27432" w:rsidP="00906CB7">
      <w:pPr>
        <w:rPr>
          <w:lang w:val="en-US"/>
        </w:rPr>
      </w:pPr>
    </w:p>
    <w:p w14:paraId="5043CCC5" w14:textId="0FD3EC01" w:rsidR="00F27432" w:rsidRDefault="00F27432" w:rsidP="00906CB7">
      <w:pPr>
        <w:rPr>
          <w:lang w:val="en-US"/>
        </w:rPr>
      </w:pPr>
      <w:r>
        <w:rPr>
          <w:lang w:val="en-US"/>
        </w:rPr>
        <w:t>Dendritic cells pretty much only in brain during neuroinflammation</w:t>
      </w:r>
    </w:p>
    <w:p w14:paraId="6A7FCDFE" w14:textId="77777777" w:rsidR="00F27432" w:rsidRDefault="00F27432" w:rsidP="00906CB7">
      <w:pPr>
        <w:rPr>
          <w:lang w:val="en-US"/>
        </w:rPr>
      </w:pPr>
    </w:p>
    <w:p w14:paraId="7CD6BF58" w14:textId="6F8BC561" w:rsidR="00906CB7" w:rsidRDefault="00906CB7" w:rsidP="00906CB7">
      <w:pPr>
        <w:pStyle w:val="Heading1"/>
        <w:rPr>
          <w:lang w:val="en-US"/>
        </w:rPr>
      </w:pPr>
      <w:bookmarkStart w:id="57" w:name="_Toc88849767"/>
      <w:r>
        <w:rPr>
          <w:lang w:val="en-US"/>
        </w:rPr>
        <w:t>Discussion</w:t>
      </w:r>
      <w:bookmarkEnd w:id="57"/>
    </w:p>
    <w:p w14:paraId="60201319" w14:textId="4648FE4F" w:rsidR="00D41896" w:rsidRDefault="00D41896" w:rsidP="00D41896">
      <w:pPr>
        <w:pStyle w:val="Heading2"/>
        <w:rPr>
          <w:lang w:val="en-US"/>
        </w:rPr>
      </w:pPr>
      <w:bookmarkStart w:id="58" w:name="_Toc88849768"/>
      <w:proofErr w:type="spellStart"/>
      <w:r>
        <w:rPr>
          <w:lang w:val="en-US"/>
        </w:rPr>
        <w:t>scMethrix</w:t>
      </w:r>
      <w:bookmarkEnd w:id="58"/>
      <w:proofErr w:type="spellEnd"/>
    </w:p>
    <w:p w14:paraId="11308195" w14:textId="6BB1E6E9" w:rsidR="00C61C53" w:rsidRDefault="000800D7" w:rsidP="00B645AA">
      <w:pPr>
        <w:rPr>
          <w:lang w:val="en-US"/>
        </w:rPr>
      </w:pPr>
      <w:r>
        <w:rPr>
          <w:lang w:val="en-US"/>
        </w:rPr>
        <w:t xml:space="preserve">New techniques in molecular genetics are continuously being developed, and data is being generated at an unprecedented rate. </w:t>
      </w:r>
      <w:r w:rsidR="00423CB3">
        <w:rPr>
          <w:lang w:val="en-US"/>
        </w:rPr>
        <w:t xml:space="preserve">The creates an ever-growing need for reliable and efficient software </w:t>
      </w:r>
      <w:r w:rsidR="00423CB3">
        <w:rPr>
          <w:lang w:val="en-US"/>
        </w:rPr>
        <w:t>analysis</w:t>
      </w:r>
      <w:r w:rsidR="00423CB3">
        <w:rPr>
          <w:lang w:val="en-US"/>
        </w:rPr>
        <w:t xml:space="preserve"> tools. Unfortunately, this often leads to bespoke software that fills a specific need at a certain time, but is unable to adapt to changing data needs, or is simply abandoned. To combat this, project</w:t>
      </w:r>
      <w:r w:rsidR="000C2204">
        <w:rPr>
          <w:lang w:val="en-US"/>
        </w:rPr>
        <w:t>s</w:t>
      </w:r>
      <w:r w:rsidR="00423CB3">
        <w:rPr>
          <w:lang w:val="en-US"/>
        </w:rPr>
        <w:t xml:space="preserve"> like Bioconductor aim to standardize </w:t>
      </w:r>
      <w:r w:rsidR="00CB3F9D">
        <w:rPr>
          <w:lang w:val="en-US"/>
        </w:rPr>
        <w:t>this process</w:t>
      </w:r>
      <w:r w:rsidR="000C2204">
        <w:rPr>
          <w:lang w:val="en-US"/>
        </w:rPr>
        <w:t>, implementing guidelines to ensure that software is extensible, scalable,</w:t>
      </w:r>
      <w:r w:rsidR="00A14BF5">
        <w:rPr>
          <w:lang w:val="en-US"/>
        </w:rPr>
        <w:t xml:space="preserve"> </w:t>
      </w:r>
      <w:r w:rsidR="000C2204">
        <w:rPr>
          <w:lang w:val="en-US"/>
        </w:rPr>
        <w:t>interoperable, a</w:t>
      </w:r>
      <w:r w:rsidR="00A14BF5">
        <w:rPr>
          <w:lang w:val="en-US"/>
        </w:rPr>
        <w:t>nd have</w:t>
      </w:r>
      <w:r w:rsidR="000C2204">
        <w:rPr>
          <w:lang w:val="en-US"/>
        </w:rPr>
        <w:t xml:space="preserve"> high quality documentation. Software designed around these goals</w:t>
      </w:r>
      <w:r w:rsidR="00A14BF5">
        <w:rPr>
          <w:lang w:val="en-US"/>
        </w:rPr>
        <w:t xml:space="preserve"> can</w:t>
      </w:r>
      <w:r w:rsidR="000C2204">
        <w:rPr>
          <w:lang w:val="en-US"/>
        </w:rPr>
        <w:t xml:space="preserve"> </w:t>
      </w:r>
      <w:r w:rsidR="00A14BF5">
        <w:rPr>
          <w:lang w:val="en-US"/>
        </w:rPr>
        <w:t xml:space="preserve">help scientists produce reproduceable research as well as eliminates needless redundancy and wasted effort towards producing tools that may already exist. </w:t>
      </w:r>
      <w:r w:rsidR="00063806">
        <w:rPr>
          <w:lang w:val="en-US"/>
        </w:rPr>
        <w:t xml:space="preserve">The package we have developed here, </w:t>
      </w:r>
      <w:proofErr w:type="spellStart"/>
      <w:r w:rsidR="00063806" w:rsidRPr="00630488">
        <w:rPr>
          <w:rStyle w:val="PackagesChar"/>
        </w:rPr>
        <w:t>scMethrix</w:t>
      </w:r>
      <w:proofErr w:type="spellEnd"/>
      <w:r w:rsidR="00063806">
        <w:rPr>
          <w:lang w:val="en-US"/>
        </w:rPr>
        <w:t xml:space="preserve">, </w:t>
      </w:r>
      <w:r w:rsidR="00C94920">
        <w:rPr>
          <w:lang w:val="en-US"/>
        </w:rPr>
        <w:t>is intended to join that ecosystem. It is based around existing data structures in Bioconductor, the, as well as adapting</w:t>
      </w:r>
      <w:r w:rsidR="006D36E5">
        <w:rPr>
          <w:lang w:val="en-US"/>
        </w:rPr>
        <w:t xml:space="preserve"> to</w:t>
      </w:r>
      <w:r w:rsidR="00C94920">
        <w:rPr>
          <w:lang w:val="en-US"/>
        </w:rPr>
        <w:t xml:space="preserve"> the </w:t>
      </w:r>
      <w:r w:rsidR="006D36E5">
        <w:rPr>
          <w:lang w:val="en-US"/>
        </w:rPr>
        <w:t>common function conventions</w:t>
      </w:r>
      <w:r w:rsidR="006D36E5">
        <w:rPr>
          <w:lang w:val="en-US"/>
        </w:rPr>
        <w:t xml:space="preserve"> of</w:t>
      </w:r>
      <w:r w:rsidR="006D36E5" w:rsidRPr="006D36E5">
        <w:t xml:space="preserve"> </w:t>
      </w:r>
      <w:proofErr w:type="spellStart"/>
      <w:r w:rsidR="00C94920" w:rsidRPr="00C94920">
        <w:rPr>
          <w:rStyle w:val="PackagesChar"/>
        </w:rPr>
        <w:t>BiocGenerics</w:t>
      </w:r>
      <w:proofErr w:type="spellEnd"/>
      <w:r w:rsidR="00FA2E6F" w:rsidRPr="00FA2E6F">
        <w:rPr>
          <w:vertAlign w:val="superscript"/>
        </w:rPr>
        <w:fldChar w:fldCharType="begin"/>
      </w:r>
      <w:r w:rsidR="00FA2E6F" w:rsidRPr="00FA2E6F">
        <w:rPr>
          <w:vertAlign w:val="superscript"/>
        </w:rPr>
        <w:instrText xml:space="preserve"> ADDIN ZOTERO_ITEM CSL_CITATION {"citationID":"ZBRp0KVW","properties":{"formattedCitation":"\\super 157\\nosupersub{}","plainCitation":"157","noteIndex":0},"citationItems":[{"id":1438,"uris":["http://zotero.org/users/local/oxMpWYo5/items/2W8RXHFA"],"uri":["http://zotero.org/users/local/oxMpWYo5/items/2W8RXHFA"],"itemData":{"id":1438,"type":"article-journal","abstract":"A Perspective on the open-source and open-development software project Bioconductor provides an overview for prospective users and developers dealing with high-throughput data in genomics and molecular biology.","container-title":"Nature Methods","DOI":"10.1038/nmeth.3252","ISSN":"1548-7105","issue":"2","journalAbbreviation":"Nat Methods","language":"en","note":"Bandiera_abtest: a\nCg_type: Nature Research Journals\nnumber: 2\nPrimary_atype: Reviews\npublisher: Nature Publishing Group\nSubject_term: Computational platforms and environments\nSubject_term_id: computational-platforms-and-environments","page":"115-121","source":"www.nature.com","title":"Orchestrating high-throughput genomic analysis with Bioconductor","volume":"12","author":[{"family":"Huber","given":"Wolfgang"},{"family":"Carey","given":"Vincent J."},{"family":"Gentleman","given":"Robert"},{"family":"Anders","given":"Simon"},{"family":"Carlson","given":"Marc"},{"family":"Carvalho","given":"Benilton S."},{"family":"Bravo","given":"Hector Corrada"},{"family":"Davis","given":"Sean"},{"family":"Gatto","given":"Laurent"},{"family":"Girke","given":"Thomas"},{"family":"Gottardo","given":"Raphael"},{"family":"Hahne","given":"Florian"},{"family":"Hansen","given":"Kasper D."},{"family":"Irizarry","given":"Rafael A."},{"family":"Lawrence","given":"Michael"},{"family":"Love","given":"Michael I."},{"family":"MacDonald","given":"James"},{"family":"Obenchain","given":"Valerie"},{"family":"Ole</w:instrText>
      </w:r>
      <w:r w:rsidR="00FA2E6F" w:rsidRPr="00FA2E6F">
        <w:rPr>
          <w:rFonts w:hint="eastAsia"/>
          <w:vertAlign w:val="superscript"/>
        </w:rPr>
        <w:instrText>ś</w:instrText>
      </w:r>
      <w:r w:rsidR="00FA2E6F" w:rsidRPr="00FA2E6F">
        <w:rPr>
          <w:vertAlign w:val="superscript"/>
        </w:rPr>
        <w:instrText xml:space="preserve">","given":"Andrzej K."},{"family":"Pagès","given":"Hervé"},{"family":"Reyes","given":"Alejandro"},{"family":"Shannon","given":"Paul"},{"family":"Smyth","given":"Gordon K."},{"family":"Tenenbaum","given":"Dan"},{"family":"Waldron","given":"Levi"},{"family":"Morgan","given":"Martin"}],"issued":{"date-parts":[["2015",2]]}}}],"schema":"https://github.com/citation-style-language/schema/raw/master/csl-citation.json"} </w:instrText>
      </w:r>
      <w:r w:rsidR="00FA2E6F" w:rsidRPr="00FA2E6F">
        <w:rPr>
          <w:vertAlign w:val="superscript"/>
        </w:rPr>
        <w:fldChar w:fldCharType="separate"/>
      </w:r>
      <w:r w:rsidR="00FA2E6F" w:rsidRPr="00FA2E6F">
        <w:rPr>
          <w:vertAlign w:val="superscript"/>
        </w:rPr>
        <w:t>157</w:t>
      </w:r>
      <w:r w:rsidR="00FA2E6F" w:rsidRPr="00FA2E6F">
        <w:rPr>
          <w:vertAlign w:val="superscript"/>
        </w:rPr>
        <w:fldChar w:fldCharType="end"/>
      </w:r>
      <w:r w:rsidR="00C94920">
        <w:rPr>
          <w:lang w:val="en-US"/>
        </w:rPr>
        <w:t xml:space="preserve">. </w:t>
      </w:r>
      <w:r w:rsidR="00FA2E6F">
        <w:rPr>
          <w:lang w:val="en-US"/>
        </w:rPr>
        <w:t xml:space="preserve">As it extends the </w:t>
      </w:r>
      <w:proofErr w:type="spellStart"/>
      <w:r w:rsidR="00FA2E6F" w:rsidRPr="00FA2E6F">
        <w:rPr>
          <w:rStyle w:val="PackagesChar"/>
        </w:rPr>
        <w:t>SummarizedExperiment</w:t>
      </w:r>
      <w:proofErr w:type="spellEnd"/>
      <w:r w:rsidR="00FA2E6F" w:rsidRPr="00FA2E6F">
        <w:rPr>
          <w:lang w:val="en-US"/>
        </w:rPr>
        <w:t xml:space="preserve"> and </w:t>
      </w:r>
      <w:proofErr w:type="spellStart"/>
      <w:r w:rsidR="00FA2E6F" w:rsidRPr="00FA2E6F">
        <w:rPr>
          <w:rStyle w:val="PackagesChar"/>
        </w:rPr>
        <w:t>SingleCellExperiment</w:t>
      </w:r>
      <w:proofErr w:type="spellEnd"/>
      <w:r w:rsidR="00FA2E6F">
        <w:rPr>
          <w:lang w:val="en-US"/>
        </w:rPr>
        <w:t xml:space="preserve"> software classes, existing projects using those experiments objects will be able to utilize most of the functionality within this project without having to convert to an </w:t>
      </w:r>
      <w:proofErr w:type="spellStart"/>
      <w:r w:rsidR="00FA2E6F" w:rsidRPr="00FA2E6F">
        <w:rPr>
          <w:rStyle w:val="PackagesChar"/>
        </w:rPr>
        <w:t>scMethrix</w:t>
      </w:r>
      <w:proofErr w:type="spellEnd"/>
      <w:r w:rsidR="00FA2E6F">
        <w:rPr>
          <w:lang w:val="en-US"/>
        </w:rPr>
        <w:t xml:space="preserve"> object</w:t>
      </w:r>
      <w:r w:rsidR="00924208">
        <w:rPr>
          <w:lang w:val="en-US"/>
        </w:rPr>
        <w:t xml:space="preserve">. </w:t>
      </w:r>
    </w:p>
    <w:p w14:paraId="3850B370" w14:textId="4967728C" w:rsidR="00C61C53" w:rsidRDefault="00C61C53" w:rsidP="00B645AA">
      <w:pPr>
        <w:rPr>
          <w:lang w:val="en-US"/>
        </w:rPr>
      </w:pPr>
      <w:r>
        <w:rPr>
          <w:lang w:val="en-US"/>
        </w:rPr>
        <w:t xml:space="preserve">A major goal of this tool was flexibility. The user should not be limited to pre-programmed functions, as they may not work for specific use cases, or newer algorithms and techniques are developed, but the tool is never updates to use them. </w:t>
      </w:r>
      <w:r w:rsidR="00D773EC">
        <w:rPr>
          <w:lang w:val="en-US"/>
        </w:rPr>
        <w:t>Most of the major operations in the package, such as binning, clustering, and transforming, all allow arbitrary function input</w:t>
      </w:r>
      <w:r w:rsidR="00BF48EE">
        <w:rPr>
          <w:lang w:val="en-US"/>
        </w:rPr>
        <w:t xml:space="preserve"> with minimal conditions for usage.</w:t>
      </w:r>
      <w:r w:rsidR="00D773EC">
        <w:rPr>
          <w:lang w:val="en-US"/>
        </w:rPr>
        <w:t xml:space="preserve"> For </w:t>
      </w:r>
      <w:r w:rsidR="00BF48EE">
        <w:rPr>
          <w:lang w:val="en-US"/>
        </w:rPr>
        <w:t>instance</w:t>
      </w:r>
      <w:r w:rsidR="00D773EC">
        <w:rPr>
          <w:lang w:val="en-US"/>
        </w:rPr>
        <w:t xml:space="preserve">, any </w:t>
      </w:r>
      <w:r w:rsidR="00017B89">
        <w:rPr>
          <w:lang w:val="en-US"/>
        </w:rPr>
        <w:t>imputation</w:t>
      </w:r>
      <w:r w:rsidR="00D773EC">
        <w:rPr>
          <w:lang w:val="en-US"/>
        </w:rPr>
        <w:t xml:space="preserve"> algorithm can be used so long as it accepts an input matrix and will return an identical-in-dimension output matrix with the same column/row ordering. </w:t>
      </w:r>
      <w:r w:rsidR="00DF06EE">
        <w:rPr>
          <w:lang w:val="en-US"/>
        </w:rPr>
        <w:t xml:space="preserve">The end user will not have to wait for the developers to implement new functions, and instead can do it themselves. Continuously adding functionality is also a concern, as software dependencies can spiral out of control, and creating issues once relied upon packages are no longer being updated. </w:t>
      </w:r>
      <w:r w:rsidR="008A612D">
        <w:rPr>
          <w:lang w:val="en-US"/>
        </w:rPr>
        <w:t xml:space="preserve">Developing with a mindset for flexibility can help mitigate these issues and increase functionality for the user. </w:t>
      </w:r>
    </w:p>
    <w:p w14:paraId="20A24C7D" w14:textId="2E1F06CE" w:rsidR="0074379D" w:rsidRDefault="0074379D" w:rsidP="00B645AA">
      <w:pPr>
        <w:rPr>
          <w:lang w:val="en-US"/>
        </w:rPr>
      </w:pPr>
      <w:r>
        <w:rPr>
          <w:lang w:val="en-US"/>
        </w:rPr>
        <w:t xml:space="preserve">As </w:t>
      </w:r>
      <w:proofErr w:type="spellStart"/>
      <w:r>
        <w:rPr>
          <w:lang w:val="en-US"/>
        </w:rPr>
        <w:t>scBS</w:t>
      </w:r>
      <w:proofErr w:type="spellEnd"/>
      <w:r>
        <w:rPr>
          <w:lang w:val="en-US"/>
        </w:rPr>
        <w:t xml:space="preserve">-seq is relatively new, few </w:t>
      </w:r>
      <w:proofErr w:type="gramStart"/>
      <w:r>
        <w:rPr>
          <w:lang w:val="en-US"/>
        </w:rPr>
        <w:t>methylation</w:t>
      </w:r>
      <w:proofErr w:type="gramEnd"/>
      <w:r>
        <w:rPr>
          <w:lang w:val="en-US"/>
        </w:rPr>
        <w:t xml:space="preserve"> analysis tools support single cell data.</w:t>
      </w:r>
      <w:r w:rsidR="004C4AD4">
        <w:rPr>
          <w:lang w:val="en-US"/>
        </w:rPr>
        <w:t xml:space="preserve"> </w:t>
      </w:r>
    </w:p>
    <w:p w14:paraId="7754D36A" w14:textId="0C3F8DC2" w:rsidR="004C4AD4" w:rsidRDefault="004C4AD4" w:rsidP="00B645AA">
      <w:pPr>
        <w:rPr>
          <w:lang w:val="en-US"/>
        </w:rPr>
      </w:pPr>
    </w:p>
    <w:p w14:paraId="7D2E15E0" w14:textId="558D286D" w:rsidR="004C4AD4" w:rsidRDefault="004C4AD4" w:rsidP="00B645AA">
      <w:pPr>
        <w:rPr>
          <w:lang w:val="en-US"/>
        </w:rPr>
      </w:pPr>
      <w:r>
        <w:rPr>
          <w:lang w:val="en-US"/>
        </w:rPr>
        <w:lastRenderedPageBreak/>
        <w:t xml:space="preserve">Most algorithms are designed for </w:t>
      </w:r>
      <w:r w:rsidRPr="004C4AD4">
        <w:rPr>
          <w:lang w:val="en-US"/>
        </w:rPr>
        <w:t>contiguous data</w:t>
      </w:r>
      <w:r>
        <w:rPr>
          <w:lang w:val="en-US"/>
        </w:rPr>
        <w:t xml:space="preserve">, or data with very few missing values. </w:t>
      </w:r>
    </w:p>
    <w:p w14:paraId="3A318F38" w14:textId="1A503861" w:rsidR="0074379D" w:rsidRDefault="0074379D" w:rsidP="00B645AA">
      <w:pPr>
        <w:rPr>
          <w:lang w:val="en-US"/>
        </w:rPr>
      </w:pPr>
    </w:p>
    <w:p w14:paraId="128F9D55" w14:textId="77777777" w:rsidR="0074379D" w:rsidRDefault="0074379D" w:rsidP="00B645AA">
      <w:pPr>
        <w:rPr>
          <w:lang w:val="en-US"/>
        </w:rPr>
      </w:pPr>
    </w:p>
    <w:p w14:paraId="4EF05EE8" w14:textId="34B4E494" w:rsidR="00D41896" w:rsidRDefault="00D41896" w:rsidP="00D41896">
      <w:pPr>
        <w:pStyle w:val="Heading3"/>
        <w:rPr>
          <w:lang w:val="en-US"/>
        </w:rPr>
      </w:pPr>
      <w:bookmarkStart w:id="59" w:name="_Toc88849769"/>
      <w:r>
        <w:rPr>
          <w:lang w:val="en-US"/>
        </w:rPr>
        <w:t>Validation</w:t>
      </w:r>
      <w:bookmarkEnd w:id="59"/>
    </w:p>
    <w:p w14:paraId="166C0E57" w14:textId="3972E318" w:rsidR="004D5C1F" w:rsidRDefault="00D41896" w:rsidP="00D41896">
      <w:pPr>
        <w:rPr>
          <w:lang w:val="en-US"/>
        </w:rPr>
      </w:pPr>
      <w:r>
        <w:rPr>
          <w:lang w:val="en-US"/>
        </w:rPr>
        <w:t xml:space="preserve">In the validation, we expected to see a clear difference between the two culture methods (serum/LIF and 2i/LIF). </w:t>
      </w:r>
      <w:r w:rsidRPr="00D41896">
        <w:rPr>
          <w:lang w:val="en-US"/>
        </w:rPr>
        <w:t>LIF activates transcriptional factor Stat3 which prevents cell differentiation and promotes self-</w:t>
      </w:r>
      <w:r>
        <w:rPr>
          <w:lang w:val="en-US"/>
        </w:rPr>
        <w:t>renewal</w:t>
      </w:r>
      <w:r>
        <w:rPr>
          <w:lang w:val="en-US"/>
        </w:rPr>
        <w:fldChar w:fldCharType="begin"/>
      </w:r>
      <w:r w:rsidR="00FA2E6F">
        <w:rPr>
          <w:lang w:val="en-US"/>
        </w:rPr>
        <w:instrText xml:space="preserve"> ADDIN ZOTERO_ITEM CSL_CITATION {"citationID":"cZckWrCo","properties":{"formattedCitation":"\\super 158\\nosupersub{}","plainCitation":"158","noteIndex":0},"citationItems":[{"id":1314,"uris":["http://zotero.org/users/local/oxMpWYo5/items/2GWSYXIL"],"uri":["http://zotero.org/users/local/oxMpWYo5/items/2GWSYXIL"],"itemData":{"id":1314,"type":"article-journal","abstract":"The propagation of embryonic stem (ES) cells in an undifferentiated pluripotent state is dependent on leukemia inhibitory factor (LIF) or related cytokines. These factors act through receptor complexes containing the signal transducer gp130. The downstream mechanisms that lead to ES cell self-renewal have not been delineated, however. In this study, chimeric receptors were introduced into ES cells. Biochemical and functional studies of transfected cells demonstrated a requirement for engagement and activation of the latent trancription factor STAT3. Detailed mutational analyses unexpectedly revealed that the four STAT3 docking sites in gp130 are not functionally equivalent. The role of STAT3 was then investigated using the dominant interfering mutant, STAT3F. ES cells that expressed this molecule constitutively could not be isolated. An episomal supertransfection strategy was therefore used to enable the consequences of STAT3F expression to be examined. In addition, an inducible STAT3F transgene was generated. In both cases, expression of STAT3F in ES cells growing in the presence of LIF specifically abrogated self-renewal and promoted differentiation. These complementary approaches establish that STAT3 plays a central role in the maintenance of the pluripotential stem cell phenotype. This contrasts with the involvement of STAT3 in the induction of differentiation in somatic cell types. Cell type-specific interpretation of STAT3 activation thus appears to be pivotal to the diverse developmental effects of the LIF family of cytokines. Identification of STAT3 as a key transcriptional determinant of ES cell self-renewal represents a first step in the molecular characterization of pluripotency.","container-title":"Genes &amp; Development","ISSN":"0890-9369","issue":"13","journalAbbreviation":"Genes Dev","note":"PMID: 9649508\nPMCID: PMC316954","page":"2048-2060","source":"PubMed Central","title":"Self-renewal of pluripotent embryonic stem cells is mediated via activation of STAT3","volume":"12","author":[{"family":"Niwa","given":"Hitoshi"},{"family":"Burdon","given":"Tom"},{"family":"Chambers","given":"Ian"},{"family":"Smith","given":"Austin"}],"issued":{"date-parts":[["1998",7,1]]}}}],"schema":"https://github.com/citation-style-language/schema/raw/master/csl-citation.json"} </w:instrText>
      </w:r>
      <w:r>
        <w:rPr>
          <w:lang w:val="en-US"/>
        </w:rPr>
        <w:fldChar w:fldCharType="separate"/>
      </w:r>
      <w:r w:rsidR="00FA2E6F" w:rsidRPr="00FA2E6F">
        <w:rPr>
          <w:rFonts w:ascii="Calibri" w:hAnsi="Calibri" w:cs="Calibri"/>
          <w:szCs w:val="24"/>
          <w:vertAlign w:val="superscript"/>
        </w:rPr>
        <w:t>158</w:t>
      </w:r>
      <w:r>
        <w:rPr>
          <w:lang w:val="en-US"/>
        </w:rPr>
        <w:fldChar w:fldCharType="end"/>
      </w:r>
      <w:r w:rsidRPr="00D41896">
        <w:rPr>
          <w:lang w:val="en-US"/>
        </w:rPr>
        <w:t xml:space="preserve">, whereas 2i contains kinase inhibitors against FGF signaling and this </w:t>
      </w:r>
      <w:r w:rsidR="00983B0A">
        <w:rPr>
          <w:lang w:val="en-US"/>
        </w:rPr>
        <w:t>results in</w:t>
      </w:r>
      <w:r w:rsidRPr="00D41896">
        <w:rPr>
          <w:lang w:val="en-US"/>
        </w:rPr>
        <w:t xml:space="preserve"> genome-wide hypomethylation</w:t>
      </w:r>
      <w:r>
        <w:rPr>
          <w:lang w:val="en-US"/>
        </w:rPr>
        <w:fldChar w:fldCharType="begin"/>
      </w:r>
      <w:r w:rsidR="00FA2E6F">
        <w:rPr>
          <w:lang w:val="en-US"/>
        </w:rPr>
        <w:instrText xml:space="preserve"> ADDIN ZOTERO_ITEM CSL_CITATION {"citationID":"00Jt67wE","properties":{"formattedCitation":"\\super 159\\nosupersub{}","plainCitation":"159","noteIndex":0},"citationItems":[{"id":1317,"uris":["http://zotero.org/users/local/oxMpWYo5/items/J3TL8IX2"],"uri":["http://zotero.org/users/local/oxMpWYo5/items/J3TL8IX2"],"itemData":{"id":1317,"type":"article-journal","abstract":"Genome-wide erasure of DNA methylation takes place in primordial germ cells (PGCs) and early embryos and is linked with pluripotency. Inhibition of Erk1/2 and Gsk3β signaling in mouse embryonic stem cells (ESCs) by small-molecule inhibitors (called 2i) has recently been shown to induce hypomethylation. We show by whole-genome bisulphite sequencing that 2i induces rapid and genome-wide demethylation on a scale and pattern similar to that in migratory PGCs and early embryos. Major satellites, intracisternal A particles (IAPs), and imprinted genes remain relatively resistant to erasure. Demethylation involves oxidation of 5-methylcytosine (5mC) to 5-hydroxymethylcytosine (5hmC), impaired maintenance of 5mC and 5hmC, and repression of the de novo methyltransferases (Dnmt3a and Dnmt3b) and Dnmt3L. We identify a Prdm14- and Nanog-binding cis-acting regulatory region in Dnmt3b that is highly responsive to signaling. These insights provide a framework for understanding how signaling pathways regulate reprogramming to an epigenetic ground state of pluripotency., \n          \n            \n              •\n              Genome-wide analysis of 2i ESCs reveals demethylated genome similar to ICM and PGCs\n            \n            \n              •\n              Demethylation involves TETs, replicative loss of 5mC and 5hmC, suppression of Dnmt3s\n            \n            \n              •\n              NANOG/PRDM14 binding element in Dnmt3b enhancer is highly responsive to signaling\n            \n            \n              •\n              2i and serum epigenetic signatures exist in populations of NanogGFP ESCs and ICM\n            \n          \n        , The transition to ground state pluripotency involves genome-wide DNA demethylation and oxidation of 5mC to 5hmC by Tet proteins.","container-title":"Cell Stem Cell","DOI":"10.1016/j.stem.2013.06.004","ISSN":"1934-5909","issue":"3","journalAbbreviation":"Cell Stem Cell","note":"PMID: 23850245\nPMCID: PMC3765959","page":"351-359","source":"PubMed Central","title":"FGF Signaling Inhibition in ESCs Drives Rapid Genome-wide Demethylation to the Epigenetic Ground State of Pluripotency","volume":"13","author":[{"family":"Ficz","given":"Gabriella"},{"family":"Hore","given":"Timothy A."},{"family":"Santos","given":"Fátima"},{"family":"Lee","given":"Heather J."},{"family":"Dean","given":"Wendy"},{"family":"Arand","given":"Julia"},{"family":"Krueger","given":"Felix"},{"family":"Oxley","given":"David"},{"family":"Paul","given":"Yu-Lee"},{"family":"Walter","given":"Jörn"},{"family":"Cook","given":"Simon J."},{"family":"Andrews","given":"Simon"},{"family":"Branco","given":"Miguel R."},{"family":"Reik","given":"Wolf"}],"issued":{"date-parts":[["2013",9,5]]}}}],"schema":"https://github.com/citation-style-language/schema/raw/master/csl-citation.json"} </w:instrText>
      </w:r>
      <w:r>
        <w:rPr>
          <w:lang w:val="en-US"/>
        </w:rPr>
        <w:fldChar w:fldCharType="separate"/>
      </w:r>
      <w:r w:rsidR="00FA2E6F" w:rsidRPr="00FA2E6F">
        <w:rPr>
          <w:rFonts w:ascii="Calibri" w:hAnsi="Calibri" w:cs="Calibri"/>
          <w:szCs w:val="24"/>
          <w:vertAlign w:val="superscript"/>
        </w:rPr>
        <w:t>159</w:t>
      </w:r>
      <w:r>
        <w:rPr>
          <w:lang w:val="en-US"/>
        </w:rPr>
        <w:fldChar w:fldCharType="end"/>
      </w:r>
      <w:r w:rsidRPr="00D41896">
        <w:rPr>
          <w:lang w:val="en-US"/>
        </w:rPr>
        <w:t>.</w:t>
      </w:r>
      <w:r>
        <w:rPr>
          <w:lang w:val="en-US"/>
        </w:rPr>
        <w:t xml:space="preserve"> </w:t>
      </w:r>
      <w:r w:rsidR="00983B0A">
        <w:rPr>
          <w:lang w:val="en-US"/>
        </w:rPr>
        <w:t>We observed this with our test samples. The 2i-treated cells showed lower methylation across the genome</w:t>
      </w:r>
      <w:r w:rsidR="003F2E1B">
        <w:rPr>
          <w:lang w:val="en-US"/>
        </w:rPr>
        <w:t xml:space="preserve">, while the serum-cultured samples showed expected </w:t>
      </w:r>
      <w:r w:rsidR="00ED0ECE">
        <w:rPr>
          <w:lang w:val="en-US"/>
        </w:rPr>
        <w:t>hyper</w:t>
      </w:r>
      <w:r w:rsidR="003F2E1B">
        <w:rPr>
          <w:lang w:val="en-US"/>
        </w:rPr>
        <w:t>methylation patterns</w:t>
      </w:r>
      <w:r w:rsidR="00983B0A">
        <w:rPr>
          <w:lang w:val="en-US"/>
        </w:rPr>
        <w:t>.</w:t>
      </w:r>
      <w:r w:rsidR="0009456B">
        <w:rPr>
          <w:lang w:val="en-US"/>
        </w:rPr>
        <w:t xml:space="preserve"> </w:t>
      </w:r>
    </w:p>
    <w:p w14:paraId="2B348FEB" w14:textId="4F9A083B" w:rsidR="009B59B1" w:rsidRPr="002A3BF1" w:rsidRDefault="00EB1240" w:rsidP="00F1415F">
      <w:pPr>
        <w:rPr>
          <w:lang w:val="en-US"/>
        </w:rPr>
      </w:pPr>
      <w:r>
        <w:rPr>
          <w:lang w:val="en-US"/>
        </w:rPr>
        <w:t xml:space="preserve">The data </w:t>
      </w:r>
      <w:r w:rsidR="00050E4B">
        <w:rPr>
          <w:lang w:val="en-US"/>
        </w:rPr>
        <w:t xml:space="preserve">downloaded from GEO was high quality. </w:t>
      </w:r>
      <w:r w:rsidR="00931CB2">
        <w:rPr>
          <w:rFonts w:cstheme="minorHAnsi"/>
          <w:lang w:val="en-US"/>
        </w:rPr>
        <w:t>β</w:t>
      </w:r>
      <w:r w:rsidR="00B03546">
        <w:rPr>
          <w:lang w:val="en-US"/>
        </w:rPr>
        <w:t xml:space="preserve">-value showed the expected bi-modal distribution and </w:t>
      </w:r>
      <w:r w:rsidR="00931CB2">
        <w:rPr>
          <w:lang w:val="en-US"/>
        </w:rPr>
        <w:t>coverage was &lt;= 2 for most CpG sites</w:t>
      </w:r>
      <w:r w:rsidR="00002795">
        <w:rPr>
          <w:lang w:val="en-US"/>
        </w:rPr>
        <w:t xml:space="preserve"> as expected for </w:t>
      </w:r>
      <w:proofErr w:type="spellStart"/>
      <w:r w:rsidR="00002795">
        <w:rPr>
          <w:lang w:val="en-US"/>
        </w:rPr>
        <w:t>scBS</w:t>
      </w:r>
      <w:proofErr w:type="spellEnd"/>
      <w:r w:rsidR="00002795">
        <w:rPr>
          <w:lang w:val="en-US"/>
        </w:rPr>
        <w:t>-seq</w:t>
      </w:r>
      <w:r w:rsidR="00931CB2">
        <w:rPr>
          <w:lang w:val="en-US"/>
        </w:rPr>
        <w:t xml:space="preserve">. </w:t>
      </w:r>
      <w:r w:rsidR="00731AE9">
        <w:rPr>
          <w:lang w:val="en-US"/>
        </w:rPr>
        <w:t xml:space="preserve">Sparsity was </w:t>
      </w:r>
      <w:r w:rsidR="00900C63">
        <w:rPr>
          <w:lang w:val="en-US"/>
        </w:rPr>
        <w:t xml:space="preserve">consistent with previous </w:t>
      </w:r>
      <w:proofErr w:type="spellStart"/>
      <w:r w:rsidR="00900C63">
        <w:rPr>
          <w:lang w:val="en-US"/>
        </w:rPr>
        <w:t>scWGBS</w:t>
      </w:r>
      <w:proofErr w:type="spellEnd"/>
      <w:r w:rsidR="00900C63">
        <w:rPr>
          <w:lang w:val="en-US"/>
        </w:rPr>
        <w:t xml:space="preserve"> studies</w:t>
      </w:r>
      <w:r w:rsidR="00900C63">
        <w:rPr>
          <w:lang w:val="en-US"/>
        </w:rPr>
        <w:fldChar w:fldCharType="begin"/>
      </w:r>
      <w:r w:rsidR="00900C63">
        <w:rPr>
          <w:lang w:val="en-US"/>
        </w:rPr>
        <w:instrText xml:space="preserve"> ADDIN ZOTERO_ITEM CSL_CITATION {"citationID":"xixTTD7e","properties":{"formattedCitation":"\\super 92\\nosupersub{}","plainCitation":"92","noteIndex":0},"citationItems":[{"id":1428,"uris":["http://zotero.org/users/local/oxMpWYo5/items/T6XEKRMM"],"uri":["http://zotero.org/users/local/oxMpWYo5/items/T6XEKRMM"],"itemData":{"id":1428,"type":"article-journal","container-title":"Nature biotechnology","DOI":"10.1038/nbt.4112","ISSN":"1087-0156","issue":"5","journalAbbreviation":"Nat Biotechnol","note":"PMID: 29644997\nPMCID: PMC5938134","page":"428-431","source":"PubMed Central","title":"Highly scalable generation of DNA methylation profiles in single cells","volume":"36","author":[{"family":"Mulqueen","given":"Ryan M."},{"family":"Pokholok","given":"Dmitry"},{"family":"Norberg","given":"Steve"},{"family":"Torkenczy","given":"Kristof A."},{"family":"Fields","given":"Andrew J."},{"family":"Sun","given":"Duanchen"},{"family":"Sinnamon","given":"John R."},{"family":"Shendure","given":"Jay"},{"family":"Trapnell","given":"Cole"},{"family":"O’Roak","given":"Brian J."},{"family":"Xia","given":"Zheng"},{"family":"Steemers","given":"Frank J."},{"family":"Adey","given":"Andrew C."}],"issued":{"date-parts":[["2018",6]]}}}],"schema":"https://github.com/citation-style-language/schema/raw/master/csl-citation.json"} </w:instrText>
      </w:r>
      <w:r w:rsidR="00900C63">
        <w:rPr>
          <w:lang w:val="en-US"/>
        </w:rPr>
        <w:fldChar w:fldCharType="separate"/>
      </w:r>
      <w:r w:rsidR="00900C63" w:rsidRPr="00900C63">
        <w:rPr>
          <w:rFonts w:ascii="Calibri" w:hAnsi="Calibri" w:cs="Calibri"/>
          <w:szCs w:val="24"/>
          <w:vertAlign w:val="superscript"/>
        </w:rPr>
        <w:t>92</w:t>
      </w:r>
      <w:r w:rsidR="00900C63">
        <w:rPr>
          <w:lang w:val="en-US"/>
        </w:rPr>
        <w:fldChar w:fldCharType="end"/>
      </w:r>
      <w:r w:rsidR="009B59B1">
        <w:rPr>
          <w:lang w:val="en-US"/>
        </w:rPr>
        <w:t xml:space="preserve">. </w:t>
      </w:r>
      <w:r w:rsidR="002613C5">
        <w:rPr>
          <w:lang w:val="en-US"/>
        </w:rPr>
        <w:t xml:space="preserve">Single nucleotide polymorphisms were not </w:t>
      </w:r>
      <w:r w:rsidR="002613C5">
        <w:rPr>
          <w:lang w:val="en-US"/>
        </w:rPr>
        <w:t>considered, as</w:t>
      </w:r>
      <w:r w:rsidR="0062058B">
        <w:rPr>
          <w:lang w:val="en-US"/>
        </w:rPr>
        <w:t xml:space="preserve"> homozygosity is very high between mice of the same strain</w:t>
      </w:r>
      <w:r w:rsidR="00332C1B">
        <w:rPr>
          <w:lang w:val="en-US"/>
        </w:rPr>
        <w:t>.</w:t>
      </w:r>
      <w:r w:rsidR="0062058B">
        <w:rPr>
          <w:lang w:val="en-US"/>
        </w:rPr>
        <w:t xml:space="preserve"> </w:t>
      </w:r>
      <w:r w:rsidR="00251427">
        <w:rPr>
          <w:lang w:val="en-US"/>
        </w:rPr>
        <w:t xml:space="preserve">Genotyping of </w:t>
      </w:r>
      <w:r w:rsidR="005846A5">
        <w:rPr>
          <w:lang w:val="en-US"/>
        </w:rPr>
        <w:t xml:space="preserve">multiple </w:t>
      </w:r>
      <w:r w:rsidR="00CD2138" w:rsidRPr="00CD2138">
        <w:rPr>
          <w:lang w:val="en-US"/>
        </w:rPr>
        <w:t>C57BL/6</w:t>
      </w:r>
      <w:r w:rsidR="00332C1B">
        <w:rPr>
          <w:lang w:val="en-US"/>
        </w:rPr>
        <w:t>-derived</w:t>
      </w:r>
      <w:r w:rsidR="005846A5">
        <w:rPr>
          <w:lang w:val="en-US"/>
        </w:rPr>
        <w:t xml:space="preserve"> strains</w:t>
      </w:r>
      <w:r w:rsidR="0005605E">
        <w:rPr>
          <w:lang w:val="en-US"/>
        </w:rPr>
        <w:t>, though not including C57BL/6Babr as used here</w:t>
      </w:r>
      <w:r w:rsidR="005846A5">
        <w:rPr>
          <w:lang w:val="en-US"/>
        </w:rPr>
        <w:t>,</w:t>
      </w:r>
      <w:r w:rsidR="00332C1B">
        <w:rPr>
          <w:lang w:val="en-US"/>
        </w:rPr>
        <w:t xml:space="preserve"> show 1</w:t>
      </w:r>
      <w:r w:rsidR="00F75F0E">
        <w:rPr>
          <w:lang w:val="en-US"/>
        </w:rPr>
        <w:t>2</w:t>
      </w:r>
      <w:r w:rsidR="00332C1B">
        <w:rPr>
          <w:lang w:val="en-US"/>
        </w:rPr>
        <w:t xml:space="preserve"> SNPs</w:t>
      </w:r>
      <w:r w:rsidR="0035043B">
        <w:rPr>
          <w:lang w:val="en-US"/>
        </w:rPr>
        <w:t xml:space="preserve"> that vary</w:t>
      </w:r>
      <w:r w:rsidR="00380B8B">
        <w:rPr>
          <w:lang w:val="en-US"/>
        </w:rPr>
        <w:fldChar w:fldCharType="begin"/>
      </w:r>
      <w:r w:rsidR="00FA2E6F">
        <w:rPr>
          <w:lang w:val="en-US"/>
        </w:rPr>
        <w:instrText xml:space="preserve"> ADDIN ZOTERO_ITEM CSL_CITATION {"citationID":"3CX7NEPp","properties":{"formattedCitation":"\\super 160\\nosupersub{}","plainCitation":"160","noteIndex":0},"citationItems":[{"id":1425,"uris":["http://zotero.org/users/local/oxMpWYo5/items/FDLRTPB7"],"uri":["http://zotero.org/users/local/oxMpWYo5/items/FDLRTPB7"],"itemData":{"id":1425,"type":"article-journal","abstract":"The C57BL/6 mouse is the most well-known inbred mouse strain, and has been widely used as a genetic background for congenic and mutant mice. A number of C57BL/6 substrains have been derived from the C57BL/6 founder line and are reported to differ in several phenotypes. There are several major sources of C57BL/6 substrains for the biomedical research community. The importance of their genetic and phenotypic differences among substrains, however, has not yet been well recognized by biomedical researchers. Here, we report the result of screening of the functional deletion of the nicotinamide nucleotide transhydrogenase (Nnt) gene and 1,446 SNPs genotyping among seven C57BL/6 substrains from different sources, such as C57BL/6J, C57BL/6JJcl, C57BL/6JJmsSlc, C57BL/6NJcl, C57BL/6NCrlCrlj, C57BL/6NTac, and C57BL/6CrSlc. The deletion of exon 7-11 in the Nnt gene that was previously reported in C57BL/6J was also observed in other C57BL/6J substrains, indicating that this functional deletion probably occurred at an early stage in the establishment of C57BL/6J substrains. The genotyping of SNP loci clearly demonstrate genetic differences between C57BL/6J and C57BL/6N substrains at 11 loci. Besides, we found another SNP differing between C57BL/6J and other C57BL/6J substrains available from commercial breeders. No genetic difference was detected among C57BL/6N substrains. The C57BL/6CrSlc mouse, originally derived from the National Cancer Institute of the NIH was found to be the same as the C57BL/6N substrains by the SNP pattern. These data will be useful for accurate genetic monitoring of genetically engineered mice with the C57BL/6 background.","container-title":"Experimental Animals","DOI":"10.1538/expanim.58.141","issue":"2","page":"141-149","source":"J-Stage","title":"Genetic Differences among C57BL/6 Substrains","volume":"58","author":[{"family":"Mekada","given":"Kazuyuki"},{"family":"Abe","given":"Kuniya"},{"family":"Murakami","given":"Ayumi"},{"family":"Nakamura","given":"Satoe"},{"family":"Nakata","given":"Hatsumi"},{"family":"Moriwaki","given":"Kazuo"},{"family":"Obata","given":"Yuichi"},{"family":"Yoshiki","given":"Atsushi"}],"issued":{"date-parts":[["2009"]]}}}],"schema":"https://github.com/citation-style-language/schema/raw/master/csl-citation.json"} </w:instrText>
      </w:r>
      <w:r w:rsidR="00380B8B">
        <w:rPr>
          <w:lang w:val="en-US"/>
        </w:rPr>
        <w:fldChar w:fldCharType="separate"/>
      </w:r>
      <w:r w:rsidR="00FA2E6F" w:rsidRPr="00FA2E6F">
        <w:rPr>
          <w:rFonts w:ascii="Calibri" w:hAnsi="Calibri" w:cs="Calibri"/>
          <w:szCs w:val="24"/>
          <w:vertAlign w:val="superscript"/>
        </w:rPr>
        <w:t>160</w:t>
      </w:r>
      <w:r w:rsidR="00380B8B">
        <w:rPr>
          <w:lang w:val="en-US"/>
        </w:rPr>
        <w:fldChar w:fldCharType="end"/>
      </w:r>
      <w:r w:rsidR="00AB6B78">
        <w:rPr>
          <w:lang w:val="en-US"/>
        </w:rPr>
        <w:t xml:space="preserve">. Of those, </w:t>
      </w:r>
      <w:r w:rsidR="00F75F0E">
        <w:rPr>
          <w:lang w:val="en-US"/>
        </w:rPr>
        <w:t xml:space="preserve">5 were intronic and the other 7 did not lie in </w:t>
      </w:r>
      <w:r w:rsidR="00C127E6">
        <w:rPr>
          <w:lang w:val="en-US"/>
        </w:rPr>
        <w:t>promoter regions</w:t>
      </w:r>
      <w:r w:rsidR="001257DE">
        <w:rPr>
          <w:lang w:val="en-US"/>
        </w:rPr>
        <w:t xml:space="preserve"> tested here</w:t>
      </w:r>
      <w:r w:rsidR="00C127E6">
        <w:rPr>
          <w:lang w:val="en-US"/>
        </w:rPr>
        <w:t>.</w:t>
      </w:r>
      <w:r w:rsidR="00F1415F">
        <w:rPr>
          <w:lang w:val="en-US"/>
        </w:rPr>
        <w:t xml:space="preserve"> As well, </w:t>
      </w:r>
      <w:r w:rsidR="00F1415F">
        <w:rPr>
          <w:lang w:val="en-US"/>
        </w:rPr>
        <w:t xml:space="preserve">intra-strain SNP variation is expected to be </w:t>
      </w:r>
      <w:r w:rsidR="00F1415F">
        <w:rPr>
          <w:lang w:val="en-US"/>
        </w:rPr>
        <w:t xml:space="preserve">even </w:t>
      </w:r>
      <w:r w:rsidR="00F1415F">
        <w:rPr>
          <w:lang w:val="en-US"/>
        </w:rPr>
        <w:t>less</w:t>
      </w:r>
      <w:r w:rsidR="00F1415F">
        <w:rPr>
          <w:lang w:val="en-US"/>
        </w:rPr>
        <w:t>.</w:t>
      </w:r>
      <w:r w:rsidR="00F1415F">
        <w:rPr>
          <w:lang w:val="en-US"/>
        </w:rPr>
        <w:t xml:space="preserve"> </w:t>
      </w:r>
      <w:r w:rsidR="00990E94">
        <w:rPr>
          <w:lang w:val="en-US"/>
        </w:rPr>
        <w:t xml:space="preserve">Looking at the count per chromosome, there was nearly zero CpG sites read on the </w:t>
      </w:r>
      <w:r w:rsidR="0068632B">
        <w:rPr>
          <w:lang w:val="en-US"/>
        </w:rPr>
        <w:t>mitochondrial</w:t>
      </w:r>
      <w:r w:rsidR="00990E94">
        <w:rPr>
          <w:lang w:val="en-US"/>
        </w:rPr>
        <w:t xml:space="preserve"> chromosome</w:t>
      </w:r>
      <w:r w:rsidR="0068632B">
        <w:rPr>
          <w:lang w:val="en-US"/>
        </w:rPr>
        <w:t>, but there is only 287 CpGs as per the mm19 genome build</w:t>
      </w:r>
      <w:r w:rsidR="0068632B">
        <w:rPr>
          <w:lang w:val="en-US"/>
        </w:rPr>
        <w:fldChar w:fldCharType="begin"/>
      </w:r>
      <w:r w:rsidR="0068632B">
        <w:rPr>
          <w:lang w:val="en-US"/>
        </w:rPr>
        <w:instrText xml:space="preserve"> ADDIN ZOTERO_ITEM CSL_CITATION {"citationID":"0SOiLteO","properties":{"formattedCitation":"\\super 124\\nosupersub{}","plainCitation":"124","noteIndex":0},"citationItems":[{"id":1320,"uris":["http://zotero.org/users/local/oxMpWYo5/items/JUFQVWXQ"],"uri":["http://zotero.org/users/local/oxMpWYo5/items/JUFQVWXQ"],"itemData":{"id":1320,"type":"webpage","title":"GRCm38 - mm10 - Genome - Assembly - NCBI","URL":"https://www.ncbi.nlm.nih.gov/assembly/GCF_000001635.20/","accessed":{"date-parts":[["2021",11,25]]}},"locator":"10"}],"schema":"https://github.com/citation-style-language/schema/raw/master/csl-citation.json"} </w:instrText>
      </w:r>
      <w:r w:rsidR="0068632B">
        <w:rPr>
          <w:lang w:val="en-US"/>
        </w:rPr>
        <w:fldChar w:fldCharType="separate"/>
      </w:r>
      <w:r w:rsidR="0068632B" w:rsidRPr="0068632B">
        <w:rPr>
          <w:rFonts w:ascii="Calibri" w:hAnsi="Calibri" w:cs="Calibri"/>
          <w:szCs w:val="24"/>
          <w:vertAlign w:val="superscript"/>
        </w:rPr>
        <w:t>124</w:t>
      </w:r>
      <w:r w:rsidR="0068632B">
        <w:rPr>
          <w:lang w:val="en-US"/>
        </w:rPr>
        <w:fldChar w:fldCharType="end"/>
      </w:r>
      <w:r w:rsidR="0068632B">
        <w:rPr>
          <w:lang w:val="en-US"/>
        </w:rPr>
        <w:t xml:space="preserve">, so this was </w:t>
      </w:r>
      <w:r w:rsidR="00C703F1">
        <w:rPr>
          <w:lang w:val="en-US"/>
        </w:rPr>
        <w:t>not un</w:t>
      </w:r>
      <w:r w:rsidR="0068632B">
        <w:rPr>
          <w:lang w:val="en-US"/>
        </w:rPr>
        <w:t xml:space="preserve">expected. </w:t>
      </w:r>
      <w:r w:rsidR="00C703F1">
        <w:rPr>
          <w:lang w:val="en-US"/>
        </w:rPr>
        <w:t>However, t</w:t>
      </w:r>
      <w:r w:rsidR="0068632B">
        <w:rPr>
          <w:lang w:val="en-US"/>
        </w:rPr>
        <w:t xml:space="preserve">he X chromosome </w:t>
      </w:r>
      <w:r w:rsidR="00C703F1">
        <w:rPr>
          <w:lang w:val="en-US"/>
        </w:rPr>
        <w:t xml:space="preserve">surprisingly </w:t>
      </w:r>
      <w:r w:rsidR="0068632B">
        <w:rPr>
          <w:lang w:val="en-US"/>
        </w:rPr>
        <w:t xml:space="preserve">showed very </w:t>
      </w:r>
      <w:r w:rsidR="00C703F1">
        <w:rPr>
          <w:lang w:val="en-US"/>
        </w:rPr>
        <w:t>low reads.</w:t>
      </w:r>
      <w:r w:rsidR="0068632B">
        <w:rPr>
          <w:lang w:val="en-US"/>
        </w:rPr>
        <w:t xml:space="preserve"> </w:t>
      </w:r>
    </w:p>
    <w:p w14:paraId="77A547FF" w14:textId="46B39694" w:rsidR="00135820" w:rsidRDefault="00BC354D" w:rsidP="009B586D">
      <w:pPr>
        <w:rPr>
          <w:lang w:val="en-US"/>
        </w:rPr>
      </w:pPr>
      <w:r>
        <w:rPr>
          <w:lang w:val="en-US"/>
        </w:rPr>
        <w:t>One significant outlier was present in the serum samples (</w:t>
      </w:r>
      <w:r w:rsidRPr="0063348A">
        <w:rPr>
          <w:rFonts w:cstheme="minorHAnsi"/>
        </w:rPr>
        <w:t>β</w:t>
      </w:r>
      <w:r>
        <w:rPr>
          <w:lang w:val="en-US"/>
        </w:rPr>
        <w:t xml:space="preserve"> &lt; 30% of the group mean). </w:t>
      </w:r>
      <w:r w:rsidR="007C0C52">
        <w:rPr>
          <w:lang w:val="en-US"/>
        </w:rPr>
        <w:t xml:space="preserve">This could </w:t>
      </w:r>
      <w:r w:rsidR="00B249F4">
        <w:rPr>
          <w:lang w:val="en-US"/>
        </w:rPr>
        <w:t xml:space="preserve">also </w:t>
      </w:r>
      <w:r w:rsidR="007C0C52">
        <w:rPr>
          <w:lang w:val="en-US"/>
        </w:rPr>
        <w:t xml:space="preserve">possibly be due to </w:t>
      </w:r>
      <w:r w:rsidR="00005956">
        <w:rPr>
          <w:lang w:val="en-US"/>
        </w:rPr>
        <w:t>LIF-resistance</w:t>
      </w:r>
      <w:r w:rsidR="007C0C52">
        <w:rPr>
          <w:lang w:val="en-US"/>
        </w:rPr>
        <w:t>, as</w:t>
      </w:r>
      <w:r w:rsidR="00A17F8C">
        <w:rPr>
          <w:lang w:val="en-US"/>
        </w:rPr>
        <w:t xml:space="preserve"> </w:t>
      </w:r>
      <w:r w:rsidR="007C0C52">
        <w:rPr>
          <w:lang w:val="en-US"/>
        </w:rPr>
        <w:t>this</w:t>
      </w:r>
      <w:r w:rsidR="00005956">
        <w:rPr>
          <w:lang w:val="en-US"/>
        </w:rPr>
        <w:t xml:space="preserve"> could indirectly cause methylation</w:t>
      </w:r>
      <w:r w:rsidR="0009456B">
        <w:rPr>
          <w:lang w:val="en-US"/>
        </w:rPr>
        <w:t xml:space="preserve"> to fall</w:t>
      </w:r>
      <w:r w:rsidR="00005956">
        <w:rPr>
          <w:lang w:val="en-US"/>
        </w:rPr>
        <w:t xml:space="preserve">. </w:t>
      </w:r>
      <w:r w:rsidR="0009456B">
        <w:rPr>
          <w:lang w:val="en-US"/>
        </w:rPr>
        <w:t>The cells used in this experiment were E1</w:t>
      </w:r>
      <w:r w:rsidR="00145A5F">
        <w:rPr>
          <w:lang w:val="en-US"/>
        </w:rPr>
        <w:t>4</w:t>
      </w:r>
      <w:r w:rsidR="0009456B">
        <w:rPr>
          <w:lang w:val="en-US"/>
        </w:rPr>
        <w:t xml:space="preserve"> mouse ESCs</w:t>
      </w:r>
      <w:r w:rsidR="00A17F8C">
        <w:rPr>
          <w:lang w:val="en-US"/>
        </w:rPr>
        <w:t>, and</w:t>
      </w:r>
      <w:r w:rsidR="0009456B">
        <w:rPr>
          <w:lang w:val="en-US"/>
        </w:rPr>
        <w:t xml:space="preserve"> </w:t>
      </w:r>
      <w:r w:rsidR="00A17F8C">
        <w:rPr>
          <w:rFonts w:cstheme="minorHAnsi"/>
          <w:lang w:val="en-US"/>
        </w:rPr>
        <w:t>β</w:t>
      </w:r>
      <w:r w:rsidR="00A17F8C">
        <w:rPr>
          <w:lang w:val="en-US"/>
        </w:rPr>
        <w:t>-value</w:t>
      </w:r>
      <w:r w:rsidR="00A17F8C">
        <w:rPr>
          <w:lang w:val="en-US"/>
        </w:rPr>
        <w:t>s a</w:t>
      </w:r>
      <w:r w:rsidR="007C0C52">
        <w:rPr>
          <w:lang w:val="en-US"/>
        </w:rPr>
        <w:t xml:space="preserve">t E14 </w:t>
      </w:r>
      <w:r w:rsidR="00A17F8C">
        <w:rPr>
          <w:lang w:val="en-US"/>
        </w:rPr>
        <w:t>are</w:t>
      </w:r>
      <w:r w:rsidR="007C0C52">
        <w:rPr>
          <w:lang w:val="en-US"/>
        </w:rPr>
        <w:t xml:space="preserve"> about </w:t>
      </w:r>
      <w:r w:rsidR="00A17F8C">
        <w:rPr>
          <w:lang w:val="en-US"/>
        </w:rPr>
        <w:t>0.6</w:t>
      </w:r>
      <w:r w:rsidR="00933902">
        <w:rPr>
          <w:lang w:val="en-US"/>
        </w:rPr>
        <w:t xml:space="preserve"> </w:t>
      </w:r>
      <w:r w:rsidR="007C0C52">
        <w:rPr>
          <w:lang w:val="en-US"/>
        </w:rPr>
        <w:t>around promoter regions</w:t>
      </w:r>
      <w:r w:rsidR="007C0C52">
        <w:rPr>
          <w:lang w:val="en-US"/>
        </w:rPr>
        <w:fldChar w:fldCharType="begin"/>
      </w:r>
      <w:r w:rsidR="00FA2E6F">
        <w:rPr>
          <w:lang w:val="en-US"/>
        </w:rPr>
        <w:instrText xml:space="preserve"> ADDIN ZOTERO_ITEM CSL_CITATION {"citationID":"w66NLVtv","properties":{"formattedCitation":"\\super 161\\nosupersub{}","plainCitation":"161","noteIndex":0},"citationItems":[{"id":1435,"uris":["http://zotero.org/users/local/oxMpWYo5/items/62RD988U"],"uri":["http://zotero.org/users/local/oxMpWYo5/items/62RD988U"],"itemData":{"id":1435,"type":"article-journal","abstract":"The faithful transmission of DNA methylation patterns through cell divisions is essential for the daughter cells to retain a proper cell identity. To achieve a comprehensive assessment of methylation fidelity, we implemented a genome-scale hairpin bisulfite sequencing approach to generate methylation data for DNA double strands simultaneously. We show here that methylation fidelity increases globally during differentiation of mouse embryonic stem cells (mESCs), and is particularly high in the promoter regions of actively expressed genes and positively correlated with active histone modification marks and binding of transcription factors. The majority of intermediately (40%–60%) methylated CpG dinucleotides are hemi-methylated and have low methylation fidelity, particularly in the differentiating mESCs. While 5-hmC and 5-mC tend to coexist, there is no significant correlation between 5-hmC levels and methylation fidelity. Our findings may shed new light on our understanding of the origins of methylation variations and the mechanisms underlying DNA methylation transmission.","container-title":"Genome Research","DOI":"10.1101/gr.163147.113","ISSN":"1088-9051","issue":"8","journalAbbreviation":"Genome Res","note":"PMID: 24835587\nPMCID: PMC4120083","page":"1296-1307","source":"PubMed Central","title":"The dynamics of DNA methylation fidelity during mouse embryonic stem cell self-renewal and differentiation","volume":"24","author":[{"family":"Zhao","given":"Lei"},{"family":"Sun","given":"Ming-an"},{"family":"Li","given":"Zejuan"},{"family":"Bai","given":"Xue"},{"family":"Yu","given":"Miao"},{"family":"Wang","given":"Min"},{"family":"Liang","given":"Liji"},{"family":"Shao","given":"Xiaojian"},{"family":"Arnovitz","given":"Stephen"},{"family":"Wang","given":"Qianfei"},{"family":"He","given":"Chuan"},{"family":"Lu","given":"Xuemei"},{"family":"Chen","given":"Jianjun"},{"family":"Xie","given":"Hehuang"}],"issued":{"date-parts":[["2014",8]]}}}],"schema":"https://github.com/citation-style-language/schema/raw/master/csl-citation.json"} </w:instrText>
      </w:r>
      <w:r w:rsidR="007C0C52">
        <w:rPr>
          <w:lang w:val="en-US"/>
        </w:rPr>
        <w:fldChar w:fldCharType="separate"/>
      </w:r>
      <w:r w:rsidR="00FA2E6F" w:rsidRPr="00FA2E6F">
        <w:rPr>
          <w:rFonts w:ascii="Calibri" w:hAnsi="Calibri" w:cs="Calibri"/>
          <w:szCs w:val="24"/>
          <w:vertAlign w:val="superscript"/>
        </w:rPr>
        <w:t>161</w:t>
      </w:r>
      <w:r w:rsidR="007C0C52">
        <w:rPr>
          <w:lang w:val="en-US"/>
        </w:rPr>
        <w:fldChar w:fldCharType="end"/>
      </w:r>
      <w:r w:rsidR="00A17F8C">
        <w:rPr>
          <w:lang w:val="en-US"/>
        </w:rPr>
        <w:t xml:space="preserve">, which is </w:t>
      </w:r>
      <w:r w:rsidR="00933902">
        <w:rPr>
          <w:lang w:val="en-US"/>
        </w:rPr>
        <w:t>slightly less than</w:t>
      </w:r>
      <w:r w:rsidR="00A17F8C">
        <w:rPr>
          <w:lang w:val="en-US"/>
        </w:rPr>
        <w:t xml:space="preserve"> we </w:t>
      </w:r>
      <w:r w:rsidR="00933902">
        <w:rPr>
          <w:lang w:val="en-US"/>
        </w:rPr>
        <w:t>observed (</w:t>
      </w:r>
      <m:oMath>
        <m:acc>
          <m:accPr>
            <m:chr m:val="̅"/>
            <m:ctrlPr>
              <w:rPr>
                <w:rFonts w:ascii="Cambria Math" w:hAnsi="Cambria Math"/>
                <w:i/>
                <w:lang w:val="en-US"/>
              </w:rPr>
            </m:ctrlPr>
          </m:accPr>
          <m:e>
            <m:r>
              <m:rPr>
                <m:sty m:val="p"/>
              </m:rPr>
              <w:rPr>
                <w:rFonts w:ascii="Cambria Math" w:hAnsi="Cambria Math" w:cstheme="minorHAnsi"/>
                <w:lang w:val="en-US"/>
              </w:rPr>
              <m:t>β</m:t>
            </m:r>
          </m:e>
        </m:acc>
      </m:oMath>
      <w:r w:rsidR="00933902">
        <w:rPr>
          <w:lang w:val="en-US"/>
        </w:rPr>
        <w:t xml:space="preserve"> = 0.68), so the cells used here may have an epiphenotype more similar to an E13 ESC. If a cell was LIF-resistant, it could start differentiating and continue demethylation until approximately E14.5, though this drop would be considerably less than what th</w:t>
      </w:r>
      <w:r w:rsidR="00BA48CD">
        <w:rPr>
          <w:lang w:val="en-US"/>
        </w:rPr>
        <w:t>is</w:t>
      </w:r>
      <w:r w:rsidR="00933902">
        <w:rPr>
          <w:lang w:val="en-US"/>
        </w:rPr>
        <w:t xml:space="preserve"> outlier shows (</w:t>
      </w:r>
      <m:oMath>
        <m:acc>
          <m:accPr>
            <m:chr m:val="̅"/>
            <m:ctrlPr>
              <w:rPr>
                <w:rFonts w:ascii="Cambria Math" w:hAnsi="Cambria Math"/>
                <w:i/>
                <w:lang w:val="en-US"/>
              </w:rPr>
            </m:ctrlPr>
          </m:accPr>
          <m:e>
            <m:r>
              <m:rPr>
                <m:sty m:val="p"/>
              </m:rPr>
              <w:rPr>
                <w:rFonts w:ascii="Cambria Math" w:hAnsi="Cambria Math" w:cstheme="minorHAnsi"/>
                <w:lang w:val="en-US"/>
              </w:rPr>
              <m:t>β</m:t>
            </m:r>
          </m:e>
        </m:acc>
        <m:r>
          <w:rPr>
            <w:rFonts w:ascii="Cambria Math" w:hAnsi="Cambria Math"/>
            <w:lang w:val="en-US"/>
          </w:rPr>
          <m:t xml:space="preserve"> </m:t>
        </m:r>
      </m:oMath>
      <w:r w:rsidR="00933902">
        <w:rPr>
          <w:lang w:val="en-US"/>
        </w:rPr>
        <w:t>= 0.19).</w:t>
      </w:r>
      <w:r w:rsidR="009B586D">
        <w:rPr>
          <w:lang w:val="en-US"/>
        </w:rPr>
        <w:t xml:space="preserve"> </w:t>
      </w:r>
      <w:r w:rsidR="00243EDF">
        <w:rPr>
          <w:lang w:val="en-US"/>
        </w:rPr>
        <w:t>Alternatively, t</w:t>
      </w:r>
      <w:r w:rsidR="00243EDF">
        <w:rPr>
          <w:lang w:val="en-US"/>
        </w:rPr>
        <w:t>his could be an example of detecting a rare cell where gene expression or methylation pattern shows significant difference from the characteristic cell.</w:t>
      </w:r>
      <w:r w:rsidR="00243EDF">
        <w:rPr>
          <w:lang w:val="en-US"/>
        </w:rPr>
        <w:t xml:space="preserve"> </w:t>
      </w:r>
      <w:r w:rsidR="0017189B">
        <w:rPr>
          <w:lang w:val="en-US"/>
        </w:rPr>
        <w:t xml:space="preserve">This </w:t>
      </w:r>
      <w:r w:rsidR="00095A9F">
        <w:rPr>
          <w:lang w:val="en-US"/>
        </w:rPr>
        <w:t xml:space="preserve">may represent a </w:t>
      </w:r>
      <w:r w:rsidR="0017189B">
        <w:rPr>
          <w:lang w:val="en-US"/>
        </w:rPr>
        <w:t>mutator phenotype</w:t>
      </w:r>
      <w:r w:rsidR="00956655">
        <w:rPr>
          <w:lang w:val="en-US"/>
        </w:rPr>
        <w:t>, characterized by widespread DNA or chromosomal changes</w:t>
      </w:r>
      <w:r w:rsidR="006C516C">
        <w:rPr>
          <w:lang w:val="en-US"/>
        </w:rPr>
        <w:fldChar w:fldCharType="begin"/>
      </w:r>
      <w:r w:rsidR="006C516C">
        <w:rPr>
          <w:lang w:val="en-US"/>
        </w:rPr>
        <w:instrText xml:space="preserve"> ADDIN ZOTERO_ITEM CSL_CITATION {"citationID":"xklaJEEF","properties":{"formattedCitation":"\\super 162\\nosupersub{}","plainCitation":"162","noteIndex":0},"citationItems":[{"id":1444,"uris":["http://zotero.org/users/local/oxMpWYo5/items/HK9L8SQX"],"uri":["http://zotero.org/users/local/oxMpWYo5/items/HK9L8SQX"],"itemData":{"id":1444,"type":"article-journal","abstract":"We have proposed that an early step in tumor progression is the expression of a mutator phenotype resulting from mutations in genes that normally function in the maintenance of genetic stability. There is new and strong experimental evidence that supports the concept of a mutator phenotype in cancer. As technologies for chromosomal visualization and DNA advance, there are increasing data that human cancer cells contain large numbers of mutations. First, I will review the concept of a mutator phenotype. Second, I will present the recent evidence that individual cancer cells contain thousands of mutations. Third, I will explore potential target genes that are required for maintenance of genetic stability in normal cells and ask if they are mutated in cancer cells. Fourth, I will address the timing of a mutator phenotype; is it an early event during tumor progression? Do tumors already contain cells that harbor mutations rendering them resistant to most chemotherapeutic agents? Lastly, I will speculate on the theoretical and practical implication of a mutator phenotype in cancer and consider the possibility of cancer prevention by delay, i.e., a reduction in mutation rates early during carcinogenesis might slow the progression of tumors.","container-title":"Cancer Research","ISSN":"0008-5472","issue":"8","journalAbbreviation":"Cancer Res","language":"eng","note":"PMID: 11309271","page":"3230-3239","source":"PubMed","title":"A mutator phenotype in cancer","volume":"61","author":[{"family":"Loeb","given":"L. A."}],"issued":{"date-parts":[["2001",4,15]]}}}],"schema":"https://github.com/citation-style-language/schema/raw/master/csl-citation.json"} </w:instrText>
      </w:r>
      <w:r w:rsidR="006C516C">
        <w:rPr>
          <w:lang w:val="en-US"/>
        </w:rPr>
        <w:fldChar w:fldCharType="separate"/>
      </w:r>
      <w:r w:rsidR="006C516C" w:rsidRPr="006C516C">
        <w:rPr>
          <w:rFonts w:ascii="Calibri" w:hAnsi="Calibri" w:cs="Calibri"/>
          <w:szCs w:val="24"/>
          <w:vertAlign w:val="superscript"/>
        </w:rPr>
        <w:t>162</w:t>
      </w:r>
      <w:r w:rsidR="006C516C">
        <w:rPr>
          <w:lang w:val="en-US"/>
        </w:rPr>
        <w:fldChar w:fldCharType="end"/>
      </w:r>
      <w:r w:rsidR="00956655">
        <w:rPr>
          <w:lang w:val="en-US"/>
        </w:rPr>
        <w:t>.</w:t>
      </w:r>
      <w:r w:rsidR="00C86A08">
        <w:rPr>
          <w:lang w:val="en-US"/>
        </w:rPr>
        <w:t xml:space="preserve"> T</w:t>
      </w:r>
      <w:r w:rsidR="008A5FA6">
        <w:rPr>
          <w:lang w:val="en-US"/>
        </w:rPr>
        <w:t xml:space="preserve">his typical refers to somatic mutations, </w:t>
      </w:r>
      <w:r w:rsidR="00C86A08">
        <w:rPr>
          <w:lang w:val="en-US"/>
        </w:rPr>
        <w:t xml:space="preserve">but </w:t>
      </w:r>
      <w:r w:rsidR="008A5FA6">
        <w:rPr>
          <w:lang w:val="en-US"/>
        </w:rPr>
        <w:t xml:space="preserve">widespread epigenomic changes would </w:t>
      </w:r>
      <w:r w:rsidR="00135820">
        <w:rPr>
          <w:lang w:val="en-US"/>
        </w:rPr>
        <w:t>have comparable effect.</w:t>
      </w:r>
      <w:r w:rsidR="001136B0">
        <w:rPr>
          <w:lang w:val="en-US"/>
        </w:rPr>
        <w:t xml:space="preserve"> </w:t>
      </w:r>
      <w:r w:rsidR="00B65E63">
        <w:rPr>
          <w:lang w:val="en-US"/>
        </w:rPr>
        <w:t>Epi</w:t>
      </w:r>
      <w:r w:rsidR="001136B0">
        <w:rPr>
          <w:lang w:val="en-US"/>
        </w:rPr>
        <w:t xml:space="preserve">mutations of </w:t>
      </w:r>
      <w:r w:rsidR="00B65E63">
        <w:rPr>
          <w:lang w:val="en-US"/>
        </w:rPr>
        <w:t>genes regulating</w:t>
      </w:r>
      <w:r w:rsidR="001136B0">
        <w:rPr>
          <w:lang w:val="en-US"/>
        </w:rPr>
        <w:t xml:space="preserve"> </w:t>
      </w:r>
      <w:r w:rsidR="00B65E63">
        <w:rPr>
          <w:lang w:val="en-US"/>
        </w:rPr>
        <w:t xml:space="preserve">the </w:t>
      </w:r>
      <w:r w:rsidR="001136B0">
        <w:rPr>
          <w:lang w:val="en-US"/>
        </w:rPr>
        <w:t>methylation machinery can drastically change DNAme patterns</w:t>
      </w:r>
      <w:r w:rsidR="001136B0">
        <w:rPr>
          <w:lang w:val="en-US"/>
        </w:rPr>
        <w:fldChar w:fldCharType="begin"/>
      </w:r>
      <w:r w:rsidR="001136B0">
        <w:rPr>
          <w:lang w:val="en-US"/>
        </w:rPr>
        <w:instrText xml:space="preserve"> ADDIN ZOTERO_ITEM CSL_CITATION {"citationID":"BZ84Wrgk","properties":{"formattedCitation":"\\super 12,27\\nosupersub{}","plainCitation":"12,27","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1136B0">
        <w:rPr>
          <w:lang w:val="en-US"/>
        </w:rPr>
        <w:fldChar w:fldCharType="separate"/>
      </w:r>
      <w:r w:rsidR="001136B0" w:rsidRPr="001136B0">
        <w:rPr>
          <w:rFonts w:ascii="Calibri" w:hAnsi="Calibri" w:cs="Calibri"/>
          <w:szCs w:val="24"/>
          <w:vertAlign w:val="superscript"/>
        </w:rPr>
        <w:t>12,27</w:t>
      </w:r>
      <w:r w:rsidR="001136B0">
        <w:rPr>
          <w:lang w:val="en-US"/>
        </w:rPr>
        <w:fldChar w:fldCharType="end"/>
      </w:r>
      <w:r w:rsidR="007D7929">
        <w:rPr>
          <w:lang w:val="en-US"/>
        </w:rPr>
        <w:t>.</w:t>
      </w:r>
      <w:r w:rsidR="00B65E63">
        <w:rPr>
          <w:lang w:val="en-US"/>
        </w:rPr>
        <w:t xml:space="preserve"> </w:t>
      </w:r>
      <w:r w:rsidR="00DD4B39">
        <w:rPr>
          <w:lang w:val="en-US"/>
        </w:rPr>
        <w:t>If these cells replicate unchecked, a</w:t>
      </w:r>
      <w:r w:rsidR="00135820">
        <w:rPr>
          <w:lang w:val="en-US"/>
        </w:rPr>
        <w:t xml:space="preserve"> t</w:t>
      </w:r>
      <w:r w:rsidR="00135820" w:rsidRPr="00135820">
        <w:rPr>
          <w:lang w:val="en-US"/>
        </w:rPr>
        <w:t>eratoma</w:t>
      </w:r>
      <w:r w:rsidR="00135820">
        <w:rPr>
          <w:lang w:val="en-US"/>
        </w:rPr>
        <w:t xml:space="preserve"> could result, a tumor made up of embryonic stem cells</w:t>
      </w:r>
      <w:r w:rsidR="00135820">
        <w:rPr>
          <w:lang w:val="en-US"/>
        </w:rPr>
        <w:fldChar w:fldCharType="begin"/>
      </w:r>
      <w:r w:rsidR="00135820">
        <w:rPr>
          <w:lang w:val="en-US"/>
        </w:rPr>
        <w:instrText xml:space="preserve"> ADDIN ZOTERO_ITEM CSL_CITATION {"citationID":"RAFtg4YO","properties":{"formattedCitation":"\\super 163\\nosupersub{}","plainCitation":"163","noteIndex":0},"citationItems":[{"id":1446,"uris":["http://zotero.org/users/local/oxMpWYo5/items/FR9HTDA6"],"uri":["http://zotero.org/users/local/oxMpWYo5/items/FR9HTDA6"],"itemData":{"id":1446,"type":"chapter","abstract":"Human embryonic stem cells (HESCs) are the in vitro descendants of the pluripotent inner cell mass (ICM) of human blastocyst stage embryos. HESCs can be kept undifferentiated in culture or be differentiated to tissues representing all three germ layers, both in vivo and in vitro. These properties make HESC‐based therapy remarkably appealing for the treatment of various disorders. Upon transplantation in vivo, undifferentiated HESCs rapidly generate the formation of large tumors called teratomas. These are benign masses of haphazardly differentiated tissues. Teratomas also appear spontaneously in humans and in mice. When they also encompass a core of malignant undifferentiated cells, these tumors are defined as teratocarcinomas. These malignant undifferentiated cells are termed embryonic carcinoma (EC), and are the malignant counterparts of embryonic stem cells. Here we review the history of experimental teratomas and teratocarcinomas, from spontaneous teratocarcinomas in mice to induced teratomas by HESC transplantation. We then discuss cellular and molecular aspects of the tumorigenicity of HESCs. We also describe the utilization of HESC‐induced teratomas for the modeling of early human embryogenesis and for modeling developmental diseases. The problem of HESC‐induced teratomas may also impede or prevent future HESC‐based therapies. We thus conclude with a survey of approaches to evade HESC‐induced tumor formation.","container-title":"Advances in Cancer Research","language":"en","note":"DOI: 10.1016/S0065-230X(08)00005-5","page":"133-158","publisher":"Academic Press","source":"ScienceDirect","title":"The Tumorigenicity of Human Embryonic Stem Cells","URL":"https://www.sciencedirect.com/science/article/pii/S0065230X08000055","volume":"100","author":[{"family":"Blum","given":"Barak"},{"family":"Benvenisty","given":"Nissim"}],"accessed":{"date-parts":[["2021",12,1]]},"issued":{"date-parts":[["2008",1,1]]}}}],"schema":"https://github.com/citation-style-language/schema/raw/master/csl-citation.json"} </w:instrText>
      </w:r>
      <w:r w:rsidR="00135820">
        <w:rPr>
          <w:lang w:val="en-US"/>
        </w:rPr>
        <w:fldChar w:fldCharType="separate"/>
      </w:r>
      <w:r w:rsidR="00135820" w:rsidRPr="00135820">
        <w:rPr>
          <w:rFonts w:ascii="Calibri" w:hAnsi="Calibri" w:cs="Calibri"/>
          <w:szCs w:val="24"/>
          <w:vertAlign w:val="superscript"/>
        </w:rPr>
        <w:t>163</w:t>
      </w:r>
      <w:r w:rsidR="00135820">
        <w:rPr>
          <w:lang w:val="en-US"/>
        </w:rPr>
        <w:fldChar w:fldCharType="end"/>
      </w:r>
      <w:r w:rsidR="00135820">
        <w:rPr>
          <w:lang w:val="en-US"/>
        </w:rPr>
        <w:t>.</w:t>
      </w:r>
      <w:r w:rsidR="005D3A4E">
        <w:rPr>
          <w:lang w:val="en-US"/>
        </w:rPr>
        <w:t xml:space="preserve"> </w:t>
      </w:r>
    </w:p>
    <w:p w14:paraId="6826F427" w14:textId="77777777" w:rsidR="00505140" w:rsidRDefault="00505140" w:rsidP="009B586D">
      <w:pPr>
        <w:rPr>
          <w:lang w:val="en-US"/>
        </w:rPr>
      </w:pPr>
    </w:p>
    <w:p w14:paraId="315D6D09" w14:textId="77777777" w:rsidR="00207E9F" w:rsidRDefault="00207E9F" w:rsidP="009B586D">
      <w:pPr>
        <w:rPr>
          <w:lang w:val="en-US"/>
        </w:rPr>
      </w:pPr>
    </w:p>
    <w:p w14:paraId="506E3390" w14:textId="77777777" w:rsidR="000C584C" w:rsidRDefault="000C584C" w:rsidP="009B586D">
      <w:pPr>
        <w:rPr>
          <w:lang w:val="en-US"/>
        </w:rPr>
      </w:pPr>
    </w:p>
    <w:p w14:paraId="6254DB83" w14:textId="2A80C14E" w:rsidR="00F75F0E" w:rsidRDefault="00F75F0E" w:rsidP="00D41896">
      <w:pPr>
        <w:rPr>
          <w:lang w:val="en-US"/>
        </w:rPr>
      </w:pPr>
    </w:p>
    <w:p w14:paraId="0780AF61" w14:textId="77777777" w:rsidR="00F75F0E" w:rsidRDefault="00F75F0E" w:rsidP="00D41896">
      <w:pPr>
        <w:rPr>
          <w:lang w:val="en-US"/>
        </w:rPr>
      </w:pPr>
    </w:p>
    <w:p w14:paraId="7D39310D" w14:textId="00C40ED6" w:rsidR="00983B0A" w:rsidRDefault="00983B0A" w:rsidP="00445856">
      <w:pPr>
        <w:pStyle w:val="Citation"/>
      </w:pPr>
    </w:p>
    <w:p w14:paraId="4295F943" w14:textId="77777777" w:rsidR="00983B0A" w:rsidRDefault="00983B0A" w:rsidP="00D41896">
      <w:pPr>
        <w:rPr>
          <w:lang w:val="en-US"/>
        </w:rPr>
      </w:pPr>
    </w:p>
    <w:p w14:paraId="32451306" w14:textId="1EF7ACB7" w:rsidR="00983B0A" w:rsidRDefault="00983B0A" w:rsidP="00D41896">
      <w:pPr>
        <w:rPr>
          <w:lang w:val="en-US"/>
        </w:rPr>
      </w:pPr>
    </w:p>
    <w:p w14:paraId="4AFE2C7D" w14:textId="13FDA542" w:rsidR="00906CB7" w:rsidRDefault="00906CB7" w:rsidP="00906CB7">
      <w:pPr>
        <w:rPr>
          <w:lang w:val="en-US"/>
        </w:rPr>
      </w:pPr>
    </w:p>
    <w:p w14:paraId="04B99365" w14:textId="4C534BC5" w:rsidR="00906CB7" w:rsidRDefault="00925E76" w:rsidP="00925E76">
      <w:pPr>
        <w:pStyle w:val="Heading1"/>
        <w:rPr>
          <w:lang w:val="en-US"/>
        </w:rPr>
      </w:pPr>
      <w:bookmarkStart w:id="60" w:name="_Toc88849770"/>
      <w:r>
        <w:rPr>
          <w:lang w:val="en-US"/>
        </w:rPr>
        <w:t>Future Outlook</w:t>
      </w:r>
      <w:bookmarkEnd w:id="60"/>
      <w:r w:rsidR="00734333">
        <w:rPr>
          <w:lang w:val="en-US"/>
        </w:rPr>
        <w:t>s</w:t>
      </w:r>
    </w:p>
    <w:p w14:paraId="7EBE25A5" w14:textId="1A802DE3" w:rsidR="005C2107" w:rsidRDefault="00734333" w:rsidP="00906CB7">
      <w:pPr>
        <w:rPr>
          <w:lang w:val="en-US"/>
        </w:rPr>
      </w:pPr>
      <w:r>
        <w:rPr>
          <w:lang w:val="en-US"/>
        </w:rPr>
        <w:t xml:space="preserve">There is significant room for </w:t>
      </w:r>
      <w:proofErr w:type="spellStart"/>
      <w:r w:rsidRPr="00734333">
        <w:rPr>
          <w:rStyle w:val="PackagesChar"/>
        </w:rPr>
        <w:t>scMethrix</w:t>
      </w:r>
      <w:proofErr w:type="spellEnd"/>
      <w:r>
        <w:rPr>
          <w:lang w:val="en-US"/>
        </w:rPr>
        <w:t xml:space="preserve"> to develop and expand. </w:t>
      </w:r>
      <w:r w:rsidR="00D75206">
        <w:rPr>
          <w:lang w:val="en-US"/>
        </w:rPr>
        <w:t xml:space="preserve">It does encompass most of the basic operations </w:t>
      </w:r>
      <w:r w:rsidR="006B6672">
        <w:rPr>
          <w:lang w:val="en-US"/>
        </w:rPr>
        <w:t xml:space="preserve">necessary after methylation calling </w:t>
      </w:r>
      <w:proofErr w:type="gramStart"/>
      <w:r w:rsidR="005C2107">
        <w:rPr>
          <w:lang w:val="en-US"/>
        </w:rPr>
        <w:t>For</w:t>
      </w:r>
      <w:proofErr w:type="gramEnd"/>
      <w:r w:rsidR="005C2107">
        <w:rPr>
          <w:lang w:val="en-US"/>
        </w:rPr>
        <w:t xml:space="preserve"> tasks like quality control masking, it is highly reliant on the users experience and knowledge to adequately mask the noisy or irrelevant sites</w:t>
      </w:r>
      <w:r w:rsidR="0014752B">
        <w:rPr>
          <w:lang w:val="en-US"/>
        </w:rPr>
        <w:t xml:space="preserve">, and abstain from </w:t>
      </w:r>
      <w:r w:rsidR="005C2107">
        <w:rPr>
          <w:lang w:val="en-US"/>
        </w:rPr>
        <w:t>mask</w:t>
      </w:r>
      <w:r w:rsidR="0014752B">
        <w:rPr>
          <w:lang w:val="en-US"/>
        </w:rPr>
        <w:t>ing</w:t>
      </w:r>
      <w:r w:rsidR="005C2107">
        <w:rPr>
          <w:lang w:val="en-US"/>
        </w:rPr>
        <w:t xml:space="preserve"> off the informative sites. Implementing additional algorithms, such as optimal low variance algorithms</w:t>
      </w:r>
      <w:r w:rsidR="005C2107">
        <w:rPr>
          <w:lang w:val="en-US"/>
        </w:rPr>
        <w:fldChar w:fldCharType="begin"/>
      </w:r>
      <w:r w:rsidR="00135820">
        <w:rPr>
          <w:lang w:val="en-US"/>
        </w:rPr>
        <w:instrText xml:space="preserve"> ADDIN ZOTERO_ITEM CSL_CITATION {"citationID":"XsjOWur2","properties":{"formattedCitation":"\\super 164\\nosupersub{}","plainCitation":"164","noteIndex":0},"citationItems":[{"id":1441,"uris":["http://zotero.org/users/local/oxMpWYo5/items/VDCZSBH9"],"uri":["http://zotero.org/users/local/oxMpWYo5/items/VDCZSBH9"],"itemData":{"id":1441,"type":"article-journal","abstract":"Background\nHigh-throughput DNA methylation arrays are likely to accelerate the pace of methylation biomarker discovery for a wide variety of diseases. A potential problem with a standard set of probes measuring the methylation status of CpG sites across the whole genome is that many sites may not show inter-individual methylation variation among the biosamples for the disease outcome being studied. Inclusion of these so-called \"non-variable sites\" will increase the risk of false discoveries and reduce statistical power to detect biologically relevant methylation markers.\n\nResults\nWe propose a method to estimate the proportion of non-variable CpG sites and eliminate those sites from further analyses. Our method is illustrated using data obtained by hybridizing DNA extracted from the peripheral blood mononuclear cells of 311 samples to an array assaying 1505 CpG sites. Results showed that a large proportion of the CpG sites did not show inter-individual variation in methylation.\n\nConclusions\nOur method resulted in a substantial improvement in association signals between methylation sites and outcome variables while controlling the false discovery rate at the same level.","container-title":"BMC Bioinformatics","DOI":"10.1186/1471-2105-11-227","ISSN":"1471-2105","journalAbbreviation":"BMC Bioinformatics","note":"PMID: 20441598\nPMCID: PMC2876131","page":"227","source":"PubMed Central","title":"A statistical method for excluding non-variable CpG sites in high-throughput DNA methylation profiling","volume":"11","author":[{"family":"Meng","given":"Hailong"},{"family":"Joyce","given":"Andrew R"},{"family":"Adkins","given":"Daniel E"},{"family":"Basu","given":"Priyadarshi"},{"family":"Jia","given":"Yankai"},{"family":"Li","given":"Guoya"},{"family":"Sengupta","given":"Tapas K"},{"family":"Zedler","given":"Barbara K"},{"family":"Murrelle","given":"E Lenn"},{"family":"Oord","given":"Edwin JCG","non-dropping-particle":"van den"}],"issued":{"date-parts":[["2010",5,5]]}}}],"schema":"https://github.com/citation-style-language/schema/raw/master/csl-citation.json"} </w:instrText>
      </w:r>
      <w:r w:rsidR="005C2107">
        <w:rPr>
          <w:lang w:val="en-US"/>
        </w:rPr>
        <w:fldChar w:fldCharType="separate"/>
      </w:r>
      <w:r w:rsidR="00135820" w:rsidRPr="00135820">
        <w:rPr>
          <w:rFonts w:ascii="Calibri" w:hAnsi="Calibri" w:cs="Calibri"/>
          <w:szCs w:val="24"/>
          <w:vertAlign w:val="superscript"/>
        </w:rPr>
        <w:t>164</w:t>
      </w:r>
      <w:r w:rsidR="005C2107">
        <w:rPr>
          <w:lang w:val="en-US"/>
        </w:rPr>
        <w:fldChar w:fldCharType="end"/>
      </w:r>
      <w:r w:rsidR="0014752B">
        <w:rPr>
          <w:lang w:val="en-US"/>
        </w:rPr>
        <w:t>,</w:t>
      </w:r>
      <w:r w:rsidR="00433357">
        <w:rPr>
          <w:lang w:val="en-US"/>
        </w:rPr>
        <w:t xml:space="preserve"> would remove burden from the user</w:t>
      </w:r>
      <w:r w:rsidR="0014752B">
        <w:rPr>
          <w:lang w:val="en-US"/>
        </w:rPr>
        <w:t xml:space="preserve"> as well as provide statistical evidence behind the masking steps. </w:t>
      </w:r>
      <w:r w:rsidR="00FF7731">
        <w:rPr>
          <w:lang w:val="en-US"/>
        </w:rPr>
        <w:t xml:space="preserve">Expanding the vignette would also assist with this, but a grand solution would be a wiki for Bioconductor. </w:t>
      </w:r>
      <w:r w:rsidR="00B44E98">
        <w:rPr>
          <w:lang w:val="en-US"/>
        </w:rPr>
        <w:t>Instead of having to search out packages and evaluate their functionality</w:t>
      </w:r>
      <w:r w:rsidR="00503119">
        <w:rPr>
          <w:lang w:val="en-US"/>
        </w:rPr>
        <w:t xml:space="preserve"> for a task</w:t>
      </w:r>
      <w:r w:rsidR="00B44E98">
        <w:rPr>
          <w:lang w:val="en-US"/>
        </w:rPr>
        <w:t>, a centralized hub that package developers could collate their respective documentation and develop full pipelines for particular tasks.</w:t>
      </w:r>
      <w:r w:rsidR="00503119">
        <w:rPr>
          <w:lang w:val="en-US"/>
        </w:rPr>
        <w:t xml:space="preserve"> The user could instead search for their task and find all relevant information for performing it.</w:t>
      </w:r>
      <w:r w:rsidR="00B44E98">
        <w:rPr>
          <w:lang w:val="en-US"/>
        </w:rPr>
        <w:t xml:space="preserve"> </w:t>
      </w:r>
      <w:r w:rsidR="00A81F5A">
        <w:rPr>
          <w:lang w:val="en-US"/>
        </w:rPr>
        <w:t xml:space="preserve"> </w:t>
      </w:r>
    </w:p>
    <w:p w14:paraId="1D332236" w14:textId="6F080D4C" w:rsidR="00903F96" w:rsidRDefault="00D31196" w:rsidP="00906CB7">
      <w:pPr>
        <w:rPr>
          <w:lang w:val="en-US"/>
        </w:rPr>
      </w:pPr>
      <w:r>
        <w:rPr>
          <w:lang w:val="en-US"/>
        </w:rPr>
        <w:t xml:space="preserve">There is great potential for improving the backend data storage structures. </w:t>
      </w:r>
      <w:r w:rsidR="00CD3CFC">
        <w:rPr>
          <w:lang w:val="en-US"/>
        </w:rPr>
        <w:t xml:space="preserve">Sparse data structures already exist within </w:t>
      </w:r>
      <w:r w:rsidR="00CD3CFC" w:rsidRPr="00CD3CFC">
        <w:rPr>
          <w:rStyle w:val="PackagesChar"/>
        </w:rPr>
        <w:t>R</w:t>
      </w:r>
      <w:r w:rsidR="00CD3CFC">
        <w:rPr>
          <w:lang w:val="en-US"/>
        </w:rPr>
        <w:t xml:space="preserve">, but these have the presupposition that missing values are equal to zero. </w:t>
      </w:r>
      <w:r w:rsidR="00903F96">
        <w:rPr>
          <w:lang w:val="en-US"/>
        </w:rPr>
        <w:t xml:space="preserve">These structures are stored as </w:t>
      </w:r>
      <w:r w:rsidR="004E3DA2">
        <w:rPr>
          <w:lang w:val="en-US"/>
        </w:rPr>
        <w:t>run length</w:t>
      </w:r>
      <w:r w:rsidR="00903F96">
        <w:rPr>
          <w:lang w:val="en-US"/>
        </w:rPr>
        <w:t xml:space="preserve"> encoding vectors, where instead of a long string of zeros, it simply records the number of adjacent zeros between the non-zero numbers. </w:t>
      </w:r>
      <w:r w:rsidR="00CD3CFC">
        <w:rPr>
          <w:lang w:val="en-US"/>
        </w:rPr>
        <w:t>This is acceptable for RNA-seq data where no reads mean no expression, but with methylation data, zero has a functional purpose</w:t>
      </w:r>
      <w:r w:rsidR="001A47F8">
        <w:rPr>
          <w:lang w:val="en-US"/>
        </w:rPr>
        <w:t xml:space="preserve">. </w:t>
      </w:r>
      <w:r w:rsidR="00282AFD">
        <w:rPr>
          <w:lang w:val="en-US"/>
        </w:rPr>
        <w:t>If one were to s</w:t>
      </w:r>
      <w:r w:rsidR="008F1D3F">
        <w:rPr>
          <w:lang w:val="en-US"/>
        </w:rPr>
        <w:t>tor</w:t>
      </w:r>
      <w:r w:rsidR="00282AFD">
        <w:rPr>
          <w:lang w:val="en-US"/>
        </w:rPr>
        <w:t>e</w:t>
      </w:r>
      <w:r w:rsidR="008F1D3F">
        <w:rPr>
          <w:lang w:val="en-US"/>
        </w:rPr>
        <w:t xml:space="preserve"> methylation data in th</w:t>
      </w:r>
      <w:r w:rsidR="00282AFD">
        <w:rPr>
          <w:lang w:val="en-US"/>
        </w:rPr>
        <w:t>is</w:t>
      </w:r>
      <w:r w:rsidR="008F1D3F">
        <w:rPr>
          <w:lang w:val="en-US"/>
        </w:rPr>
        <w:t xml:space="preserve"> data structures</w:t>
      </w:r>
      <w:r w:rsidR="00282AFD">
        <w:rPr>
          <w:lang w:val="en-US"/>
        </w:rPr>
        <w:t>, it</w:t>
      </w:r>
      <w:r w:rsidR="008F1D3F">
        <w:rPr>
          <w:lang w:val="en-US"/>
        </w:rPr>
        <w:t xml:space="preserve"> w</w:t>
      </w:r>
      <w:r w:rsidR="00282AFD">
        <w:rPr>
          <w:lang w:val="en-US"/>
        </w:rPr>
        <w:t>ould</w:t>
      </w:r>
      <w:r w:rsidR="008F1D3F">
        <w:rPr>
          <w:lang w:val="en-US"/>
        </w:rPr>
        <w:t xml:space="preserve"> suddenly de-methylate most of the genome.</w:t>
      </w:r>
      <w:r w:rsidR="00903F96">
        <w:rPr>
          <w:lang w:val="en-US"/>
        </w:rPr>
        <w:t xml:space="preserve"> A new data structure c</w:t>
      </w:r>
      <w:r w:rsidR="00282AFD">
        <w:rPr>
          <w:lang w:val="en-US"/>
        </w:rPr>
        <w:t>ould</w:t>
      </w:r>
      <w:r w:rsidR="00903F96">
        <w:rPr>
          <w:lang w:val="en-US"/>
        </w:rPr>
        <w:t xml:space="preserve"> be built where zero can be an acceptable input</w:t>
      </w:r>
      <w:r w:rsidR="00282AFD">
        <w:rPr>
          <w:lang w:val="en-US"/>
        </w:rPr>
        <w:t xml:space="preserve"> and be fully functional with existing math operations. This would allow for significant memory savings, potentially allowing in-memory objects with hundreds of samples to exist on a simple workstation. </w:t>
      </w:r>
      <w:r w:rsidR="00903F96">
        <w:rPr>
          <w:lang w:val="en-US"/>
        </w:rPr>
        <w:t xml:space="preserve">Even more flexible would be </w:t>
      </w:r>
      <w:r w:rsidR="00282AFD">
        <w:rPr>
          <w:lang w:val="en-US"/>
        </w:rPr>
        <w:t xml:space="preserve">a </w:t>
      </w:r>
      <w:r w:rsidR="00903F96">
        <w:rPr>
          <w:lang w:val="en-US"/>
        </w:rPr>
        <w:t xml:space="preserve">user-defined </w:t>
      </w:r>
      <w:r w:rsidR="00282AFD">
        <w:rPr>
          <w:lang w:val="en-US"/>
        </w:rPr>
        <w:t xml:space="preserve">value for missing information. In a highly skewed or biased dataset, the user could select the dominant value to collapse, </w:t>
      </w:r>
      <w:r w:rsidR="00640302">
        <w:rPr>
          <w:lang w:val="en-US"/>
        </w:rPr>
        <w:t>again freeing up computational resources.</w:t>
      </w:r>
      <w:r w:rsidR="00C56500">
        <w:rPr>
          <w:lang w:val="en-US"/>
        </w:rPr>
        <w:t xml:space="preserve"> </w:t>
      </w:r>
      <w:r w:rsidR="005247FE">
        <w:rPr>
          <w:lang w:val="en-US"/>
        </w:rPr>
        <w:t xml:space="preserve">This is implicitly done already in HDF5 files, but there is unfortunately no interface in </w:t>
      </w:r>
      <w:r w:rsidR="005247FE" w:rsidRPr="005247FE">
        <w:rPr>
          <w:rStyle w:val="PackagesChar"/>
        </w:rPr>
        <w:t>R</w:t>
      </w:r>
      <w:r w:rsidR="005247FE">
        <w:rPr>
          <w:lang w:val="en-US"/>
        </w:rPr>
        <w:t xml:space="preserve"> to make use of it.</w:t>
      </w:r>
    </w:p>
    <w:p w14:paraId="027F62D3" w14:textId="77777777" w:rsidR="00C56500" w:rsidRDefault="00C56500" w:rsidP="00906CB7">
      <w:pPr>
        <w:rPr>
          <w:lang w:val="en-US"/>
        </w:rPr>
      </w:pPr>
    </w:p>
    <w:p w14:paraId="3F962EDC" w14:textId="3C1FA1A5" w:rsidR="00925E76" w:rsidRPr="00906CB7" w:rsidRDefault="00925E76" w:rsidP="00925E76">
      <w:pPr>
        <w:pStyle w:val="Heading1"/>
        <w:rPr>
          <w:lang w:val="en-US"/>
        </w:rPr>
      </w:pPr>
      <w:bookmarkStart w:id="61" w:name="_Toc88849771"/>
      <w:r>
        <w:rPr>
          <w:lang w:val="en-US"/>
        </w:rPr>
        <w:t>Conclusion</w:t>
      </w:r>
      <w:bookmarkEnd w:id="61"/>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62" w:name="_Data_Availability"/>
      <w:bookmarkStart w:id="63" w:name="_Toc88849772"/>
      <w:bookmarkStart w:id="64" w:name="_Ref89086826"/>
      <w:bookmarkStart w:id="65" w:name="_Ref89086961"/>
      <w:bookmarkEnd w:id="62"/>
      <w:r>
        <w:rPr>
          <w:lang w:val="en-US"/>
        </w:rPr>
        <w:t>Data Availability</w:t>
      </w:r>
      <w:bookmarkEnd w:id="63"/>
      <w:bookmarkEnd w:id="64"/>
      <w:bookmarkEnd w:id="65"/>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8" w:history="1">
        <w:r w:rsidRPr="001F1AAE">
          <w:rPr>
            <w:rStyle w:val="CitationChar"/>
          </w:rPr>
          <w:t>https://github.com/CompEpigen/scMethrix/</w:t>
        </w:r>
      </w:hyperlink>
      <w:r w:rsidRPr="001F1AAE">
        <w:rPr>
          <w:rStyle w:val="Citation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8B7C0A">
          <w:rPr>
            <w:rStyle w:val="CitationChar"/>
          </w:rPr>
          <w:t>Methods</w:t>
        </w:r>
      </w:hyperlink>
      <w:r w:rsidR="008D58B2">
        <w:t xml:space="preserve"> section or in </w:t>
      </w:r>
      <w:r w:rsidR="008D58B2" w:rsidRPr="008B7C0A">
        <w:rPr>
          <w:rStyle w:val="CitationChar"/>
        </w:rPr>
        <w:t>Supplementary Table S1</w:t>
      </w:r>
      <w:r w:rsidR="008D58B2" w:rsidRPr="008D58B2">
        <w:t>.</w:t>
      </w:r>
      <w:r w:rsidR="008D58B2">
        <w:t xml:space="preserve"> Scripts for data import and analysis are available on Github (</w:t>
      </w:r>
      <w:hyperlink r:id="rId19" w:history="1">
        <w:r w:rsidR="008D58B2" w:rsidRPr="008B7C0A">
          <w:rPr>
            <w:rStyle w:val="CitationChar"/>
          </w:rPr>
          <w:t>https://github.com/knacko/monobrainDNAme</w:t>
        </w:r>
      </w:hyperlink>
      <w:r w:rsidR="008D58B2">
        <w:t>).</w:t>
      </w:r>
      <w:r>
        <w:t xml:space="preserve"> </w:t>
      </w:r>
    </w:p>
    <w:p w14:paraId="018A789B" w14:textId="2F248D35" w:rsidR="00925E76" w:rsidRDefault="00925E76" w:rsidP="00E116C2">
      <w:pPr>
        <w:pStyle w:val="Heading1"/>
        <w:rPr>
          <w:lang w:val="en-US"/>
        </w:rPr>
      </w:pPr>
      <w:r>
        <w:rPr>
          <w:lang w:val="en-US"/>
        </w:rPr>
        <w:t>S</w:t>
      </w:r>
      <w:bookmarkStart w:id="66" w:name="_Toc88849773"/>
      <w:r>
        <w:rPr>
          <w:lang w:val="en-US"/>
        </w:rPr>
        <w:t>upplementary Data</w:t>
      </w:r>
      <w:bookmarkEnd w:id="6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Pr="000F39A1" w:rsidRDefault="0094046C" w:rsidP="000F39A1">
            <w:pPr>
              <w:pStyle w:val="CitTitle"/>
              <w:rPr>
                <w:rStyle w:val="SubtleEmphasis"/>
                <w:b/>
                <w:bCs w:val="0"/>
              </w:rPr>
            </w:pPr>
            <w:bookmarkStart w:id="67" w:name="_Toc89088614"/>
            <w:r w:rsidRPr="000F39A1">
              <w:rPr>
                <w:rStyle w:val="SubtleEmphasis"/>
                <w:b/>
                <w:bCs w:val="0"/>
              </w:rPr>
              <w:t xml:space="preserve">Supplementary Figure </w:t>
            </w:r>
            <w:r w:rsidRPr="000F39A1">
              <w:rPr>
                <w:rStyle w:val="SubtleEmphasis"/>
                <w:b/>
                <w:bCs w:val="0"/>
              </w:rPr>
              <w:fldChar w:fldCharType="begin"/>
            </w:r>
            <w:r w:rsidRPr="000F39A1">
              <w:rPr>
                <w:rStyle w:val="SubtleEmphasis"/>
                <w:b/>
                <w:bCs w:val="0"/>
              </w:rPr>
              <w:instrText xml:space="preserve"> SEQ Supplementary_Figure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r w:rsidRPr="000F39A1">
              <w:rPr>
                <w:rStyle w:val="SubtleEmphasis"/>
                <w:b/>
                <w:bCs w:val="0"/>
              </w:rPr>
              <w:t xml:space="preserve">. Runtime of </w:t>
            </w:r>
            <w:r w:rsidR="001D0EDA" w:rsidRPr="000F39A1">
              <w:rPr>
                <w:rStyle w:val="SubtleEmphasis"/>
                <w:b/>
                <w:bCs w:val="0"/>
              </w:rPr>
              <w:t>select functions in single- and multi-threaded configuration.</w:t>
            </w:r>
            <w:bookmarkEnd w:id="67"/>
            <w:r w:rsidR="001D0EDA" w:rsidRPr="000F39A1">
              <w:rPr>
                <w:rStyle w:val="SubtleEmphasis"/>
                <w:b/>
                <w:bCs w:val="0"/>
              </w:rPr>
              <w:t xml:space="preserve"> </w:t>
            </w:r>
          </w:p>
          <w:p w14:paraId="40016D60" w14:textId="122168BD" w:rsidR="0094046C" w:rsidRPr="000F39A1" w:rsidRDefault="001D0EDA" w:rsidP="000F39A1">
            <w:pPr>
              <w:pStyle w:val="CitText"/>
              <w:rPr>
                <w:rStyle w:val="SubtleEmphasis"/>
                <w:b w:val="0"/>
                <w:bCs w:val="0"/>
              </w:rPr>
            </w:pPr>
            <w:r w:rsidRPr="000F39A1">
              <w:rPr>
                <w:rStyle w:val="SubtleEmphasis"/>
                <w:b w:val="0"/>
                <w:bCs w:val="0"/>
              </w:rPr>
              <w:lastRenderedPageBreak/>
              <w:t xml:space="preserve">The workflow is described in </w:t>
            </w:r>
            <w:r w:rsidR="0094046C" w:rsidRPr="000F39A1">
              <w:rPr>
                <w:rStyle w:val="SubtitleChar"/>
                <w:color w:val="auto"/>
                <w:lang w:val="en-CA"/>
              </w:rPr>
              <w:fldChar w:fldCharType="begin"/>
            </w:r>
            <w:r w:rsidR="0094046C" w:rsidRPr="000F39A1">
              <w:rPr>
                <w:rStyle w:val="SubtitleChar"/>
                <w:color w:val="auto"/>
                <w:lang w:val="en-CA"/>
              </w:rPr>
              <w:instrText xml:space="preserve"> REF _Ref87454299 \h </w:instrText>
            </w:r>
            <w:r w:rsidRPr="000F39A1">
              <w:rPr>
                <w:rStyle w:val="SubtitleChar"/>
                <w:color w:val="auto"/>
                <w:lang w:val="en-CA"/>
              </w:rPr>
              <w:instrText xml:space="preserve"> \* MERGEFORMAT </w:instrText>
            </w:r>
            <w:r w:rsidR="0094046C" w:rsidRPr="000F39A1">
              <w:rPr>
                <w:rStyle w:val="SubtitleChar"/>
                <w:color w:val="auto"/>
                <w:lang w:val="en-CA"/>
              </w:rPr>
            </w:r>
            <w:r w:rsidR="0094046C" w:rsidRPr="000F39A1">
              <w:rPr>
                <w:rStyle w:val="SubtitleChar"/>
                <w:color w:val="auto"/>
                <w:lang w:val="en-CA"/>
              </w:rPr>
              <w:fldChar w:fldCharType="separate"/>
            </w:r>
            <w:r w:rsidR="0094046C" w:rsidRPr="000F39A1">
              <w:rPr>
                <w:rStyle w:val="SubtitleChar"/>
                <w:color w:val="auto"/>
                <w:lang w:val="en-CA"/>
              </w:rPr>
              <w:t>Supplementary Method 1</w:t>
            </w:r>
            <w:r w:rsidR="0094046C" w:rsidRPr="000F39A1">
              <w:rPr>
                <w:rStyle w:val="SubtitleChar"/>
                <w:color w:val="auto"/>
                <w:lang w:val="en-CA"/>
              </w:rPr>
              <w:fldChar w:fldCharType="end"/>
            </w:r>
            <w:r w:rsidR="0094046C" w:rsidRPr="000F39A1">
              <w:rPr>
                <w:rStyle w:val="SubtleEmphasis"/>
                <w:b w:val="0"/>
                <w:bCs w:val="0"/>
              </w:rPr>
              <w:t>.</w:t>
            </w:r>
            <w:r w:rsidRPr="000F39A1">
              <w:rPr>
                <w:rStyle w:val="SubtleEmphasis"/>
                <w:b w:val="0"/>
                <w:bCs w:val="0"/>
              </w:rPr>
              <w:t xml:space="preserve"> </w:t>
            </w:r>
            <w:r w:rsidR="00173DAC" w:rsidRPr="000F39A1">
              <w:rPr>
                <w:rStyle w:val="SubtleEmphasis"/>
                <w:b w:val="0"/>
                <w:bCs w:val="0"/>
              </w:rPr>
              <w:t xml:space="preserve">The workstation was equipped with a 2.9 GHz AMD </w:t>
            </w:r>
            <w:proofErr w:type="spellStart"/>
            <w:r w:rsidR="00173DAC" w:rsidRPr="000F39A1">
              <w:rPr>
                <w:rStyle w:val="SubtleEmphasis"/>
                <w:b w:val="0"/>
                <w:bCs w:val="0"/>
              </w:rPr>
              <w:t>Ryzen</w:t>
            </w:r>
            <w:proofErr w:type="spellEnd"/>
            <w:r w:rsidR="00173DAC" w:rsidRPr="000F39A1">
              <w:rPr>
                <w:rStyle w:val="SubtleEmphasis"/>
                <w:b w:val="0"/>
                <w:bCs w:val="0"/>
              </w:rPr>
              <w:t xml:space="preserve"> 7 4800H</w:t>
            </w:r>
            <w:r w:rsidR="00A3191C" w:rsidRPr="000F39A1">
              <w:rPr>
                <w:rStyle w:val="SubtleEmphasis"/>
                <w:b w:val="0"/>
                <w:bCs w:val="0"/>
              </w:rPr>
              <w:t xml:space="preserve"> processor,</w:t>
            </w:r>
            <w:r w:rsidR="00173DAC" w:rsidRPr="000F39A1">
              <w:rPr>
                <w:rStyle w:val="SubtleEmphasis"/>
                <w:b w:val="0"/>
                <w:bCs w:val="0"/>
              </w:rPr>
              <w:t xml:space="preserve"> 2x16GB of PC4 25600 RAM</w:t>
            </w:r>
            <w:r w:rsidR="00A3191C" w:rsidRPr="000F39A1">
              <w:rPr>
                <w:rStyle w:val="SubtleEmphasis"/>
                <w:b w:val="0"/>
                <w:bCs w:val="0"/>
              </w:rPr>
              <w:t>, and</w:t>
            </w:r>
            <w:r w:rsidR="00173DAC" w:rsidRPr="000F39A1">
              <w:rPr>
                <w:rStyle w:val="SubtleEmphasis"/>
                <w:b w:val="0"/>
                <w:bCs w:val="0"/>
              </w:rPr>
              <w:t xml:space="preserve"> </w:t>
            </w:r>
            <w:r w:rsidR="00FB1730" w:rsidRPr="000F39A1">
              <w:rPr>
                <w:rStyle w:val="SubtleEmphasis"/>
                <w:b w:val="0"/>
                <w:bCs w:val="0"/>
              </w:rPr>
              <w:t>HDF5 data was stored on a 150,000 IOPS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38C51202" w:rsidR="005C4255" w:rsidRPr="000F39A1" w:rsidRDefault="005C4255" w:rsidP="000F39A1">
            <w:pPr>
              <w:pStyle w:val="CitTitle"/>
            </w:pPr>
            <w:bookmarkStart w:id="68" w:name="_Ref89088159"/>
            <w:bookmarkStart w:id="69" w:name="_Toc89088654"/>
            <w:r w:rsidRPr="000F39A1">
              <w:t xml:space="preserve">Supplementary Table </w:t>
            </w:r>
            <w:r w:rsidRPr="000F39A1">
              <w:fldChar w:fldCharType="begin"/>
            </w:r>
            <w:r w:rsidRPr="000F39A1">
              <w:instrText xml:space="preserve"> SEQ Supplementary_Table \* ARABIC </w:instrText>
            </w:r>
            <w:r w:rsidRPr="000F39A1">
              <w:fldChar w:fldCharType="separate"/>
            </w:r>
            <w:r w:rsidR="005B2CCA">
              <w:rPr>
                <w:noProof/>
              </w:rPr>
              <w:t>1</w:t>
            </w:r>
            <w:r w:rsidRPr="000F39A1">
              <w:fldChar w:fldCharType="end"/>
            </w:r>
            <w:bookmarkEnd w:id="68"/>
            <w:r w:rsidRPr="000F39A1">
              <w:t>. Cell types obtained from the Gene Expression Omnibus (GEO) accessions included in the study.</w:t>
            </w:r>
            <w:bookmarkEnd w:id="69"/>
          </w:p>
          <w:p w14:paraId="40E52113" w14:textId="77777777" w:rsidR="005C4255" w:rsidRDefault="005C4255" w:rsidP="005C4255">
            <w:pPr>
              <w:keepNext/>
              <w:rPr>
                <w:lang w:val="en-US"/>
              </w:rPr>
            </w:pPr>
          </w:p>
        </w:tc>
      </w:tr>
    </w:tbl>
    <w:p w14:paraId="4800512C" w14:textId="044CBC06"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D7064" w14:paraId="49143A71" w14:textId="77777777" w:rsidTr="004D7064">
        <w:tc>
          <w:tcPr>
            <w:tcW w:w="9350" w:type="dxa"/>
          </w:tcPr>
          <w:p w14:paraId="58943724" w14:textId="2C124F8A" w:rsidR="004D7064" w:rsidRDefault="00A6368F" w:rsidP="0057680C">
            <w:pPr>
              <w:pStyle w:val="CitTitle"/>
              <w:rPr>
                <w:lang w:val="en-US"/>
              </w:rPr>
            </w:pPr>
            <w:bookmarkStart w:id="70" w:name="_Ref89087819"/>
            <w:bookmarkStart w:id="71" w:name="_Toc89088655"/>
            <w:r>
              <w:t xml:space="preserve">Supplementary Table </w:t>
            </w:r>
            <w:r>
              <w:fldChar w:fldCharType="begin"/>
            </w:r>
            <w:r>
              <w:instrText xml:space="preserve"> SEQ Supplementary_Table \* ARABIC </w:instrText>
            </w:r>
            <w:r>
              <w:fldChar w:fldCharType="separate"/>
            </w:r>
            <w:r w:rsidR="005B2CCA">
              <w:rPr>
                <w:noProof/>
              </w:rPr>
              <w:t>2</w:t>
            </w:r>
            <w:r>
              <w:fldChar w:fldCharType="end"/>
            </w:r>
            <w:bookmarkEnd w:id="70"/>
            <w:r>
              <w:t xml:space="preserve">. </w:t>
            </w:r>
            <w:r w:rsidR="0057680C" w:rsidRPr="0057680C">
              <w:t xml:space="preserve">Data source and list of included cells for generating methylation signatures </w:t>
            </w:r>
            <w:proofErr w:type="spellStart"/>
            <w:r w:rsidR="0057680C" w:rsidRPr="0057680C">
              <w:t>matricies</w:t>
            </w:r>
            <w:proofErr w:type="spellEnd"/>
            <w:r w:rsidR="0057680C" w:rsidRPr="0057680C">
              <w:t xml:space="preserve"> and feature sets</w:t>
            </w:r>
            <w:bookmarkEnd w:id="71"/>
          </w:p>
        </w:tc>
      </w:tr>
      <w:tr w:rsidR="004D7064" w14:paraId="76BA6A9E" w14:textId="77777777" w:rsidTr="004D7064">
        <w:tc>
          <w:tcPr>
            <w:tcW w:w="9350" w:type="dxa"/>
          </w:tcPr>
          <w:p w14:paraId="2812DD24" w14:textId="77777777" w:rsidR="004D7064" w:rsidRDefault="004D7064" w:rsidP="00A6368F">
            <w:pPr>
              <w:keepNext/>
              <w:jc w:val="both"/>
              <w:rPr>
                <w:lang w:val="en-US"/>
              </w:rPr>
            </w:pPr>
          </w:p>
        </w:tc>
      </w:tr>
    </w:tbl>
    <w:p w14:paraId="0ED5D2C7" w14:textId="012B826B" w:rsidR="004D7064" w:rsidRDefault="004D7064" w:rsidP="00A6368F">
      <w:pPr>
        <w:pStyle w:val="Caption"/>
      </w:pPr>
    </w:p>
    <w:tbl>
      <w:tblPr>
        <w:tblStyle w:val="TableGrid0"/>
        <w:tblW w:w="0" w:type="auto"/>
        <w:tblLook w:val="04A0" w:firstRow="1" w:lastRow="0" w:firstColumn="1" w:lastColumn="0" w:noHBand="0" w:noVBand="1"/>
      </w:tblPr>
      <w:tblGrid>
        <w:gridCol w:w="9350"/>
      </w:tblGrid>
      <w:tr w:rsidR="005B2CCA" w14:paraId="47CC9B60" w14:textId="77777777" w:rsidTr="005B2CCA">
        <w:tc>
          <w:tcPr>
            <w:tcW w:w="9350" w:type="dxa"/>
          </w:tcPr>
          <w:p w14:paraId="08F21B68" w14:textId="75602A60" w:rsidR="005B2CCA" w:rsidRDefault="005B2CCA" w:rsidP="005B2CCA">
            <w:pPr>
              <w:pStyle w:val="Caption"/>
            </w:pPr>
            <w:bookmarkStart w:id="72" w:name="_Toc89088656"/>
            <w:r>
              <w:t xml:space="preserve">Supplementary Table </w:t>
            </w:r>
            <w:r>
              <w:fldChar w:fldCharType="begin"/>
            </w:r>
            <w:r>
              <w:instrText xml:space="preserve"> SEQ Supplementary_Table \* ARABIC </w:instrText>
            </w:r>
            <w:r>
              <w:fldChar w:fldCharType="separate"/>
            </w:r>
            <w:r>
              <w:rPr>
                <w:noProof/>
              </w:rPr>
              <w:t>3</w:t>
            </w:r>
            <w:r>
              <w:fldChar w:fldCharType="end"/>
            </w:r>
            <w:r>
              <w:t>. Gene IDs for glioma signatures genes as determine by</w:t>
            </w:r>
            <w:bookmarkEnd w:id="72"/>
            <w:r>
              <w:t xml:space="preserve"> </w:t>
            </w:r>
          </w:p>
          <w:p w14:paraId="2ADBA819" w14:textId="77777777" w:rsidR="005B2CCA" w:rsidRDefault="005B2CCA" w:rsidP="00A6368F">
            <w:pPr>
              <w:pStyle w:val="Caption"/>
            </w:pPr>
          </w:p>
        </w:tc>
      </w:tr>
      <w:tr w:rsidR="005B2CCA" w14:paraId="14068644" w14:textId="77777777" w:rsidTr="005B2CCA">
        <w:tc>
          <w:tcPr>
            <w:tcW w:w="9350" w:type="dxa"/>
          </w:tcPr>
          <w:p w14:paraId="0F7198FB" w14:textId="77777777" w:rsidR="005B2CCA" w:rsidRDefault="005B2CCA" w:rsidP="005B2CCA">
            <w:pPr>
              <w:pStyle w:val="Caption"/>
              <w:keepNext/>
            </w:pPr>
          </w:p>
        </w:tc>
      </w:tr>
    </w:tbl>
    <w:p w14:paraId="301232AE" w14:textId="77777777" w:rsidR="005B2CCA" w:rsidRDefault="005B2CCA" w:rsidP="00A6368F">
      <w:pPr>
        <w:pStyle w:val="Caption"/>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5C05C47C" w14:textId="77777777" w:rsidR="00012BEC" w:rsidRDefault="00DF70EB" w:rsidP="00DF70EB">
            <w:pPr>
              <w:pStyle w:val="CitTitle"/>
              <w:rPr>
                <w:rStyle w:val="SubtleEmphasis"/>
                <w:b/>
                <w:bCs w:val="0"/>
              </w:rPr>
            </w:pPr>
            <w:bookmarkStart w:id="73" w:name="_Ref87454299"/>
            <w:bookmarkStart w:id="74" w:name="_Ref87291392"/>
            <w:r w:rsidRPr="000F39A1">
              <w:rPr>
                <w:rStyle w:val="SubtleEmphasis"/>
                <w:b/>
                <w:bCs w:val="0"/>
              </w:rPr>
              <w:t xml:space="preserve">Supplementary Method </w:t>
            </w:r>
            <w:r w:rsidRPr="000F39A1">
              <w:rPr>
                <w:rStyle w:val="SubtleEmphasis"/>
                <w:b/>
                <w:bCs w:val="0"/>
              </w:rPr>
              <w:fldChar w:fldCharType="begin"/>
            </w:r>
            <w:r w:rsidRPr="000F39A1">
              <w:rPr>
                <w:rStyle w:val="SubtleEmphasis"/>
                <w:b/>
                <w:bCs w:val="0"/>
              </w:rPr>
              <w:instrText xml:space="preserve"> SEQ Supplementary_Method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bookmarkEnd w:id="73"/>
            <w:r w:rsidRPr="000F39A1">
              <w:rPr>
                <w:rStyle w:val="SubtleEmphasis"/>
                <w:b/>
                <w:bCs w:val="0"/>
              </w:rPr>
              <w:t xml:space="preserve">. Condensed workflow </w:t>
            </w:r>
            <w:r w:rsidR="00A656D9">
              <w:rPr>
                <w:rStyle w:val="SubtleEmphasis"/>
                <w:b/>
                <w:bCs w:val="0"/>
              </w:rPr>
              <w:t xml:space="preserve">for analysis of </w:t>
            </w:r>
            <w:r w:rsidR="00A656D9" w:rsidRPr="00EA1866">
              <w:rPr>
                <w:lang w:val="en-US"/>
              </w:rPr>
              <w:t>GSE56879</w:t>
            </w:r>
            <w:r w:rsidR="00A656D9">
              <w:rPr>
                <w:lang w:val="en-US"/>
              </w:rPr>
              <w:t xml:space="preserve"> using</w:t>
            </w:r>
            <w:r w:rsidR="00A656D9">
              <w:rPr>
                <w:rStyle w:val="SubtleEmphasis"/>
                <w:b/>
                <w:bCs w:val="0"/>
              </w:rPr>
              <w:t xml:space="preserve"> </w:t>
            </w:r>
            <w:proofErr w:type="spellStart"/>
            <w:r w:rsidRPr="000F39A1">
              <w:rPr>
                <w:rStyle w:val="SubtleEmphasis"/>
                <w:b/>
                <w:bCs w:val="0"/>
              </w:rPr>
              <w:t>scMethrix</w:t>
            </w:r>
            <w:bookmarkEnd w:id="74"/>
            <w:proofErr w:type="spellEnd"/>
            <w:r w:rsidRPr="000F39A1">
              <w:rPr>
                <w:rStyle w:val="SubtleEmphasis"/>
                <w:b/>
                <w:bCs w:val="0"/>
              </w:rPr>
              <w:t>.</w:t>
            </w:r>
            <w:r w:rsidR="00012BEC">
              <w:rPr>
                <w:rStyle w:val="SubtleEmphasis"/>
                <w:b/>
                <w:bCs w:val="0"/>
              </w:rPr>
              <w:t xml:space="preserve"> </w:t>
            </w:r>
          </w:p>
          <w:p w14:paraId="047094AF" w14:textId="1AB5A7D5" w:rsidR="00DF70EB" w:rsidRPr="00AA7651" w:rsidRDefault="00012BEC" w:rsidP="00AA7651">
            <w:pPr>
              <w:pStyle w:val="CitText"/>
            </w:pPr>
            <w:r w:rsidRPr="00AA7651">
              <w:rPr>
                <w:rStyle w:val="SubtleEmphasis"/>
                <w:b w:val="0"/>
                <w:bCs w:val="0"/>
              </w:rPr>
              <w:t>Example code shown here is not complete</w:t>
            </w:r>
            <w:r w:rsidR="0090608C" w:rsidRPr="00AA7651">
              <w:rPr>
                <w:rStyle w:val="SubtleEmphasis"/>
                <w:b w:val="0"/>
                <w:bCs w:val="0"/>
              </w:rPr>
              <w:t xml:space="preserve"> and only </w:t>
            </w:r>
            <w:r w:rsidR="00214E2E" w:rsidRPr="00AA7651">
              <w:rPr>
                <w:rStyle w:val="SubtleEmphasis"/>
                <w:b w:val="0"/>
                <w:bCs w:val="0"/>
              </w:rPr>
              <w:t>reflects the significant functional</w:t>
            </w:r>
            <w:r w:rsidR="0090608C" w:rsidRPr="00AA7651">
              <w:rPr>
                <w:rStyle w:val="SubtleEmphasis"/>
                <w:b w:val="0"/>
                <w:bCs w:val="0"/>
              </w:rPr>
              <w:t xml:space="preserve"> </w:t>
            </w:r>
            <w:r w:rsidR="00214E2E" w:rsidRPr="00AA7651">
              <w:rPr>
                <w:rStyle w:val="CitTextChar"/>
              </w:rPr>
              <w:t>commands. See</w:t>
            </w:r>
            <w:r w:rsidRPr="00AA7651">
              <w:rPr>
                <w:rStyle w:val="CitTextChar"/>
              </w:rPr>
              <w:t xml:space="preserve"> </w:t>
            </w:r>
            <w:r w:rsidR="00AA7651" w:rsidRPr="009D727A">
              <w:rPr>
                <w:rStyle w:val="CitationChar"/>
              </w:rPr>
              <w:fldChar w:fldCharType="begin"/>
            </w:r>
            <w:r w:rsidR="00AA7651" w:rsidRPr="009D727A">
              <w:rPr>
                <w:rStyle w:val="CitationChar"/>
              </w:rPr>
              <w:instrText xml:space="preserve"> REF _Ref89086826 \h </w:instrText>
            </w:r>
            <w:r w:rsidR="00AA7651" w:rsidRPr="009D727A">
              <w:rPr>
                <w:rStyle w:val="CitationChar"/>
              </w:rPr>
            </w:r>
            <w:r w:rsidR="00AA7651" w:rsidRPr="009D727A">
              <w:rPr>
                <w:rStyle w:val="CitationChar"/>
              </w:rPr>
              <w:instrText xml:space="preserve"> \* MERGEFORMAT </w:instrText>
            </w:r>
            <w:r w:rsidR="00AA7651" w:rsidRPr="009D727A">
              <w:rPr>
                <w:rStyle w:val="CitationChar"/>
              </w:rPr>
              <w:fldChar w:fldCharType="separate"/>
            </w:r>
            <w:r w:rsidR="00D41775" w:rsidRPr="009D727A">
              <w:rPr>
                <w:rStyle w:val="CitationChar"/>
                <w:lang w:val="en-CA"/>
              </w:rPr>
              <w:t>Data Availability</w:t>
            </w:r>
            <w:r w:rsidR="00AA7651" w:rsidRPr="009D727A">
              <w:rPr>
                <w:rStyle w:val="CitationChar"/>
              </w:rPr>
              <w:fldChar w:fldCharType="end"/>
            </w:r>
            <w:r w:rsidR="00AA7651" w:rsidRPr="009D727A">
              <w:rPr>
                <w:rStyle w:val="CitationChar"/>
              </w:rPr>
              <w:t xml:space="preserve"> </w:t>
            </w:r>
            <w:r w:rsidR="00AA7651" w:rsidRPr="00AA7651">
              <w:rPr>
                <w:rStyle w:val="CitTextChar"/>
              </w:rPr>
              <w:t>for full source code.</w:t>
            </w:r>
          </w:p>
        </w:tc>
      </w:tr>
      <w:tr w:rsidR="004C545C" w14:paraId="71E9567D" w14:textId="77777777" w:rsidTr="004C545C">
        <w:tc>
          <w:tcPr>
            <w:tcW w:w="9350" w:type="dxa"/>
          </w:tcPr>
          <w:p w14:paraId="2853F3C5" w14:textId="77777777"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8000"/>
                <w:sz w:val="20"/>
                <w:szCs w:val="20"/>
                <w:highlight w:val="white"/>
              </w:rPr>
              <w:t># Download the GSM files from GEO ---------------------------------------</w:t>
            </w:r>
          </w:p>
          <w:p w14:paraId="37BB9D1D" w14:textId="77777777" w:rsidR="00214E2E" w:rsidRDefault="00214E2E" w:rsidP="00214E2E">
            <w:pPr>
              <w:autoSpaceDE w:val="0"/>
              <w:autoSpaceDN w:val="0"/>
              <w:adjustRightInd w:val="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gsm_lis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gramStart"/>
            <w:r>
              <w:rPr>
                <w:rFonts w:ascii="Courier New" w:hAnsi="Courier New" w:cs="Courier New"/>
                <w:color w:val="8000FF"/>
                <w:sz w:val="20"/>
                <w:szCs w:val="20"/>
                <w:highlight w:val="white"/>
              </w:rPr>
              <w:t>c</w:t>
            </w:r>
            <w:r>
              <w:rPr>
                <w:rFonts w:ascii="Courier New" w:hAnsi="Courier New" w:cs="Courier New"/>
                <w:b/>
                <w:bCs/>
                <w:color w:val="000080"/>
                <w:sz w:val="20"/>
                <w:szCs w:val="20"/>
                <w:highlight w:val="white"/>
              </w:rPr>
              <w:t>(</w:t>
            </w:r>
            <w:proofErr w:type="gramEnd"/>
            <w:r>
              <w:rPr>
                <w:rFonts w:ascii="Courier New" w:hAnsi="Courier New" w:cs="Courier New"/>
                <w:color w:val="808080"/>
                <w:sz w:val="20"/>
                <w:szCs w:val="20"/>
                <w:highlight w:val="white"/>
              </w:rPr>
              <w:t>"GSM1370535"</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36"</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37"</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38"</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39"</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40"</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41"</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55"</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56"</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57"</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58"</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59"</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60"</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SM1370561"</w:t>
            </w:r>
            <w:r>
              <w:rPr>
                <w:rFonts w:ascii="Courier New" w:hAnsi="Courier New" w:cs="Courier New"/>
                <w:b/>
                <w:bCs/>
                <w:color w:val="000080"/>
                <w:sz w:val="20"/>
                <w:szCs w:val="20"/>
                <w:highlight w:val="white"/>
              </w:rPr>
              <w:t>)</w:t>
            </w:r>
          </w:p>
          <w:p w14:paraId="3387457E" w14:textId="77777777" w:rsidR="00214E2E" w:rsidRDefault="00214E2E" w:rsidP="00214E2E">
            <w:pPr>
              <w:autoSpaceDE w:val="0"/>
              <w:autoSpaceDN w:val="0"/>
              <w:adjustRightInd w:val="0"/>
              <w:rPr>
                <w:rFonts w:ascii="Courier New" w:hAnsi="Courier New" w:cs="Courier New"/>
                <w:color w:val="000000"/>
                <w:sz w:val="20"/>
                <w:szCs w:val="20"/>
                <w:highlight w:val="white"/>
              </w:rPr>
            </w:pPr>
          </w:p>
          <w:p w14:paraId="6781B216" w14:textId="77777777" w:rsidR="00214E2E" w:rsidRDefault="00214E2E" w:rsidP="00214E2E">
            <w:pPr>
              <w:autoSpaceDE w:val="0"/>
              <w:autoSpaceDN w:val="0"/>
              <w:adjustRightInd w:val="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bed_file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8000FF"/>
                <w:sz w:val="20"/>
                <w:szCs w:val="20"/>
                <w:highlight w:val="white"/>
              </w:rPr>
              <w:t>sapply</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gsm_lis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sm</w:t>
            </w:r>
            <w:r>
              <w:rPr>
                <w:rFonts w:ascii="Courier New" w:hAnsi="Courier New" w:cs="Courier New"/>
                <w:b/>
                <w:bCs/>
                <w:color w:val="000080"/>
                <w:sz w:val="20"/>
                <w:szCs w:val="20"/>
                <w:highlight w:val="white"/>
              </w:rPr>
              <w:t>){</w:t>
            </w:r>
          </w:p>
          <w:p w14:paraId="7599E27C" w14:textId="77777777"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GEOquery</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getGEOSuppFi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G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gsm, </w:t>
            </w:r>
            <w:proofErr w:type="spellStart"/>
            <w:r>
              <w:rPr>
                <w:rFonts w:ascii="Courier New" w:hAnsi="Courier New" w:cs="Courier New"/>
                <w:color w:val="000000"/>
                <w:sz w:val="20"/>
                <w:szCs w:val="20"/>
                <w:highlight w:val="white"/>
              </w:rPr>
              <w:t>baseDi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ata_di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keDirectory</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ilter_regex</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v.txt.gz"</w:t>
            </w:r>
            <w:r>
              <w:rPr>
                <w:rFonts w:ascii="Courier New" w:hAnsi="Courier New" w:cs="Courier New"/>
                <w:b/>
                <w:bCs/>
                <w:color w:val="000080"/>
                <w:sz w:val="20"/>
                <w:szCs w:val="20"/>
                <w:highlight w:val="white"/>
              </w:rPr>
              <w:t>)</w:t>
            </w:r>
          </w:p>
          <w:p w14:paraId="2B92AFDA" w14:textId="77777777"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70FAF7" w14:textId="77777777" w:rsidR="00214E2E" w:rsidRDefault="00214E2E" w:rsidP="00214E2E">
            <w:pPr>
              <w:autoSpaceDE w:val="0"/>
              <w:autoSpaceDN w:val="0"/>
              <w:adjustRightInd w:val="0"/>
              <w:rPr>
                <w:rFonts w:ascii="Courier New" w:hAnsi="Courier New" w:cs="Courier New"/>
                <w:color w:val="000000"/>
                <w:sz w:val="20"/>
                <w:szCs w:val="20"/>
                <w:highlight w:val="white"/>
              </w:rPr>
            </w:pPr>
          </w:p>
          <w:p w14:paraId="4A58951F" w14:textId="77777777"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8000"/>
                <w:sz w:val="20"/>
                <w:szCs w:val="20"/>
                <w:highlight w:val="white"/>
              </w:rPr>
              <w:t xml:space="preserve"># Import the </w:t>
            </w:r>
            <w:proofErr w:type="spellStart"/>
            <w:r>
              <w:rPr>
                <w:rFonts w:ascii="Courier New" w:hAnsi="Courier New" w:cs="Courier New"/>
                <w:color w:val="008000"/>
                <w:sz w:val="20"/>
                <w:szCs w:val="20"/>
                <w:highlight w:val="white"/>
              </w:rPr>
              <w:t>BedGraph</w:t>
            </w:r>
            <w:proofErr w:type="spellEnd"/>
            <w:r>
              <w:rPr>
                <w:rFonts w:ascii="Courier New" w:hAnsi="Courier New" w:cs="Courier New"/>
                <w:color w:val="008000"/>
                <w:sz w:val="20"/>
                <w:szCs w:val="20"/>
                <w:highlight w:val="white"/>
              </w:rPr>
              <w:t xml:space="preserve"> files into </w:t>
            </w:r>
            <w:proofErr w:type="spellStart"/>
            <w:r>
              <w:rPr>
                <w:rFonts w:ascii="Courier New" w:hAnsi="Courier New" w:cs="Courier New"/>
                <w:color w:val="008000"/>
                <w:sz w:val="20"/>
                <w:szCs w:val="20"/>
                <w:highlight w:val="white"/>
              </w:rPr>
              <w:t>scMethrix</w:t>
            </w:r>
            <w:proofErr w:type="spellEnd"/>
            <w:r>
              <w:rPr>
                <w:rFonts w:ascii="Courier New" w:hAnsi="Courier New" w:cs="Courier New"/>
                <w:color w:val="008000"/>
                <w:sz w:val="20"/>
                <w:szCs w:val="20"/>
                <w:highlight w:val="white"/>
              </w:rPr>
              <w:t xml:space="preserve"> ------------------------------</w:t>
            </w:r>
          </w:p>
          <w:p w14:paraId="435D935D" w14:textId="77777777" w:rsidR="00214E2E" w:rsidRDefault="00214E2E" w:rsidP="00214E2E">
            <w:pPr>
              <w:autoSpaceDE w:val="0"/>
              <w:autoSpaceDN w:val="0"/>
              <w:adjustRightInd w:val="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cm</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cMethrix</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ad_beds</w:t>
            </w:r>
            <w:proofErr w:type="spellEnd"/>
            <w:r>
              <w:rPr>
                <w:rFonts w:ascii="Courier New" w:hAnsi="Courier New" w:cs="Courier New"/>
                <w:b/>
                <w:bCs/>
                <w:color w:val="000080"/>
                <w:sz w:val="20"/>
                <w:szCs w:val="20"/>
                <w:highlight w:val="white"/>
              </w:rPr>
              <w:t>(</w:t>
            </w:r>
          </w:p>
          <w:p w14:paraId="77EB2D19" w14:textId="77777777"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ile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ed_files</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f_cp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m10_cpgs, </w:t>
            </w:r>
            <w:proofErr w:type="spellStart"/>
            <w:r>
              <w:rPr>
                <w:rFonts w:ascii="Courier New" w:hAnsi="Courier New" w:cs="Courier New"/>
                <w:color w:val="000000"/>
                <w:sz w:val="20"/>
                <w:szCs w:val="20"/>
                <w:highlight w:val="white"/>
              </w:rPr>
              <w:t>chr_idx</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rt_idx</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nd_idx</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eta_idx</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_idx</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_idx</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w:t>
            </w:r>
            <w:r>
              <w:rPr>
                <w:rFonts w:ascii="Courier New" w:hAnsi="Courier New" w:cs="Courier New"/>
                <w:color w:val="000000"/>
                <w:sz w:val="20"/>
                <w:szCs w:val="20"/>
                <w:highlight w:val="white"/>
              </w:rPr>
              <w:t xml:space="preserve">, strande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zero_base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lData</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GSE_colData</w:t>
            </w:r>
            <w:proofErr w:type="spellEnd"/>
          </w:p>
          <w:p w14:paraId="142E21E1" w14:textId="77777777"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8D669B6" w14:textId="77777777" w:rsidR="00214E2E" w:rsidRDefault="00214E2E" w:rsidP="00214E2E">
            <w:pPr>
              <w:autoSpaceDE w:val="0"/>
              <w:autoSpaceDN w:val="0"/>
              <w:adjustRightInd w:val="0"/>
              <w:rPr>
                <w:rFonts w:ascii="Courier New" w:hAnsi="Courier New" w:cs="Courier New"/>
                <w:color w:val="000000"/>
                <w:sz w:val="20"/>
                <w:szCs w:val="20"/>
                <w:highlight w:val="white"/>
              </w:rPr>
            </w:pPr>
          </w:p>
          <w:p w14:paraId="64A25510" w14:textId="77777777"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8000"/>
                <w:sz w:val="20"/>
                <w:szCs w:val="20"/>
                <w:highlight w:val="white"/>
              </w:rPr>
              <w:t># Plots for initial quality checks (Figure 4.) --------------------------</w:t>
            </w:r>
          </w:p>
          <w:p w14:paraId="42A640DF" w14:textId="2EB9CA6A" w:rsidR="00214E2E" w:rsidRDefault="00672524"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d</w:t>
            </w:r>
            <w:r>
              <w:rPr>
                <w:rFonts w:ascii="Courier New" w:hAnsi="Courier New" w:cs="Courier New"/>
                <w:color w:val="000000"/>
                <w:sz w:val="20"/>
                <w:szCs w:val="20"/>
                <w:highlight w:val="white"/>
              </w:rPr>
              <w:t>ensity</w:t>
            </w:r>
            <w:r>
              <w:rPr>
                <w:rFonts w:ascii="Courier New" w:hAnsi="Courier New" w:cs="Courier New"/>
                <w:color w:val="000000"/>
                <w:sz w:val="20"/>
                <w:szCs w:val="20"/>
                <w:highlight w:val="white"/>
              </w:rPr>
              <w:t xml:space="preserve"> </w:t>
            </w:r>
            <w:r w:rsidR="00214E2E">
              <w:rPr>
                <w:rFonts w:ascii="Courier New" w:hAnsi="Courier New" w:cs="Courier New"/>
                <w:b/>
                <w:bCs/>
                <w:color w:val="000080"/>
                <w:sz w:val="20"/>
                <w:szCs w:val="20"/>
                <w:highlight w:val="white"/>
              </w:rPr>
              <w:t>&lt;-</w:t>
            </w:r>
            <w:r w:rsidR="00214E2E">
              <w:rPr>
                <w:rFonts w:ascii="Courier New" w:hAnsi="Courier New" w:cs="Courier New"/>
                <w:color w:val="000000"/>
                <w:sz w:val="20"/>
                <w:szCs w:val="20"/>
                <w:highlight w:val="white"/>
              </w:rPr>
              <w:t xml:space="preserve"> </w:t>
            </w:r>
            <w:proofErr w:type="spellStart"/>
            <w:r w:rsidR="00214E2E">
              <w:rPr>
                <w:rFonts w:ascii="Courier New" w:hAnsi="Courier New" w:cs="Courier New"/>
                <w:color w:val="000000"/>
                <w:sz w:val="20"/>
                <w:szCs w:val="20"/>
                <w:highlight w:val="white"/>
              </w:rPr>
              <w:t>plot_density</w:t>
            </w:r>
            <w:proofErr w:type="spellEnd"/>
            <w:r w:rsidR="00214E2E">
              <w:rPr>
                <w:rFonts w:ascii="Courier New" w:hAnsi="Courier New" w:cs="Courier New"/>
                <w:b/>
                <w:bCs/>
                <w:color w:val="000080"/>
                <w:sz w:val="20"/>
                <w:szCs w:val="20"/>
                <w:highlight w:val="white"/>
              </w:rPr>
              <w:t>(</w:t>
            </w:r>
            <w:proofErr w:type="spellStart"/>
            <w:r w:rsidR="00214E2E">
              <w:rPr>
                <w:rFonts w:ascii="Courier New" w:hAnsi="Courier New" w:cs="Courier New"/>
                <w:color w:val="000000"/>
                <w:sz w:val="20"/>
                <w:szCs w:val="20"/>
                <w:highlight w:val="white"/>
              </w:rPr>
              <w:t>scm</w:t>
            </w:r>
            <w:proofErr w:type="spellEnd"/>
            <w:r w:rsidR="00214E2E">
              <w:rPr>
                <w:rFonts w:ascii="Courier New" w:hAnsi="Courier New" w:cs="Courier New"/>
                <w:b/>
                <w:bCs/>
                <w:color w:val="000080"/>
                <w:sz w:val="20"/>
                <w:szCs w:val="20"/>
                <w:highlight w:val="white"/>
              </w:rPr>
              <w:t>)</w:t>
            </w:r>
          </w:p>
          <w:p w14:paraId="7F1380BA" w14:textId="537294C5" w:rsidR="00214E2E" w:rsidRDefault="00214E2E" w:rsidP="00214E2E">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overag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lot_coverage</w:t>
            </w:r>
            <w:proofErr w:type="spellEnd"/>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scm,type</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nsity"</w:t>
            </w:r>
            <w:r>
              <w:rPr>
                <w:rFonts w:ascii="Courier New" w:hAnsi="Courier New" w:cs="Courier New"/>
                <w:color w:val="000000"/>
                <w:sz w:val="20"/>
                <w:szCs w:val="20"/>
                <w:highlight w:val="white"/>
              </w:rPr>
              <w:t>,</w:t>
            </w:r>
            <w:proofErr w:type="spellStart"/>
            <w:r>
              <w:rPr>
                <w:rFonts w:ascii="Courier New" w:hAnsi="Courier New" w:cs="Courier New"/>
                <w:color w:val="000000"/>
                <w:sz w:val="20"/>
                <w:szCs w:val="20"/>
                <w:highlight w:val="white"/>
              </w:rPr>
              <w:t>max_cov</w:t>
            </w:r>
            <w:proofErr w:type="spellEnd"/>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0</w:t>
            </w:r>
            <w:r>
              <w:rPr>
                <w:rFonts w:ascii="Courier New" w:hAnsi="Courier New" w:cs="Courier New"/>
                <w:b/>
                <w:bCs/>
                <w:color w:val="000080"/>
                <w:sz w:val="20"/>
                <w:szCs w:val="20"/>
                <w:highlight w:val="white"/>
              </w:rPr>
              <w:t>)</w:t>
            </w:r>
          </w:p>
          <w:p w14:paraId="28F9AD11" w14:textId="77777777" w:rsidR="006F0F86" w:rsidRDefault="00214E2E" w:rsidP="00214E2E">
            <w:pPr>
              <w:pStyle w:val="Code"/>
              <w:rPr>
                <w:rFonts w:ascii="Courier New" w:hAnsi="Courier New" w:cs="Courier New"/>
                <w:b/>
                <w:bCs/>
                <w:color w:val="000080"/>
                <w:szCs w:val="20"/>
              </w:rPr>
            </w:pPr>
            <w:r>
              <w:rPr>
                <w:rFonts w:ascii="Courier New" w:hAnsi="Courier New" w:cs="Courier New"/>
                <w:color w:val="000000"/>
                <w:szCs w:val="20"/>
                <w:highlight w:val="white"/>
              </w:rPr>
              <w:t xml:space="preserve">sparsity </w:t>
            </w:r>
            <w:r>
              <w:rPr>
                <w:rFonts w:ascii="Courier New" w:hAnsi="Courier New" w:cs="Courier New"/>
                <w:b/>
                <w:bCs/>
                <w:color w:val="000080"/>
                <w:szCs w:val="20"/>
                <w:highlight w:val="white"/>
              </w:rPr>
              <w:t>&lt;-</w:t>
            </w:r>
            <w:r>
              <w:rPr>
                <w:rFonts w:ascii="Courier New" w:hAnsi="Courier New" w:cs="Courier New"/>
                <w:color w:val="000000"/>
                <w:szCs w:val="20"/>
                <w:highlight w:val="white"/>
              </w:rPr>
              <w:t xml:space="preserve"> </w:t>
            </w:r>
            <w:proofErr w:type="spellStart"/>
            <w:r>
              <w:rPr>
                <w:rFonts w:ascii="Courier New" w:hAnsi="Courier New" w:cs="Courier New"/>
                <w:color w:val="000000"/>
                <w:szCs w:val="20"/>
                <w:highlight w:val="white"/>
              </w:rPr>
              <w:t>plot_sparsity</w:t>
            </w:r>
            <w:proofErr w:type="spellEnd"/>
            <w:r>
              <w:rPr>
                <w:rFonts w:ascii="Courier New" w:hAnsi="Courier New" w:cs="Courier New"/>
                <w:b/>
                <w:bCs/>
                <w:color w:val="000080"/>
                <w:szCs w:val="20"/>
                <w:highlight w:val="white"/>
              </w:rPr>
              <w:t>(</w:t>
            </w:r>
            <w:proofErr w:type="spellStart"/>
            <w:r>
              <w:rPr>
                <w:rFonts w:ascii="Courier New" w:hAnsi="Courier New" w:cs="Courier New"/>
                <w:color w:val="000000"/>
                <w:szCs w:val="20"/>
                <w:highlight w:val="white"/>
              </w:rPr>
              <w:t>scm,type</w:t>
            </w:r>
            <w:proofErr w:type="spellEnd"/>
            <w:r>
              <w:rPr>
                <w:rFonts w:ascii="Courier New" w:hAnsi="Courier New" w:cs="Courier New"/>
                <w:b/>
                <w:bCs/>
                <w:color w:val="000080"/>
                <w:szCs w:val="20"/>
                <w:highlight w:val="white"/>
              </w:rPr>
              <w:t>=</w:t>
            </w:r>
            <w:r>
              <w:rPr>
                <w:rFonts w:ascii="Courier New" w:hAnsi="Courier New" w:cs="Courier New"/>
                <w:color w:val="808080"/>
                <w:szCs w:val="20"/>
                <w:highlight w:val="white"/>
              </w:rPr>
              <w:t>"scatter"</w:t>
            </w:r>
            <w:r>
              <w:rPr>
                <w:rFonts w:ascii="Courier New" w:hAnsi="Courier New" w:cs="Courier New"/>
                <w:color w:val="000000"/>
                <w:szCs w:val="20"/>
                <w:highlight w:val="white"/>
              </w:rPr>
              <w:t>,</w:t>
            </w:r>
            <w:proofErr w:type="spellStart"/>
            <w:r>
              <w:rPr>
                <w:rFonts w:ascii="Courier New" w:hAnsi="Courier New" w:cs="Courier New"/>
                <w:color w:val="000000"/>
                <w:szCs w:val="20"/>
                <w:highlight w:val="white"/>
              </w:rPr>
              <w:t>pheno</w:t>
            </w:r>
            <w:proofErr w:type="spellEnd"/>
            <w:r>
              <w:rPr>
                <w:rFonts w:ascii="Courier New" w:hAnsi="Courier New" w:cs="Courier New"/>
                <w:b/>
                <w:bCs/>
                <w:color w:val="000080"/>
                <w:szCs w:val="20"/>
                <w:highlight w:val="white"/>
              </w:rPr>
              <w:t>=</w:t>
            </w:r>
            <w:r>
              <w:rPr>
                <w:rFonts w:ascii="Courier New" w:hAnsi="Courier New" w:cs="Courier New"/>
                <w:color w:val="808080"/>
                <w:szCs w:val="20"/>
                <w:highlight w:val="white"/>
              </w:rPr>
              <w:t>"Sample"</w:t>
            </w:r>
            <w:r>
              <w:rPr>
                <w:rFonts w:ascii="Courier New" w:hAnsi="Courier New" w:cs="Courier New"/>
                <w:b/>
                <w:bCs/>
                <w:color w:val="000080"/>
                <w:szCs w:val="20"/>
                <w:highlight w:val="white"/>
              </w:rPr>
              <w:t>)</w:t>
            </w:r>
          </w:p>
          <w:p w14:paraId="4AA863DA" w14:textId="77777777" w:rsidR="00672524" w:rsidRDefault="00672524" w:rsidP="00214E2E">
            <w:pPr>
              <w:pStyle w:val="Code"/>
              <w:rPr>
                <w:rFonts w:ascii="Courier New" w:hAnsi="Courier New" w:cs="Courier New"/>
                <w:b/>
                <w:bCs/>
                <w:color w:val="000080"/>
                <w:szCs w:val="20"/>
              </w:rPr>
            </w:pPr>
          </w:p>
          <w:p w14:paraId="08D5F49E" w14:textId="77777777" w:rsidR="00672524" w:rsidRDefault="00672524" w:rsidP="00214E2E">
            <w:pPr>
              <w:pStyle w:val="Code"/>
              <w:rPr>
                <w:rFonts w:ascii="Courier New" w:hAnsi="Courier New" w:cs="Courier New"/>
                <w:b/>
                <w:bCs/>
                <w:color w:val="000080"/>
                <w:szCs w:val="20"/>
              </w:rPr>
            </w:pPr>
          </w:p>
          <w:p w14:paraId="4F16536D" w14:textId="77777777" w:rsidR="00672524" w:rsidRDefault="00672524" w:rsidP="00214E2E">
            <w:pPr>
              <w:pStyle w:val="Code"/>
              <w:rPr>
                <w:rFonts w:ascii="Courier New" w:hAnsi="Courier New" w:cs="Courier New"/>
                <w:b/>
                <w:bCs/>
                <w:color w:val="000080"/>
                <w:szCs w:val="20"/>
              </w:rPr>
            </w:pPr>
          </w:p>
          <w:p w14:paraId="472858F4" w14:textId="131606FA" w:rsidR="00672524" w:rsidRDefault="00672524" w:rsidP="00214E2E">
            <w:pPr>
              <w:pStyle w:val="Code"/>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EE5233">
      <w:pPr>
        <w:pStyle w:val="Heading1"/>
      </w:pPr>
      <w:r>
        <w:t>References</w:t>
      </w:r>
    </w:p>
    <w:p w14:paraId="373542BB" w14:textId="77777777" w:rsidR="00EE5233" w:rsidRDefault="00EE5233" w:rsidP="00E805BD">
      <w:pPr>
        <w:pStyle w:val="Bibliography"/>
        <w:rPr>
          <w:lang w:val="en-US"/>
        </w:rPr>
        <w:sectPr w:rsidR="00EE5233" w:rsidSect="004D456D">
          <w:pgSz w:w="12240" w:h="15840"/>
          <w:pgMar w:top="1440" w:right="1440" w:bottom="1440" w:left="1440" w:header="708" w:footer="708" w:gutter="0"/>
          <w:pgNumType w:start="0"/>
          <w:cols w:space="708"/>
          <w:titlePg/>
          <w:docGrid w:linePitch="360"/>
        </w:sectPr>
      </w:pPr>
    </w:p>
    <w:p w14:paraId="53BBDE18" w14:textId="77777777" w:rsidR="001136B0" w:rsidRDefault="004B59C1" w:rsidP="001136B0">
      <w:pPr>
        <w:pStyle w:val="Bibliography"/>
      </w:pPr>
      <w:r w:rsidRPr="00C41223">
        <w:rPr>
          <w:sz w:val="22"/>
          <w:lang w:val="en-US"/>
        </w:rPr>
        <w:fldChar w:fldCharType="begin"/>
      </w:r>
      <w:r w:rsidR="002F764E">
        <w:rPr>
          <w:lang w:val="en-US"/>
        </w:rPr>
        <w:instrText xml:space="preserve"> ADDIN ZOTERO_BIBL {"uncited":[],"omitted":[],"custom":[]} CSL_BIBLIOGRAPHY </w:instrText>
      </w:r>
      <w:r w:rsidRPr="00C41223">
        <w:rPr>
          <w:sz w:val="22"/>
          <w:lang w:val="en-US"/>
        </w:rPr>
        <w:fldChar w:fldCharType="separate"/>
      </w:r>
      <w:r w:rsidR="001136B0">
        <w:t>1.</w:t>
      </w:r>
      <w:r w:rsidR="001136B0">
        <w:tab/>
      </w:r>
      <w:proofErr w:type="spellStart"/>
      <w:r w:rsidR="001136B0">
        <w:t>Wolffe</w:t>
      </w:r>
      <w:proofErr w:type="spellEnd"/>
      <w:r w:rsidR="001136B0">
        <w:t xml:space="preserve">, A. P. &amp; Matzke, M. A. Epigenetics: Regulation Through Repression. </w:t>
      </w:r>
      <w:r w:rsidR="001136B0">
        <w:rPr>
          <w:i/>
          <w:iCs/>
        </w:rPr>
        <w:t>Science</w:t>
      </w:r>
      <w:r w:rsidR="001136B0">
        <w:t xml:space="preserve"> </w:t>
      </w:r>
      <w:r w:rsidR="001136B0">
        <w:rPr>
          <w:b/>
          <w:bCs/>
        </w:rPr>
        <w:t>286</w:t>
      </w:r>
      <w:r w:rsidR="001136B0">
        <w:t>, 481–486 (1999).</w:t>
      </w:r>
    </w:p>
    <w:p w14:paraId="694422BF" w14:textId="77777777" w:rsidR="001136B0" w:rsidRDefault="001136B0" w:rsidP="001136B0">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75F5E608" w14:textId="77777777" w:rsidR="001136B0" w:rsidRDefault="001136B0" w:rsidP="001136B0">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7586A947" w14:textId="77777777" w:rsidR="001136B0" w:rsidRDefault="001136B0" w:rsidP="001136B0">
      <w:pPr>
        <w:pStyle w:val="Bibliography"/>
      </w:pPr>
      <w:r>
        <w:t>4.</w:t>
      </w:r>
      <w:r>
        <w:tab/>
        <w:t xml:space="preserve">Moore, L. D., Le, T. &amp; Fan, G. DNA </w:t>
      </w:r>
      <w:proofErr w:type="gramStart"/>
      <w:r>
        <w:t>Methylation</w:t>
      </w:r>
      <w:proofErr w:type="gramEnd"/>
      <w:r>
        <w:t xml:space="preserve"> and Its Basic Function. </w:t>
      </w:r>
      <w:r>
        <w:rPr>
          <w:i/>
          <w:iCs/>
        </w:rPr>
        <w:t>Neuropsychopharmacology</w:t>
      </w:r>
      <w:r>
        <w:t xml:space="preserve"> </w:t>
      </w:r>
      <w:r>
        <w:rPr>
          <w:b/>
          <w:bCs/>
        </w:rPr>
        <w:t>38</w:t>
      </w:r>
      <w:r>
        <w:t>, 23–38 (2013).</w:t>
      </w:r>
    </w:p>
    <w:p w14:paraId="4A190A0B" w14:textId="77777777" w:rsidR="001136B0" w:rsidRDefault="001136B0" w:rsidP="001136B0">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3DA32E93" w14:textId="77777777" w:rsidR="001136B0" w:rsidRDefault="001136B0" w:rsidP="001136B0">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lastRenderedPageBreak/>
        <w:t>International Journal of Medical Microbiology</w:t>
      </w:r>
      <w:r>
        <w:t xml:space="preserve"> </w:t>
      </w:r>
      <w:r>
        <w:rPr>
          <w:b/>
          <w:bCs/>
        </w:rPr>
        <w:t>297</w:t>
      </w:r>
      <w:r>
        <w:t>, 1–7 (2007).</w:t>
      </w:r>
    </w:p>
    <w:p w14:paraId="383E8A6E" w14:textId="77777777" w:rsidR="001136B0" w:rsidRDefault="001136B0" w:rsidP="001136B0">
      <w:pPr>
        <w:pStyle w:val="Bibliography"/>
      </w:pPr>
      <w:r>
        <w:t>7.</w:t>
      </w:r>
      <w:r>
        <w:tab/>
        <w:t xml:space="preserve">Couturier, M. &amp; </w:t>
      </w:r>
      <w:proofErr w:type="spellStart"/>
      <w:r>
        <w:t>Lindås</w:t>
      </w:r>
      <w:proofErr w:type="spellEnd"/>
      <w:r>
        <w:t xml:space="preserve">, A.-C. The DNA Methylome of the </w:t>
      </w:r>
      <w:proofErr w:type="spellStart"/>
      <w:r>
        <w:t>Hyperthermoacidophilic</w:t>
      </w:r>
      <w:proofErr w:type="spellEnd"/>
      <w:r>
        <w:t xml:space="preserve"> Crenarchaeon </w:t>
      </w:r>
      <w:proofErr w:type="spellStart"/>
      <w:r>
        <w:t>Sulfolobus</w:t>
      </w:r>
      <w:proofErr w:type="spellEnd"/>
      <w:r>
        <w:t xml:space="preserve"> </w:t>
      </w:r>
      <w:proofErr w:type="spellStart"/>
      <w:r>
        <w:t>acidocaldarius</w:t>
      </w:r>
      <w:proofErr w:type="spellEnd"/>
      <w:r>
        <w:t xml:space="preserve">. </w:t>
      </w:r>
      <w:r>
        <w:rPr>
          <w:i/>
          <w:iCs/>
        </w:rPr>
        <w:t>Front Microbiol</w:t>
      </w:r>
      <w:r>
        <w:t xml:space="preserve"> </w:t>
      </w:r>
      <w:r>
        <w:rPr>
          <w:b/>
          <w:bCs/>
        </w:rPr>
        <w:t>9</w:t>
      </w:r>
      <w:r>
        <w:t>, 137 (2018).</w:t>
      </w:r>
    </w:p>
    <w:p w14:paraId="52516D4F" w14:textId="77777777" w:rsidR="001136B0" w:rsidRDefault="001136B0" w:rsidP="001136B0">
      <w:pPr>
        <w:pStyle w:val="Bibliography"/>
      </w:pPr>
      <w:r>
        <w:t>8.</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18DB5741" w14:textId="77777777" w:rsidR="001136B0" w:rsidRDefault="001136B0" w:rsidP="001136B0">
      <w:pPr>
        <w:pStyle w:val="Bibliography"/>
      </w:pPr>
      <w:r>
        <w:t>9.</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31AF0D24" w14:textId="77777777" w:rsidR="001136B0" w:rsidRDefault="001136B0" w:rsidP="001136B0">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2397DE38" w14:textId="77777777" w:rsidR="001136B0" w:rsidRDefault="001136B0" w:rsidP="001136B0">
      <w:pPr>
        <w:pStyle w:val="Bibliography"/>
      </w:pPr>
      <w:r>
        <w:t>11.</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1434D068" w14:textId="77777777" w:rsidR="001136B0" w:rsidRDefault="001136B0" w:rsidP="001136B0">
      <w:pPr>
        <w:pStyle w:val="Bibliography"/>
      </w:pPr>
      <w:r>
        <w:t>12.</w:t>
      </w:r>
      <w:r>
        <w:tab/>
        <w:t xml:space="preserve">Gagliardi, M., </w:t>
      </w:r>
      <w:proofErr w:type="spellStart"/>
      <w:r>
        <w:t>Strazzullo</w:t>
      </w:r>
      <w:proofErr w:type="spellEnd"/>
      <w:r>
        <w:t xml:space="preserve">, M. &amp; Matarazzo, M. R. DNMT3B Functions: Novel Insights </w:t>
      </w:r>
      <w:proofErr w:type="gramStart"/>
      <w:r>
        <w:t>From</w:t>
      </w:r>
      <w:proofErr w:type="gramEnd"/>
      <w:r>
        <w:t xml:space="preserve"> Human Disease. </w:t>
      </w:r>
      <w:r>
        <w:rPr>
          <w:i/>
          <w:iCs/>
        </w:rPr>
        <w:t>Frontiers in Cell and Developmental Biology</w:t>
      </w:r>
      <w:r>
        <w:t xml:space="preserve"> </w:t>
      </w:r>
      <w:r>
        <w:rPr>
          <w:b/>
          <w:bCs/>
        </w:rPr>
        <w:t>6</w:t>
      </w:r>
      <w:r>
        <w:t>, 140 (2018).</w:t>
      </w:r>
    </w:p>
    <w:p w14:paraId="492BD2E3" w14:textId="77777777" w:rsidR="001136B0" w:rsidRDefault="001136B0" w:rsidP="001136B0">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314635A4" w14:textId="77777777" w:rsidR="001136B0" w:rsidRDefault="001136B0" w:rsidP="001136B0">
      <w:pPr>
        <w:pStyle w:val="Bibliography"/>
      </w:pPr>
      <w:r>
        <w:t>14.</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6D84B2FC" w14:textId="77777777" w:rsidR="001136B0" w:rsidRDefault="001136B0" w:rsidP="001136B0">
      <w:pPr>
        <w:pStyle w:val="Bibliography"/>
      </w:pPr>
      <w:r>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16D368A8" w14:textId="77777777" w:rsidR="001136B0" w:rsidRDefault="001136B0" w:rsidP="001136B0">
      <w:pPr>
        <w:pStyle w:val="Bibliography"/>
      </w:pPr>
      <w:r>
        <w:t>16.</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4762B94A" w14:textId="77777777" w:rsidR="001136B0" w:rsidRDefault="001136B0" w:rsidP="001136B0">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316B37EE" w14:textId="77777777" w:rsidR="001136B0" w:rsidRDefault="001136B0" w:rsidP="001136B0">
      <w:pPr>
        <w:pStyle w:val="Bibliography"/>
      </w:pPr>
      <w:r>
        <w:t>18.</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794D7C73" w14:textId="77777777" w:rsidR="001136B0" w:rsidRDefault="001136B0" w:rsidP="001136B0">
      <w:pPr>
        <w:pStyle w:val="Bibliography"/>
      </w:pPr>
      <w:r>
        <w:t>19.</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2CAC438F" w14:textId="77777777" w:rsidR="001136B0" w:rsidRDefault="001136B0" w:rsidP="001136B0">
      <w:pPr>
        <w:pStyle w:val="Bibliography"/>
      </w:pPr>
      <w:r>
        <w:t>20.</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67A8A17C" w14:textId="77777777" w:rsidR="001136B0" w:rsidRDefault="001136B0" w:rsidP="001136B0">
      <w:pPr>
        <w:pStyle w:val="Bibliography"/>
      </w:pPr>
      <w:r>
        <w:t>21.</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4B47F866" w14:textId="77777777" w:rsidR="001136B0" w:rsidRDefault="001136B0" w:rsidP="001136B0">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23113F8B" w14:textId="77777777" w:rsidR="001136B0" w:rsidRDefault="001136B0" w:rsidP="001136B0">
      <w:pPr>
        <w:pStyle w:val="Bibliography"/>
      </w:pPr>
      <w:r>
        <w:t>23.</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67BF6CD8" w14:textId="77777777" w:rsidR="001136B0" w:rsidRDefault="001136B0" w:rsidP="001136B0">
      <w:pPr>
        <w:pStyle w:val="Bibliography"/>
      </w:pPr>
      <w:r>
        <w:t>24.</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35BF80E6" w14:textId="77777777" w:rsidR="001136B0" w:rsidRDefault="001136B0" w:rsidP="001136B0">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0EC0B6A6" w14:textId="77777777" w:rsidR="001136B0" w:rsidRDefault="001136B0" w:rsidP="001136B0">
      <w:pPr>
        <w:pStyle w:val="Bibliography"/>
      </w:pPr>
      <w:r w:rsidRPr="001136B0">
        <w:rPr>
          <w:lang w:val="sv-SE"/>
        </w:rPr>
        <w:t>26.</w:t>
      </w:r>
      <w:r w:rsidRPr="001136B0">
        <w:rPr>
          <w:lang w:val="sv-SE"/>
        </w:rPr>
        <w:tab/>
        <w:t xml:space="preserve">Zhang, R.-R. </w:t>
      </w:r>
      <w:r w:rsidRPr="001136B0">
        <w:rPr>
          <w:i/>
          <w:iCs/>
          <w:lang w:val="sv-SE"/>
        </w:rPr>
        <w:t>et al.</w:t>
      </w:r>
      <w:r w:rsidRPr="001136B0">
        <w:rPr>
          <w:lang w:val="sv-SE"/>
        </w:rPr>
        <w:t xml:space="preserve"> </w:t>
      </w:r>
      <w:r>
        <w:t xml:space="preserve">Tet1 Regulates Adult Hippocampal Neurogenesis and Cognition. </w:t>
      </w:r>
      <w:r>
        <w:rPr>
          <w:i/>
          <w:iCs/>
        </w:rPr>
        <w:t>Cell Stem Cell</w:t>
      </w:r>
      <w:r>
        <w:t xml:space="preserve"> </w:t>
      </w:r>
      <w:r>
        <w:rPr>
          <w:b/>
          <w:bCs/>
        </w:rPr>
        <w:t>13</w:t>
      </w:r>
      <w:r>
        <w:t>, 237–245 (2013).</w:t>
      </w:r>
    </w:p>
    <w:p w14:paraId="122BAF89" w14:textId="77777777" w:rsidR="001136B0" w:rsidRDefault="001136B0" w:rsidP="001136B0">
      <w:pPr>
        <w:pStyle w:val="Bibliography"/>
      </w:pPr>
      <w:r>
        <w:t>27.</w:t>
      </w:r>
      <w:r>
        <w:tab/>
        <w:t>Moran-</w:t>
      </w:r>
      <w:proofErr w:type="spellStart"/>
      <w:r>
        <w:t>Crusio</w:t>
      </w:r>
      <w:proofErr w:type="spellEnd"/>
      <w:r>
        <w:t xml:space="preserve">,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30F9DB36" w14:textId="77777777" w:rsidR="001136B0" w:rsidRDefault="001136B0" w:rsidP="001136B0">
      <w:pPr>
        <w:pStyle w:val="Bibliography"/>
      </w:pPr>
      <w:r>
        <w:t>28.</w:t>
      </w:r>
      <w:r>
        <w:tab/>
      </w:r>
      <w:proofErr w:type="gramStart"/>
      <w:r>
        <w:t>An,</w:t>
      </w:r>
      <w:proofErr w:type="gramEnd"/>
      <w:r>
        <w:t xml:space="preserve"> J. </w:t>
      </w:r>
      <w:r>
        <w:rPr>
          <w:i/>
          <w:iCs/>
        </w:rPr>
        <w:t>et al.</w:t>
      </w:r>
      <w:r>
        <w:t xml:space="preserve"> Acute loss of TET function results in aggressive myeloid cancer in mice. </w:t>
      </w:r>
      <w:r>
        <w:rPr>
          <w:i/>
          <w:iCs/>
        </w:rPr>
        <w:t xml:space="preserve">Nat </w:t>
      </w:r>
      <w:proofErr w:type="spellStart"/>
      <w:r>
        <w:rPr>
          <w:i/>
          <w:iCs/>
        </w:rPr>
        <w:t>Commun</w:t>
      </w:r>
      <w:proofErr w:type="spellEnd"/>
      <w:r>
        <w:t xml:space="preserve"> </w:t>
      </w:r>
      <w:r>
        <w:rPr>
          <w:b/>
          <w:bCs/>
        </w:rPr>
        <w:t>6</w:t>
      </w:r>
      <w:r>
        <w:t>, 10071 (2015).</w:t>
      </w:r>
    </w:p>
    <w:p w14:paraId="7C5B622F" w14:textId="77777777" w:rsidR="001136B0" w:rsidRDefault="001136B0" w:rsidP="001136B0">
      <w:pPr>
        <w:pStyle w:val="Bibliography"/>
      </w:pPr>
      <w:r>
        <w:t>29.</w:t>
      </w:r>
      <w:r>
        <w:tab/>
      </w:r>
      <w:proofErr w:type="spellStart"/>
      <w:r>
        <w:t>Suelves</w:t>
      </w:r>
      <w:proofErr w:type="spellEnd"/>
      <w:r>
        <w:t xml:space="preserve">, M., </w:t>
      </w:r>
      <w:proofErr w:type="spellStart"/>
      <w:r>
        <w:t>Carrió</w:t>
      </w:r>
      <w:proofErr w:type="spellEnd"/>
      <w:r>
        <w:t xml:space="preserve">, E., </w:t>
      </w:r>
      <w:proofErr w:type="spellStart"/>
      <w:r>
        <w:t>Núñez</w:t>
      </w:r>
      <w:proofErr w:type="spellEnd"/>
      <w:r>
        <w:t xml:space="preserve">-Álvarez, Y. &amp; </w:t>
      </w:r>
      <w:proofErr w:type="spellStart"/>
      <w:r>
        <w:t>Peinado</w:t>
      </w:r>
      <w:proofErr w:type="spellEnd"/>
      <w:r>
        <w:t xml:space="preserve">, M. A. DNA methylation dynamics in cellular commitment and differentiation. </w:t>
      </w:r>
      <w:r>
        <w:rPr>
          <w:i/>
          <w:iCs/>
        </w:rPr>
        <w:t>Briefings in Functional Genomics</w:t>
      </w:r>
      <w:r>
        <w:t xml:space="preserve"> </w:t>
      </w:r>
      <w:r>
        <w:rPr>
          <w:b/>
          <w:bCs/>
        </w:rPr>
        <w:t>15</w:t>
      </w:r>
      <w:r>
        <w:t>, 443–453 (2016).</w:t>
      </w:r>
    </w:p>
    <w:p w14:paraId="58D28E6C" w14:textId="77777777" w:rsidR="001136B0" w:rsidRDefault="001136B0" w:rsidP="001136B0">
      <w:pPr>
        <w:pStyle w:val="Bibliography"/>
      </w:pPr>
      <w:r>
        <w:t>30.</w:t>
      </w:r>
      <w:r>
        <w:tab/>
      </w:r>
      <w:proofErr w:type="spellStart"/>
      <w:r>
        <w:t>Farlik</w:t>
      </w:r>
      <w:proofErr w:type="spellEnd"/>
      <w:r>
        <w:t xml:space="preserve">,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20AEAE10" w14:textId="77777777" w:rsidR="001136B0" w:rsidRDefault="001136B0" w:rsidP="001136B0">
      <w:pPr>
        <w:pStyle w:val="Bibliography"/>
      </w:pPr>
      <w:r>
        <w:t>31.</w:t>
      </w:r>
      <w:r>
        <w:tab/>
        <w:t>Vento-</w:t>
      </w:r>
      <w:proofErr w:type="spellStart"/>
      <w:r>
        <w:t>Tormo</w:t>
      </w:r>
      <w:proofErr w:type="spellEnd"/>
      <w:r>
        <w:t>, R., Álvarez-</w:t>
      </w:r>
      <w:proofErr w:type="spellStart"/>
      <w:r>
        <w:t>Errico</w:t>
      </w:r>
      <w:proofErr w:type="spellEnd"/>
      <w:r>
        <w:t>, D., Rodríguez-</w:t>
      </w:r>
      <w:proofErr w:type="spellStart"/>
      <w:r>
        <w:t>Ubreva</w:t>
      </w:r>
      <w:proofErr w:type="spellEnd"/>
      <w:r>
        <w:t xml:space="preserve">, J. &amp; </w:t>
      </w:r>
      <w:proofErr w:type="spellStart"/>
      <w:r>
        <w:t>Ballestar</w:t>
      </w:r>
      <w:proofErr w:type="spellEnd"/>
      <w:r>
        <w:t xml:space="preserve">,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685853B5" w14:textId="77777777" w:rsidR="001136B0" w:rsidRDefault="001136B0" w:rsidP="001136B0">
      <w:pPr>
        <w:pStyle w:val="Bibliography"/>
      </w:pPr>
      <w:r>
        <w:t>32.</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1F9033ED" w14:textId="77777777" w:rsidR="001136B0" w:rsidRDefault="001136B0" w:rsidP="001136B0">
      <w:pPr>
        <w:pStyle w:val="Bibliography"/>
      </w:pPr>
      <w:r>
        <w:t>33.</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7A24D785" w14:textId="77777777" w:rsidR="001136B0" w:rsidRDefault="001136B0" w:rsidP="001136B0">
      <w:pPr>
        <w:pStyle w:val="Bibliography"/>
      </w:pPr>
      <w:r>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726D1402" w14:textId="77777777" w:rsidR="001136B0" w:rsidRDefault="001136B0" w:rsidP="001136B0">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5DA572F5" w14:textId="77777777" w:rsidR="001136B0" w:rsidRPr="001136B0" w:rsidRDefault="001136B0" w:rsidP="001136B0">
      <w:pPr>
        <w:pStyle w:val="Bibliography"/>
        <w:rPr>
          <w:lang w:val="sv-SE"/>
        </w:rPr>
      </w:pPr>
      <w:r>
        <w:t>36.</w:t>
      </w:r>
      <w:r>
        <w:tab/>
      </w:r>
      <w:proofErr w:type="spellStart"/>
      <w:r>
        <w:t>Horsthemke</w:t>
      </w:r>
      <w:proofErr w:type="spellEnd"/>
      <w:r>
        <w:t xml:space="preserve">, B. Epimutations in Human Disease. in </w:t>
      </w:r>
      <w:r>
        <w:rPr>
          <w:i/>
          <w:iCs/>
        </w:rPr>
        <w:t>DNA Methylation: Development, Genetic Disease and Cancer</w:t>
      </w:r>
      <w:r>
        <w:t xml:space="preserve"> (eds. </w:t>
      </w:r>
      <w:r w:rsidRPr="001136B0">
        <w:rPr>
          <w:lang w:val="sv-SE"/>
        </w:rPr>
        <w:t>Doerfler, W. &amp; Böhm, P.) 45–59 (Springer, 2006). doi:10.1007/3-540-31181-5_4.</w:t>
      </w:r>
    </w:p>
    <w:p w14:paraId="2F37FFF0" w14:textId="77777777" w:rsidR="001136B0" w:rsidRDefault="001136B0" w:rsidP="001136B0">
      <w:pPr>
        <w:pStyle w:val="Bibliography"/>
      </w:pPr>
      <w:r w:rsidRPr="001136B0">
        <w:rPr>
          <w:lang w:val="sv-SE"/>
        </w:rPr>
        <w:t>37.</w:t>
      </w:r>
      <w:r w:rsidRPr="001136B0">
        <w:rPr>
          <w:lang w:val="sv-SE"/>
        </w:rPr>
        <w:tab/>
        <w:t xml:space="preserve">Chu, M. </w:t>
      </w:r>
      <w:r w:rsidRPr="001136B0">
        <w:rPr>
          <w:i/>
          <w:iCs/>
          <w:lang w:val="sv-SE"/>
        </w:rPr>
        <w:t>et al.</w:t>
      </w:r>
      <w:r w:rsidRPr="001136B0">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12627959" w14:textId="77777777" w:rsidR="001136B0" w:rsidRDefault="001136B0" w:rsidP="001136B0">
      <w:pPr>
        <w:pStyle w:val="Bibliography"/>
      </w:pPr>
      <w:r>
        <w:t>38.</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66D61908" w14:textId="77777777" w:rsidR="001136B0" w:rsidRDefault="001136B0" w:rsidP="001136B0">
      <w:pPr>
        <w:pStyle w:val="Bibliography"/>
      </w:pPr>
      <w:r>
        <w:t>39.</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3E8B2F9B" w14:textId="77777777" w:rsidR="001136B0" w:rsidRDefault="001136B0" w:rsidP="001136B0">
      <w:pPr>
        <w:pStyle w:val="Bibliography"/>
      </w:pPr>
      <w:r>
        <w:t>40.</w:t>
      </w:r>
      <w:r>
        <w:tab/>
        <w:t>In utero undernourishment perturbs the adult sperm methylome and intergenerational metabolism. https://www.science.org/doi/10.1126/science.1255903.</w:t>
      </w:r>
    </w:p>
    <w:p w14:paraId="7CAE3621" w14:textId="77777777" w:rsidR="001136B0" w:rsidRDefault="001136B0" w:rsidP="001136B0">
      <w:pPr>
        <w:pStyle w:val="Bibliography"/>
      </w:pPr>
      <w:r>
        <w:lastRenderedPageBreak/>
        <w:t>41.</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425F949D" w14:textId="77777777" w:rsidR="001136B0" w:rsidRDefault="001136B0" w:rsidP="001136B0">
      <w:pPr>
        <w:pStyle w:val="Bibliography"/>
      </w:pPr>
      <w:r>
        <w:t>42.</w:t>
      </w:r>
      <w:r>
        <w:tab/>
        <w:t xml:space="preserve">Block, K., </w:t>
      </w:r>
      <w:proofErr w:type="spellStart"/>
      <w:r>
        <w:t>Kardana</w:t>
      </w:r>
      <w:proofErr w:type="spellEnd"/>
      <w:r>
        <w:t xml:space="preserve">, A., Igarashi, P. &amp; Taylor, H. S. In utero diethylstilbestrol (DES) 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67D511FD" w14:textId="77777777" w:rsidR="001136B0" w:rsidRDefault="001136B0" w:rsidP="001136B0">
      <w:pPr>
        <w:pStyle w:val="Bibliography"/>
      </w:pPr>
      <w:r>
        <w:t>43.</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742017A2" w14:textId="77777777" w:rsidR="001136B0" w:rsidRDefault="001136B0" w:rsidP="001136B0">
      <w:pPr>
        <w:pStyle w:val="Bibliography"/>
      </w:pPr>
      <w:r>
        <w:t>44.</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t>
      </w:r>
      <w:proofErr w:type="gramStart"/>
      <w:r>
        <w:t>With</w:t>
      </w:r>
      <w:proofErr w:type="gramEnd"/>
      <w:r>
        <w:t xml:space="preserve"> Multigenerational Neurodevelopmental Deficits. </w:t>
      </w:r>
      <w:r>
        <w:rPr>
          <w:i/>
          <w:iCs/>
        </w:rPr>
        <w:t>JAMA Pediatrics</w:t>
      </w:r>
      <w:r>
        <w:t xml:space="preserve"> </w:t>
      </w:r>
      <w:r>
        <w:rPr>
          <w:b/>
          <w:bCs/>
        </w:rPr>
        <w:t>172</w:t>
      </w:r>
      <w:r>
        <w:t>, 670–677 (2018).</w:t>
      </w:r>
    </w:p>
    <w:p w14:paraId="0E37A44E" w14:textId="77777777" w:rsidR="001136B0" w:rsidRDefault="001136B0" w:rsidP="001136B0">
      <w:pPr>
        <w:pStyle w:val="Bibliography"/>
      </w:pPr>
      <w:r>
        <w:t>45.</w:t>
      </w:r>
      <w:r>
        <w:tab/>
      </w:r>
      <w:proofErr w:type="spellStart"/>
      <w:r>
        <w:t>Plass</w:t>
      </w:r>
      <w:proofErr w:type="spellEnd"/>
      <w:r>
        <w:t xml:space="preserve">, C. &amp; Soloway, P. D. DNA methylation, imprinting and cancer. </w:t>
      </w:r>
      <w:r>
        <w:rPr>
          <w:i/>
          <w:iCs/>
        </w:rPr>
        <w:t>Eur J Hum Genet</w:t>
      </w:r>
      <w:r>
        <w:t xml:space="preserve"> </w:t>
      </w:r>
      <w:r>
        <w:rPr>
          <w:b/>
          <w:bCs/>
        </w:rPr>
        <w:t>10</w:t>
      </w:r>
      <w:r>
        <w:t>, 6–16 (2002).</w:t>
      </w:r>
    </w:p>
    <w:p w14:paraId="07A700F5" w14:textId="77777777" w:rsidR="001136B0" w:rsidRDefault="001136B0" w:rsidP="001136B0">
      <w:pPr>
        <w:pStyle w:val="Bibliography"/>
      </w:pPr>
      <w:r>
        <w:t>46.</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2CDC6875" w14:textId="77777777" w:rsidR="001136B0" w:rsidRDefault="001136B0" w:rsidP="001136B0">
      <w:pPr>
        <w:pStyle w:val="Bibliography"/>
      </w:pPr>
      <w:r>
        <w:t>47.</w:t>
      </w:r>
      <w:r>
        <w:tab/>
        <w:t xml:space="preserve">Zhu, X., Wu, Y.-B., Zhou, J. &amp; Kang, D.-M. Upregulation of lncRNA MEG3 promotes hepatic insulin resistance via increasing FoxO1 expression.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t xml:space="preserve"> </w:t>
      </w:r>
      <w:r>
        <w:rPr>
          <w:b/>
          <w:bCs/>
        </w:rPr>
        <w:t>469</w:t>
      </w:r>
      <w:r>
        <w:t>, 319–325 (2016).</w:t>
      </w:r>
    </w:p>
    <w:p w14:paraId="1EA025D9" w14:textId="77777777" w:rsidR="001136B0" w:rsidRDefault="001136B0" w:rsidP="001136B0">
      <w:pPr>
        <w:pStyle w:val="Bibliography"/>
      </w:pPr>
      <w:r>
        <w:t>48.</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00D8CB68" w14:textId="77777777" w:rsidR="001136B0" w:rsidRDefault="001136B0" w:rsidP="001136B0">
      <w:pPr>
        <w:pStyle w:val="Bibliography"/>
      </w:pPr>
      <w:r>
        <w:t>49.</w:t>
      </w:r>
      <w:r>
        <w:tab/>
        <w:t xml:space="preserve">Ehrlich, M. DNA methylation in cancer: too much, but also too little. </w:t>
      </w:r>
      <w:r>
        <w:rPr>
          <w:i/>
          <w:iCs/>
        </w:rPr>
        <w:t>Oncogene</w:t>
      </w:r>
      <w:r>
        <w:t xml:space="preserve"> </w:t>
      </w:r>
      <w:r>
        <w:rPr>
          <w:b/>
          <w:bCs/>
        </w:rPr>
        <w:t>21</w:t>
      </w:r>
      <w:r>
        <w:t>, 5400–5413 (2002).</w:t>
      </w:r>
    </w:p>
    <w:p w14:paraId="17FFF288" w14:textId="77777777" w:rsidR="001136B0" w:rsidRDefault="001136B0" w:rsidP="001136B0">
      <w:pPr>
        <w:pStyle w:val="Bibliography"/>
      </w:pPr>
      <w:r>
        <w:t>50.</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51080327" w14:textId="77777777" w:rsidR="001136B0" w:rsidRDefault="001136B0" w:rsidP="001136B0">
      <w:pPr>
        <w:pStyle w:val="Bibliography"/>
      </w:pPr>
      <w:r>
        <w:t>51.</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3B6DD9E7" w14:textId="77777777" w:rsidR="001136B0" w:rsidRDefault="001136B0" w:rsidP="001136B0">
      <w:pPr>
        <w:pStyle w:val="Bibliography"/>
      </w:pPr>
      <w:r>
        <w:t>52.</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004D5647" w14:textId="77777777" w:rsidR="001136B0" w:rsidRDefault="001136B0" w:rsidP="001136B0">
      <w:pPr>
        <w:pStyle w:val="Bibliography"/>
      </w:pPr>
      <w:r>
        <w:t>53.</w:t>
      </w:r>
      <w:r>
        <w:tab/>
        <w:t>Al-</w:t>
      </w:r>
      <w:proofErr w:type="spellStart"/>
      <w:r>
        <w:t>Rugeebah</w:t>
      </w:r>
      <w:proofErr w:type="spellEnd"/>
      <w:r>
        <w:t xml:space="preserve">, A., </w:t>
      </w:r>
      <w:proofErr w:type="spellStart"/>
      <w:r>
        <w:t>Alanazi</w:t>
      </w:r>
      <w:proofErr w:type="spellEnd"/>
      <w:r>
        <w:t xml:space="preserve">, M. &amp; </w:t>
      </w:r>
      <w:proofErr w:type="spellStart"/>
      <w:r>
        <w:t>Parine</w:t>
      </w:r>
      <w:proofErr w:type="spellEnd"/>
      <w:r>
        <w:t xml:space="preserve">, N. R. MEG3: an Oncogenic Long Non-coding RNA in Different Cancers. </w:t>
      </w:r>
      <w:proofErr w:type="spellStart"/>
      <w:r>
        <w:rPr>
          <w:i/>
          <w:iCs/>
        </w:rPr>
        <w:t>Pathol</w:t>
      </w:r>
      <w:proofErr w:type="spellEnd"/>
      <w:r>
        <w:rPr>
          <w:i/>
          <w:iCs/>
        </w:rPr>
        <w:t xml:space="preserve"> Oncol Res</w:t>
      </w:r>
      <w:r>
        <w:t xml:space="preserve"> </w:t>
      </w:r>
      <w:r>
        <w:rPr>
          <w:b/>
          <w:bCs/>
        </w:rPr>
        <w:t>25</w:t>
      </w:r>
      <w:r>
        <w:t>, 859–874 (2019).</w:t>
      </w:r>
    </w:p>
    <w:p w14:paraId="31F38FBA" w14:textId="77777777" w:rsidR="001136B0" w:rsidRDefault="001136B0" w:rsidP="001136B0">
      <w:pPr>
        <w:pStyle w:val="Bibliography"/>
      </w:pPr>
      <w:r>
        <w:t>54.</w:t>
      </w:r>
      <w:r>
        <w:tab/>
        <w:t xml:space="preserve">Weller, M. </w:t>
      </w:r>
      <w:r>
        <w:rPr>
          <w:i/>
          <w:iCs/>
        </w:rPr>
        <w:t>et al.</w:t>
      </w:r>
      <w:r>
        <w:t xml:space="preserve"> Glioma. </w:t>
      </w:r>
      <w:r>
        <w:rPr>
          <w:i/>
          <w:iCs/>
        </w:rPr>
        <w:t>Nat Rev Dis Primers</w:t>
      </w:r>
      <w:r>
        <w:t xml:space="preserve"> </w:t>
      </w:r>
      <w:r>
        <w:rPr>
          <w:b/>
          <w:bCs/>
        </w:rPr>
        <w:t>1</w:t>
      </w:r>
      <w:r>
        <w:t>, 1–18 (2015).</w:t>
      </w:r>
    </w:p>
    <w:p w14:paraId="67DD934F" w14:textId="77777777" w:rsidR="001136B0" w:rsidRDefault="001136B0" w:rsidP="001136B0">
      <w:pPr>
        <w:pStyle w:val="Bibliography"/>
      </w:pPr>
      <w:r>
        <w:t>55.</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3A692387" w14:textId="77777777" w:rsidR="001136B0" w:rsidRDefault="001136B0" w:rsidP="001136B0">
      <w:pPr>
        <w:pStyle w:val="Bibliography"/>
      </w:pPr>
      <w:r>
        <w:t>56.</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6E84C61C" w14:textId="77777777" w:rsidR="001136B0" w:rsidRDefault="001136B0" w:rsidP="001136B0">
      <w:pPr>
        <w:pStyle w:val="Bibliography"/>
      </w:pPr>
      <w:r>
        <w:t>57.</w:t>
      </w:r>
      <w:r>
        <w:tab/>
        <w:t xml:space="preserve">Sturm, D. </w:t>
      </w:r>
      <w:r>
        <w:rPr>
          <w:i/>
          <w:iCs/>
        </w:rPr>
        <w:t>et al.</w:t>
      </w:r>
      <w:r>
        <w:t xml:space="preserve"> Hotspot Mutations in H3F3A and IDH1 Define Distinct Epigenetic and Biological Subgroups of Glioblastoma. </w:t>
      </w:r>
      <w:r>
        <w:rPr>
          <w:i/>
          <w:iCs/>
        </w:rPr>
        <w:t>Cancer Cell</w:t>
      </w:r>
      <w:r>
        <w:t xml:space="preserve"> </w:t>
      </w:r>
      <w:r>
        <w:rPr>
          <w:b/>
          <w:bCs/>
        </w:rPr>
        <w:t>22</w:t>
      </w:r>
      <w:r>
        <w:t>, 425–437 (2012).</w:t>
      </w:r>
    </w:p>
    <w:p w14:paraId="76B118BA" w14:textId="77777777" w:rsidR="001136B0" w:rsidRDefault="001136B0" w:rsidP="001136B0">
      <w:pPr>
        <w:pStyle w:val="Bibliography"/>
      </w:pPr>
      <w:r>
        <w:t>58.</w:t>
      </w:r>
      <w:r>
        <w:tab/>
        <w:t xml:space="preserve">Butler, M. </w:t>
      </w:r>
      <w:r>
        <w:rPr>
          <w:i/>
          <w:iCs/>
        </w:rPr>
        <w:t>et al.</w:t>
      </w:r>
      <w:r>
        <w:t xml:space="preserve"> MGMT Status as a Clinical Biomarker in Glioblastoma. </w:t>
      </w:r>
      <w:r>
        <w:rPr>
          <w:i/>
          <w:iCs/>
        </w:rPr>
        <w:t>Trends in Cancer</w:t>
      </w:r>
      <w:r>
        <w:t xml:space="preserve"> </w:t>
      </w:r>
      <w:r>
        <w:rPr>
          <w:b/>
          <w:bCs/>
        </w:rPr>
        <w:t>6</w:t>
      </w:r>
      <w:r>
        <w:t>, 380–391 (2020).</w:t>
      </w:r>
    </w:p>
    <w:p w14:paraId="030EA1D1" w14:textId="77777777" w:rsidR="001136B0" w:rsidRDefault="001136B0" w:rsidP="001136B0">
      <w:pPr>
        <w:pStyle w:val="Bibliography"/>
      </w:pPr>
      <w:r>
        <w:t>59.</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63628758" w14:textId="77777777" w:rsidR="001136B0" w:rsidRDefault="001136B0" w:rsidP="001136B0">
      <w:pPr>
        <w:pStyle w:val="Bibliography"/>
      </w:pPr>
      <w:r>
        <w:t>60.</w:t>
      </w:r>
      <w:r>
        <w:tab/>
      </w:r>
      <w:proofErr w:type="spellStart"/>
      <w:r>
        <w:t>Mrdjen</w:t>
      </w:r>
      <w:proofErr w:type="spellEnd"/>
      <w:r>
        <w:t xml:space="preserve">, D. </w:t>
      </w:r>
      <w:r>
        <w:rPr>
          <w:i/>
          <w:iCs/>
        </w:rPr>
        <w:t>et al.</w:t>
      </w:r>
      <w:r>
        <w:t xml:space="preserve"> High-Dimensional Single-Cell Mapping of Central Nervous System Immune Cells Reveals Distinct Myeloid Subsets in Health, Aging, and Disease. </w:t>
      </w:r>
      <w:r>
        <w:rPr>
          <w:i/>
          <w:iCs/>
        </w:rPr>
        <w:t>Immunity</w:t>
      </w:r>
      <w:r>
        <w:t xml:space="preserve"> </w:t>
      </w:r>
      <w:r>
        <w:rPr>
          <w:b/>
          <w:bCs/>
        </w:rPr>
        <w:t>48</w:t>
      </w:r>
      <w:r>
        <w:t>, 380-395.e6 (2018).</w:t>
      </w:r>
    </w:p>
    <w:p w14:paraId="55EF328E" w14:textId="77777777" w:rsidR="001136B0" w:rsidRDefault="001136B0" w:rsidP="001136B0">
      <w:pPr>
        <w:pStyle w:val="Bibliography"/>
      </w:pPr>
      <w:r>
        <w:t>61.</w:t>
      </w:r>
      <w:r>
        <w:tab/>
      </w:r>
      <w:proofErr w:type="spellStart"/>
      <w:r>
        <w:t>Kleiveland</w:t>
      </w:r>
      <w:proofErr w:type="spellEnd"/>
      <w:r>
        <w:t xml:space="preserve">, C. R. Peripheral Blood Mononuclear Cells. in </w:t>
      </w:r>
      <w:r>
        <w:rPr>
          <w:i/>
          <w:iCs/>
        </w:rPr>
        <w:t xml:space="preserve">The Impact of Food </w:t>
      </w:r>
      <w:proofErr w:type="spellStart"/>
      <w:r>
        <w:rPr>
          <w:i/>
          <w:iCs/>
        </w:rPr>
        <w:t>Bioactives</w:t>
      </w:r>
      <w:proofErr w:type="spellEnd"/>
      <w:r>
        <w:rPr>
          <w:i/>
          <w:iCs/>
        </w:rPr>
        <w:t xml:space="preserve"> on Health: in vitro and ex vivo models</w:t>
      </w:r>
      <w:r>
        <w:t xml:space="preserve"> (eds. </w:t>
      </w:r>
      <w:proofErr w:type="spellStart"/>
      <w:r>
        <w:t>Verhoeckx</w:t>
      </w:r>
      <w:proofErr w:type="spellEnd"/>
      <w:r>
        <w:t>, K. et al.) 161–167 (Springer International Publishing, 2015). doi:10.1007/978-3-319-16104-4_15.</w:t>
      </w:r>
    </w:p>
    <w:p w14:paraId="54735E88" w14:textId="77777777" w:rsidR="001136B0" w:rsidRDefault="001136B0" w:rsidP="001136B0">
      <w:pPr>
        <w:pStyle w:val="Bibliography"/>
      </w:pPr>
      <w:r>
        <w:t>62.</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68FE654A" w14:textId="77777777" w:rsidR="001136B0" w:rsidRDefault="001136B0" w:rsidP="001136B0">
      <w:pPr>
        <w:pStyle w:val="Bibliography"/>
      </w:pPr>
      <w:r>
        <w:t>63.</w:t>
      </w:r>
      <w:r>
        <w:tab/>
        <w:t xml:space="preserve">Quail, D. F. &amp; Joyce, J. A. The microenvironmental landscape of brain tumors. </w:t>
      </w:r>
      <w:r>
        <w:rPr>
          <w:i/>
          <w:iCs/>
        </w:rPr>
        <w:t>Cancer Cell</w:t>
      </w:r>
      <w:r>
        <w:t xml:space="preserve"> </w:t>
      </w:r>
      <w:r>
        <w:rPr>
          <w:b/>
          <w:bCs/>
        </w:rPr>
        <w:t>31</w:t>
      </w:r>
      <w:r>
        <w:t>, 326–341 (2017).</w:t>
      </w:r>
    </w:p>
    <w:p w14:paraId="0280B894" w14:textId="77777777" w:rsidR="001136B0" w:rsidRDefault="001136B0" w:rsidP="001136B0">
      <w:pPr>
        <w:pStyle w:val="Bibliography"/>
      </w:pPr>
      <w:r>
        <w:t>64.</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1F35C070" w14:textId="77777777" w:rsidR="001136B0" w:rsidRDefault="001136B0" w:rsidP="001136B0">
      <w:pPr>
        <w:pStyle w:val="Bibliography"/>
      </w:pPr>
      <w:r>
        <w:t>65.</w:t>
      </w:r>
      <w:r>
        <w:tab/>
      </w:r>
      <w:proofErr w:type="spellStart"/>
      <w:r>
        <w:t>Djukic</w:t>
      </w:r>
      <w:proofErr w:type="spellEnd"/>
      <w:r>
        <w:t xml:space="preserve">, M. </w:t>
      </w:r>
      <w:r>
        <w:rPr>
          <w:i/>
          <w:iCs/>
        </w:rPr>
        <w:t>et al.</w:t>
      </w:r>
      <w:r>
        <w:t xml:space="preserve"> Circulating monocytes engraft in the brain, differentiate into </w:t>
      </w:r>
      <w:proofErr w:type="gramStart"/>
      <w:r>
        <w:t>microglia</w:t>
      </w:r>
      <w:proofErr w:type="gramEnd"/>
      <w:r>
        <w:t xml:space="preserve"> and contribute to the pathology following meningitis in mice. </w:t>
      </w:r>
      <w:r>
        <w:rPr>
          <w:i/>
          <w:iCs/>
        </w:rPr>
        <w:t>Brain</w:t>
      </w:r>
      <w:r>
        <w:t xml:space="preserve"> </w:t>
      </w:r>
      <w:r>
        <w:rPr>
          <w:b/>
          <w:bCs/>
        </w:rPr>
        <w:t>129</w:t>
      </w:r>
      <w:r>
        <w:t>, 2394–2403 (2006).</w:t>
      </w:r>
    </w:p>
    <w:p w14:paraId="6C2444C8" w14:textId="77777777" w:rsidR="001136B0" w:rsidRDefault="001136B0" w:rsidP="001136B0">
      <w:pPr>
        <w:pStyle w:val="Bibliography"/>
      </w:pPr>
      <w:r>
        <w:t>66.</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466F910F" w14:textId="77777777" w:rsidR="001136B0" w:rsidRDefault="001136B0" w:rsidP="001136B0">
      <w:pPr>
        <w:pStyle w:val="Bibliography"/>
      </w:pPr>
      <w:r>
        <w:t>67.</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411CD593" w14:textId="77777777" w:rsidR="001136B0" w:rsidRDefault="001136B0" w:rsidP="001136B0">
      <w:pPr>
        <w:pStyle w:val="Bibliography"/>
      </w:pPr>
      <w:r>
        <w:t>68.</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0A3A3C2D" w14:textId="77777777" w:rsidR="001136B0" w:rsidRDefault="001136B0" w:rsidP="001136B0">
      <w:pPr>
        <w:pStyle w:val="Bibliography"/>
      </w:pPr>
      <w:r>
        <w:t>69.</w:t>
      </w:r>
      <w:r>
        <w:tab/>
        <w:t xml:space="preserve">Pan, Y., Yu, Y., Wang, X. &amp; Zhang, T. Tumor-Associated Macrophages in Tumor Immunity. </w:t>
      </w:r>
      <w:r>
        <w:rPr>
          <w:i/>
          <w:iCs/>
        </w:rPr>
        <w:t>Frontiers in Immunology</w:t>
      </w:r>
      <w:r>
        <w:t xml:space="preserve"> </w:t>
      </w:r>
      <w:r>
        <w:rPr>
          <w:b/>
          <w:bCs/>
        </w:rPr>
        <w:t>11</w:t>
      </w:r>
      <w:r>
        <w:t>, 3151 (2020).</w:t>
      </w:r>
    </w:p>
    <w:p w14:paraId="772340AB" w14:textId="77777777" w:rsidR="001136B0" w:rsidRDefault="001136B0" w:rsidP="001136B0">
      <w:pPr>
        <w:pStyle w:val="Bibliography"/>
      </w:pPr>
      <w:r>
        <w:t>70.</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1E74D46A" w14:textId="77777777" w:rsidR="001136B0" w:rsidRDefault="001136B0" w:rsidP="001136B0">
      <w:pPr>
        <w:pStyle w:val="Bibliography"/>
      </w:pPr>
      <w:r>
        <w:t>71.</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03059664" w14:textId="77777777" w:rsidR="001136B0" w:rsidRDefault="001136B0" w:rsidP="001136B0">
      <w:pPr>
        <w:pStyle w:val="Bibliography"/>
      </w:pPr>
      <w:r>
        <w:t>72.</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0867306E" w14:textId="77777777" w:rsidR="001136B0" w:rsidRDefault="001136B0" w:rsidP="001136B0">
      <w:pPr>
        <w:pStyle w:val="Bibliography"/>
      </w:pPr>
      <w:r>
        <w:t>73.</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w:t>
      </w:r>
      <w:r>
        <w:lastRenderedPageBreak/>
        <w:t xml:space="preserve">factor binding sites. </w:t>
      </w:r>
      <w:r>
        <w:rPr>
          <w:i/>
          <w:iCs/>
        </w:rPr>
        <w:t>Epigenetics &amp; Chromatin</w:t>
      </w:r>
      <w:r>
        <w:t xml:space="preserve"> </w:t>
      </w:r>
      <w:r>
        <w:rPr>
          <w:b/>
          <w:bCs/>
        </w:rPr>
        <w:t>12</w:t>
      </w:r>
      <w:r>
        <w:t>, 34 (2019).</w:t>
      </w:r>
    </w:p>
    <w:p w14:paraId="79B9A4FB" w14:textId="77777777" w:rsidR="001136B0" w:rsidRDefault="001136B0" w:rsidP="001136B0">
      <w:pPr>
        <w:pStyle w:val="Bibliography"/>
      </w:pPr>
      <w:r>
        <w:t>74.</w:t>
      </w:r>
      <w:r>
        <w:tab/>
        <w:t xml:space="preserve">Cosenza‐Nashat, M. A., Kim, M., Zhao, M., Suh, H. &amp; Lee, S. C. CD45 Isoform Expression in Microglia and Inflammatory Cells in HIV‐1 Encephalitis. </w:t>
      </w:r>
      <w:r>
        <w:rPr>
          <w:i/>
          <w:iCs/>
        </w:rPr>
        <w:t xml:space="preserve">Brain </w:t>
      </w:r>
      <w:proofErr w:type="spellStart"/>
      <w:r>
        <w:rPr>
          <w:i/>
          <w:iCs/>
        </w:rPr>
        <w:t>Pathol</w:t>
      </w:r>
      <w:proofErr w:type="spellEnd"/>
      <w:r>
        <w:t xml:space="preserve"> </w:t>
      </w:r>
      <w:r>
        <w:rPr>
          <w:b/>
          <w:bCs/>
        </w:rPr>
        <w:t>16</w:t>
      </w:r>
      <w:r>
        <w:t>, 256–265 (2006).</w:t>
      </w:r>
    </w:p>
    <w:p w14:paraId="61FB2AC8" w14:textId="77777777" w:rsidR="001136B0" w:rsidRDefault="001136B0" w:rsidP="001136B0">
      <w:pPr>
        <w:pStyle w:val="Bibliography"/>
      </w:pPr>
      <w:r>
        <w:t>75.</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7BA52414" w14:textId="77777777" w:rsidR="001136B0" w:rsidRDefault="001136B0" w:rsidP="001136B0">
      <w:pPr>
        <w:pStyle w:val="Bibliography"/>
      </w:pPr>
      <w:r>
        <w:t>76.</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096602EA" w14:textId="77777777" w:rsidR="001136B0" w:rsidRDefault="001136B0" w:rsidP="001136B0">
      <w:pPr>
        <w:pStyle w:val="Bibliography"/>
      </w:pPr>
      <w:r>
        <w:t>77.</w:t>
      </w:r>
      <w:r>
        <w:tab/>
        <w:t xml:space="preserve">Markovic, D. S., Glass, R., </w:t>
      </w:r>
      <w:proofErr w:type="spellStart"/>
      <w:r>
        <w:t>Synowitz</w:t>
      </w:r>
      <w:proofErr w:type="spellEnd"/>
      <w:r>
        <w:t xml:space="preserve">, M., </w:t>
      </w:r>
      <w:proofErr w:type="spellStart"/>
      <w:r>
        <w:t>Rooijen</w:t>
      </w:r>
      <w:proofErr w:type="spellEnd"/>
      <w:r>
        <w:t xml:space="preserve">, N. van &amp; </w:t>
      </w:r>
      <w:proofErr w:type="spellStart"/>
      <w:r>
        <w:t>Kettenmann</w:t>
      </w:r>
      <w:proofErr w:type="spellEnd"/>
      <w:r>
        <w:t xml:space="preserve">, H. Microglia Stimulate the Invasiveness of Glioma Cells by Increasing the Activity of Metalloprotease-2. </w:t>
      </w:r>
      <w:r>
        <w:rPr>
          <w:i/>
          <w:iCs/>
        </w:rPr>
        <w:t>Journal of Neuropathology &amp; Experimental Neurology</w:t>
      </w:r>
      <w:r>
        <w:t xml:space="preserve"> </w:t>
      </w:r>
      <w:r>
        <w:rPr>
          <w:b/>
          <w:bCs/>
        </w:rPr>
        <w:t>64</w:t>
      </w:r>
      <w:r>
        <w:t>, 754–762 (2005).</w:t>
      </w:r>
    </w:p>
    <w:p w14:paraId="298A7100" w14:textId="77777777" w:rsidR="001136B0" w:rsidRDefault="001136B0" w:rsidP="001136B0">
      <w:pPr>
        <w:pStyle w:val="Bibliography"/>
      </w:pPr>
      <w:r>
        <w:t>78.</w:t>
      </w:r>
      <w:r>
        <w:tab/>
      </w:r>
      <w:proofErr w:type="spellStart"/>
      <w:r>
        <w:t>Poli</w:t>
      </w:r>
      <w:proofErr w:type="spellEnd"/>
      <w:r>
        <w:t xml:space="preserve">, A. </w:t>
      </w:r>
      <w:r>
        <w:rPr>
          <w:i/>
          <w:iCs/>
        </w:rPr>
        <w:t>et al.</w:t>
      </w:r>
      <w:r>
        <w:t xml:space="preserve"> Targeting glioblastoma with NK cells and </w:t>
      </w:r>
      <w:proofErr w:type="spellStart"/>
      <w:r>
        <w:t>mAb</w:t>
      </w:r>
      <w:proofErr w:type="spellEnd"/>
      <w:r>
        <w:t xml:space="preserve"> against NG2/CSPG4 prolongs animal survival. </w:t>
      </w:r>
      <w:proofErr w:type="spellStart"/>
      <w:r>
        <w:rPr>
          <w:i/>
          <w:iCs/>
        </w:rPr>
        <w:t>Oncotarget</w:t>
      </w:r>
      <w:proofErr w:type="spellEnd"/>
      <w:r>
        <w:t xml:space="preserve"> </w:t>
      </w:r>
      <w:r>
        <w:rPr>
          <w:b/>
          <w:bCs/>
        </w:rPr>
        <w:t>4</w:t>
      </w:r>
      <w:r>
        <w:t>, 1527–1546 (2013).</w:t>
      </w:r>
    </w:p>
    <w:p w14:paraId="3F1DC3FF" w14:textId="77777777" w:rsidR="001136B0" w:rsidRDefault="001136B0" w:rsidP="001136B0">
      <w:pPr>
        <w:pStyle w:val="Bibliography"/>
      </w:pPr>
      <w:r>
        <w:t>79.</w:t>
      </w:r>
      <w:r>
        <w:tab/>
      </w:r>
      <w:proofErr w:type="spellStart"/>
      <w:r>
        <w:t>Baek</w:t>
      </w:r>
      <w:proofErr w:type="spellEnd"/>
      <w:r>
        <w:t xml:space="preserve">, S.-K. </w:t>
      </w:r>
      <w:r>
        <w:rPr>
          <w:i/>
          <w:iCs/>
        </w:rPr>
        <w:t>et al.</w:t>
      </w:r>
      <w:r>
        <w:t xml:space="preserve"> Photothermal treatment of glioma; an in vitro study of macrophage-mediated delivery of gold </w:t>
      </w:r>
      <w:proofErr w:type="spellStart"/>
      <w:r>
        <w:t>nanoshells</w:t>
      </w:r>
      <w:proofErr w:type="spellEnd"/>
      <w:r>
        <w:t xml:space="preserve">. </w:t>
      </w:r>
      <w:r>
        <w:rPr>
          <w:i/>
          <w:iCs/>
        </w:rPr>
        <w:t xml:space="preserve">J </w:t>
      </w:r>
      <w:proofErr w:type="spellStart"/>
      <w:r>
        <w:rPr>
          <w:i/>
          <w:iCs/>
        </w:rPr>
        <w:t>Neurooncol</w:t>
      </w:r>
      <w:proofErr w:type="spellEnd"/>
      <w:r>
        <w:t xml:space="preserve"> </w:t>
      </w:r>
      <w:r>
        <w:rPr>
          <w:b/>
          <w:bCs/>
        </w:rPr>
        <w:t>104</w:t>
      </w:r>
      <w:r>
        <w:t>, 439–448 (2011).</w:t>
      </w:r>
    </w:p>
    <w:p w14:paraId="73F4F3E9" w14:textId="77777777" w:rsidR="001136B0" w:rsidRDefault="001136B0" w:rsidP="001136B0">
      <w:pPr>
        <w:pStyle w:val="Bibliography"/>
      </w:pPr>
      <w:r>
        <w:t>80.</w:t>
      </w:r>
      <w:r>
        <w:tab/>
        <w:t xml:space="preserve">Werner, Y. </w:t>
      </w:r>
      <w:r>
        <w:rPr>
          <w:i/>
          <w:iCs/>
        </w:rPr>
        <w:t>et al.</w:t>
      </w:r>
      <w:r>
        <w:t xml:space="preserve"> Cxcr4 distinguishes HSC-derived monocytes from microglia and reveals monocyte immune responses to experimental stroke. </w:t>
      </w:r>
      <w:r>
        <w:rPr>
          <w:i/>
          <w:iCs/>
        </w:rPr>
        <w:t xml:space="preserve">Nat </w:t>
      </w:r>
      <w:proofErr w:type="spellStart"/>
      <w:r>
        <w:rPr>
          <w:i/>
          <w:iCs/>
        </w:rPr>
        <w:t>Neurosci</w:t>
      </w:r>
      <w:proofErr w:type="spellEnd"/>
      <w:r>
        <w:t xml:space="preserve"> </w:t>
      </w:r>
      <w:r>
        <w:rPr>
          <w:b/>
          <w:bCs/>
        </w:rPr>
        <w:t>23</w:t>
      </w:r>
      <w:r>
        <w:t>, 351–362 (2020).</w:t>
      </w:r>
    </w:p>
    <w:p w14:paraId="173E2F87" w14:textId="77777777" w:rsidR="001136B0" w:rsidRDefault="001136B0" w:rsidP="001136B0">
      <w:pPr>
        <w:pStyle w:val="Bibliography"/>
      </w:pPr>
      <w:r>
        <w:t>81.</w:t>
      </w:r>
      <w:r>
        <w:tab/>
      </w:r>
      <w:proofErr w:type="spellStart"/>
      <w:r>
        <w:t>Mercurio</w:t>
      </w:r>
      <w:proofErr w:type="spellEnd"/>
      <w:r>
        <w:t xml:space="preserve">, L. </w:t>
      </w:r>
      <w:r>
        <w:rPr>
          <w:i/>
          <w:iCs/>
        </w:rPr>
        <w:t>et al.</w:t>
      </w:r>
      <w:r>
        <w:t xml:space="preserve"> Targeting CXCR4 by a selective peptide antagonist modulates tumor microenvironment and microglia reactivity in a human glioblastoma model. </w:t>
      </w:r>
      <w:r>
        <w:rPr>
          <w:i/>
          <w:iCs/>
        </w:rPr>
        <w:t>J Exp Clin Cancer Res</w:t>
      </w:r>
      <w:r>
        <w:t xml:space="preserve"> </w:t>
      </w:r>
      <w:r>
        <w:rPr>
          <w:b/>
          <w:bCs/>
        </w:rPr>
        <w:t>35</w:t>
      </w:r>
      <w:r>
        <w:t>, 55 (2016).</w:t>
      </w:r>
    </w:p>
    <w:p w14:paraId="47B20783" w14:textId="77777777" w:rsidR="001136B0" w:rsidRDefault="001136B0" w:rsidP="001136B0">
      <w:pPr>
        <w:pStyle w:val="Bibliography"/>
      </w:pPr>
      <w:r>
        <w:t>82.</w:t>
      </w:r>
      <w:r>
        <w:tab/>
      </w:r>
      <w:proofErr w:type="spellStart"/>
      <w:r>
        <w:t>Jin</w:t>
      </w:r>
      <w:proofErr w:type="spellEnd"/>
      <w:r>
        <w:t xml:space="preserve">, F. </w:t>
      </w:r>
      <w:r>
        <w:rPr>
          <w:i/>
          <w:iCs/>
        </w:rPr>
        <w:t>et al.</w:t>
      </w:r>
      <w:r>
        <w:t xml:space="preserve"> Targeting epigenetic modifiers to reprogramme macrophages in non-resolving inflammation-driven atherosclerosis. </w:t>
      </w:r>
      <w:r>
        <w:rPr>
          <w:i/>
          <w:iCs/>
        </w:rPr>
        <w:t>European Heart Journal Open</w:t>
      </w:r>
      <w:r>
        <w:t xml:space="preserve"> </w:t>
      </w:r>
      <w:r>
        <w:rPr>
          <w:b/>
          <w:bCs/>
        </w:rPr>
        <w:t>1</w:t>
      </w:r>
      <w:r>
        <w:t>, (2021).</w:t>
      </w:r>
    </w:p>
    <w:p w14:paraId="13D712A5" w14:textId="77777777" w:rsidR="001136B0" w:rsidRDefault="001136B0" w:rsidP="001136B0">
      <w:pPr>
        <w:pStyle w:val="Bibliography"/>
      </w:pPr>
      <w:r>
        <w:t>83.</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3CF3068E" w14:textId="77777777" w:rsidR="001136B0" w:rsidRDefault="001136B0" w:rsidP="001136B0">
      <w:pPr>
        <w:pStyle w:val="Bibliography"/>
      </w:pPr>
      <w:r>
        <w:t>84.</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524F3B6B" w14:textId="77777777" w:rsidR="001136B0" w:rsidRDefault="001136B0" w:rsidP="001136B0">
      <w:pPr>
        <w:pStyle w:val="Bibliography"/>
      </w:pPr>
      <w:r>
        <w:t>85.</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44A75CCD" w14:textId="77777777" w:rsidR="001136B0" w:rsidRDefault="001136B0" w:rsidP="001136B0">
      <w:pPr>
        <w:pStyle w:val="Bibliography"/>
      </w:pPr>
      <w:r>
        <w:t>8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639FF1A6" w14:textId="77777777" w:rsidR="001136B0" w:rsidRDefault="001136B0" w:rsidP="001136B0">
      <w:pPr>
        <w:pStyle w:val="Bibliography"/>
      </w:pPr>
      <w:r>
        <w:t>87.</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0A064A98" w14:textId="77777777" w:rsidR="001136B0" w:rsidRDefault="001136B0" w:rsidP="001136B0">
      <w:pPr>
        <w:pStyle w:val="Bibliography"/>
      </w:pPr>
      <w:r>
        <w:t>8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2E68622A" w14:textId="77777777" w:rsidR="001136B0" w:rsidRDefault="001136B0" w:rsidP="001136B0">
      <w:pPr>
        <w:pStyle w:val="Bibliography"/>
      </w:pPr>
      <w:r>
        <w:t>89.</w:t>
      </w:r>
      <w:r>
        <w:tab/>
        <w:t xml:space="preserve">Fox, D. T., Morris, L. X., Nystul, T. &amp; </w:t>
      </w:r>
      <w:proofErr w:type="spellStart"/>
      <w:r>
        <w:t>Spradling</w:t>
      </w:r>
      <w:proofErr w:type="spellEnd"/>
      <w:r>
        <w:t xml:space="preserve">, A. C. Lineage analysis of stem cells. in </w:t>
      </w:r>
      <w:proofErr w:type="spellStart"/>
      <w:r>
        <w:rPr>
          <w:i/>
          <w:iCs/>
        </w:rPr>
        <w:t>StemBook</w:t>
      </w:r>
      <w:proofErr w:type="spellEnd"/>
      <w:r>
        <w:t xml:space="preserve"> (Harvard Stem Cell Institute, 2008).</w:t>
      </w:r>
    </w:p>
    <w:p w14:paraId="758AC0E4" w14:textId="77777777" w:rsidR="001136B0" w:rsidRDefault="001136B0" w:rsidP="001136B0">
      <w:pPr>
        <w:pStyle w:val="Bibliography"/>
      </w:pPr>
      <w:r>
        <w:t>90.</w:t>
      </w:r>
      <w:r>
        <w:tab/>
        <w:t xml:space="preserve">Kester, L. &amp; van </w:t>
      </w:r>
      <w:proofErr w:type="spellStart"/>
      <w:r>
        <w:t>Oudenaarden</w:t>
      </w:r>
      <w:proofErr w:type="spellEnd"/>
      <w:r>
        <w:t xml:space="preserve">, A. Single-Cell Transcriptomics Meets Lineage Tracing. </w:t>
      </w:r>
      <w:r>
        <w:rPr>
          <w:i/>
          <w:iCs/>
        </w:rPr>
        <w:t>Cell Stem Cell</w:t>
      </w:r>
      <w:r>
        <w:t xml:space="preserve"> </w:t>
      </w:r>
      <w:r>
        <w:rPr>
          <w:b/>
          <w:bCs/>
        </w:rPr>
        <w:t>23</w:t>
      </w:r>
      <w:r>
        <w:t>, 166–179 (2018).</w:t>
      </w:r>
    </w:p>
    <w:p w14:paraId="6716F0A6" w14:textId="77777777" w:rsidR="001136B0" w:rsidRDefault="001136B0" w:rsidP="001136B0">
      <w:pPr>
        <w:pStyle w:val="Bibliography"/>
      </w:pPr>
      <w:r>
        <w:t>91.</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761AFA07" w14:textId="77777777" w:rsidR="001136B0" w:rsidRDefault="001136B0" w:rsidP="001136B0">
      <w:pPr>
        <w:pStyle w:val="Bibliography"/>
      </w:pPr>
      <w:r>
        <w:t>92.</w:t>
      </w:r>
      <w:r>
        <w:tab/>
      </w:r>
      <w:proofErr w:type="spellStart"/>
      <w:r>
        <w:t>Mulqueen</w:t>
      </w:r>
      <w:proofErr w:type="spellEnd"/>
      <w:r>
        <w:t xml:space="preserve">, R. M. </w:t>
      </w:r>
      <w:r>
        <w:rPr>
          <w:i/>
          <w:iCs/>
        </w:rPr>
        <w:t>et al.</w:t>
      </w:r>
      <w:r>
        <w:t xml:space="preserve"> Highly scalable generation of DNA methylation profiles in single cells. </w:t>
      </w:r>
      <w:r>
        <w:rPr>
          <w:i/>
          <w:iCs/>
        </w:rPr>
        <w:t xml:space="preserve">Nat </w:t>
      </w:r>
      <w:proofErr w:type="spellStart"/>
      <w:r>
        <w:rPr>
          <w:i/>
          <w:iCs/>
        </w:rPr>
        <w:t>Biotechnol</w:t>
      </w:r>
      <w:proofErr w:type="spellEnd"/>
      <w:r>
        <w:t xml:space="preserve"> </w:t>
      </w:r>
      <w:r>
        <w:rPr>
          <w:b/>
          <w:bCs/>
        </w:rPr>
        <w:t>36</w:t>
      </w:r>
      <w:r>
        <w:t>, 428–431 (2018).</w:t>
      </w:r>
    </w:p>
    <w:p w14:paraId="03F6C3B3" w14:textId="77777777" w:rsidR="001136B0" w:rsidRDefault="001136B0" w:rsidP="001136B0">
      <w:pPr>
        <w:pStyle w:val="Bibliography"/>
      </w:pPr>
      <w:r>
        <w:t>93.</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2CBE65E6" w14:textId="77777777" w:rsidR="001136B0" w:rsidRDefault="001136B0" w:rsidP="001136B0">
      <w:pPr>
        <w:pStyle w:val="Bibliography"/>
      </w:pPr>
      <w:r>
        <w:t>94.</w:t>
      </w:r>
      <w:r>
        <w:tab/>
      </w:r>
      <w:proofErr w:type="spellStart"/>
      <w:r>
        <w:t>Chaligne</w:t>
      </w:r>
      <w:proofErr w:type="spellEnd"/>
      <w:r>
        <w:t xml:space="preserve">, R. </w:t>
      </w:r>
      <w:r>
        <w:rPr>
          <w:i/>
          <w:iCs/>
        </w:rPr>
        <w:t>et al.</w:t>
      </w:r>
      <w:r>
        <w:t xml:space="preserve"> Epigenetic encoding, </w:t>
      </w:r>
      <w:proofErr w:type="gramStart"/>
      <w:r>
        <w:t>heritability</w:t>
      </w:r>
      <w:proofErr w:type="gramEnd"/>
      <w:r>
        <w:t xml:space="preserve"> and plasticity of glioma transcriptional cell states. </w:t>
      </w:r>
      <w:r>
        <w:rPr>
          <w:i/>
          <w:iCs/>
        </w:rPr>
        <w:t>Nat Genet</w:t>
      </w:r>
      <w:r>
        <w:t xml:space="preserve"> 1–11 (2021) doi:10.1038/s41588-021-00927-7.</w:t>
      </w:r>
    </w:p>
    <w:p w14:paraId="1F57E10E" w14:textId="77777777" w:rsidR="001136B0" w:rsidRDefault="001136B0" w:rsidP="001136B0">
      <w:pPr>
        <w:pStyle w:val="Bibliography"/>
      </w:pPr>
      <w:r>
        <w:t>95.</w:t>
      </w:r>
      <w:r>
        <w:tab/>
      </w:r>
      <w:proofErr w:type="spellStart"/>
      <w:r>
        <w:t>Methrix</w:t>
      </w:r>
      <w:proofErr w:type="spellEnd"/>
      <w:r>
        <w:t xml:space="preserve">: </w:t>
      </w:r>
      <w:proofErr w:type="gramStart"/>
      <w:r>
        <w:t>an</w:t>
      </w:r>
      <w:proofErr w:type="gramEnd"/>
      <w:r>
        <w:t xml:space="preserve"> R/Bioconductor package for systematic aggregation and analysis of bisulfite sequencing data | Bioinformatics | Oxford Academic. https://academic.oup.com/bioinformatics/article/36/22-23/5524/6042753.</w:t>
      </w:r>
    </w:p>
    <w:p w14:paraId="096187EB" w14:textId="77777777" w:rsidR="001136B0" w:rsidRDefault="001136B0" w:rsidP="001136B0">
      <w:pPr>
        <w:pStyle w:val="Bibliography"/>
      </w:pPr>
      <w:r w:rsidRPr="007D7929">
        <w:rPr>
          <w:lang w:val="sv-SE"/>
        </w:rPr>
        <w:t>96.</w:t>
      </w:r>
      <w:r w:rsidRPr="007D7929">
        <w:rPr>
          <w:lang w:val="sv-SE"/>
        </w:rPr>
        <w:tab/>
        <w:t xml:space="preserve">Amezquita, R. A. </w:t>
      </w:r>
      <w:r w:rsidRPr="007D7929">
        <w:rPr>
          <w:i/>
          <w:iCs/>
          <w:lang w:val="sv-SE"/>
        </w:rPr>
        <w:t>et al.</w:t>
      </w:r>
      <w:r w:rsidRPr="007D7929">
        <w:rPr>
          <w:lang w:val="sv-SE"/>
        </w:rPr>
        <w:t xml:space="preserve"> </w:t>
      </w:r>
      <w:r>
        <w:t xml:space="preserve">Orchestrating single-cell analysis with Bioconductor. </w:t>
      </w:r>
      <w:r>
        <w:rPr>
          <w:i/>
          <w:iCs/>
        </w:rPr>
        <w:t>Nat Methods</w:t>
      </w:r>
      <w:r>
        <w:t xml:space="preserve"> </w:t>
      </w:r>
      <w:r>
        <w:rPr>
          <w:b/>
          <w:bCs/>
        </w:rPr>
        <w:t>17</w:t>
      </w:r>
      <w:r>
        <w:t>, 137–145 (2020).</w:t>
      </w:r>
    </w:p>
    <w:p w14:paraId="7DA7EDD3" w14:textId="77777777" w:rsidR="001136B0" w:rsidRDefault="001136B0" w:rsidP="001136B0">
      <w:pPr>
        <w:pStyle w:val="Bibliography"/>
      </w:pPr>
      <w:r>
        <w:t>97.</w:t>
      </w:r>
      <w:r>
        <w:tab/>
      </w:r>
      <w:proofErr w:type="spellStart"/>
      <w:r>
        <w:t>Dowle</w:t>
      </w:r>
      <w:proofErr w:type="spellEnd"/>
      <w:r>
        <w:t xml:space="preserve">, M. </w:t>
      </w:r>
      <w:r>
        <w:rPr>
          <w:i/>
          <w:iCs/>
        </w:rPr>
        <w:t>et al.</w:t>
      </w:r>
      <w:r>
        <w:t xml:space="preserve"> </w:t>
      </w:r>
      <w:proofErr w:type="spellStart"/>
      <w:proofErr w:type="gramStart"/>
      <w:r>
        <w:rPr>
          <w:i/>
          <w:iCs/>
        </w:rPr>
        <w:t>data.table</w:t>
      </w:r>
      <w:proofErr w:type="spellEnd"/>
      <w:proofErr w:type="gramEnd"/>
      <w:r>
        <w:rPr>
          <w:i/>
          <w:iCs/>
        </w:rPr>
        <w:t>: Extension of ‘</w:t>
      </w:r>
      <w:proofErr w:type="spellStart"/>
      <w:r>
        <w:rPr>
          <w:i/>
          <w:iCs/>
        </w:rPr>
        <w:t>data.frame</w:t>
      </w:r>
      <w:proofErr w:type="spellEnd"/>
      <w:r>
        <w:rPr>
          <w:i/>
          <w:iCs/>
        </w:rPr>
        <w:t>’</w:t>
      </w:r>
      <w:r>
        <w:t>. (2021).</w:t>
      </w:r>
    </w:p>
    <w:p w14:paraId="2E5BC558" w14:textId="77777777" w:rsidR="001136B0" w:rsidRDefault="001136B0" w:rsidP="001136B0">
      <w:pPr>
        <w:pStyle w:val="Bibliography"/>
      </w:pPr>
      <w:r>
        <w:t>98.</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xml:space="preserve">. (Bioconductor version: Release (3.14), 2021). </w:t>
      </w:r>
      <w:proofErr w:type="gramStart"/>
      <w:r>
        <w:t>doi:10.18129/B9.bioc.DelayedMatrixStats</w:t>
      </w:r>
      <w:proofErr w:type="gramEnd"/>
      <w:r>
        <w:t>.</w:t>
      </w:r>
    </w:p>
    <w:p w14:paraId="11AE8708" w14:textId="77777777" w:rsidR="001136B0" w:rsidRDefault="001136B0" w:rsidP="001136B0">
      <w:pPr>
        <w:pStyle w:val="Bibliography"/>
      </w:pPr>
      <w:r>
        <w:t>99.</w:t>
      </w:r>
      <w:r>
        <w:tab/>
        <w:t xml:space="preserve">Chambers, J. M. Object-Oriented Programming, Functional Programming and R. </w:t>
      </w:r>
      <w:r>
        <w:rPr>
          <w:i/>
          <w:iCs/>
        </w:rPr>
        <w:t>Statist. Sci.</w:t>
      </w:r>
      <w:r>
        <w:t xml:space="preserve"> </w:t>
      </w:r>
      <w:r>
        <w:rPr>
          <w:b/>
          <w:bCs/>
        </w:rPr>
        <w:t>29</w:t>
      </w:r>
      <w:r>
        <w:t>, (2014).</w:t>
      </w:r>
    </w:p>
    <w:p w14:paraId="6F7EEB03" w14:textId="77777777" w:rsidR="001136B0" w:rsidRDefault="001136B0" w:rsidP="001136B0">
      <w:pPr>
        <w:pStyle w:val="Bibliography"/>
      </w:pPr>
      <w:r>
        <w:t>100.</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730AB943" w14:textId="77777777" w:rsidR="001136B0" w:rsidRDefault="001136B0" w:rsidP="001136B0">
      <w:pPr>
        <w:pStyle w:val="Bibliography"/>
      </w:pPr>
      <w:r>
        <w:t>101.</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7D72442F" w14:textId="77777777" w:rsidR="001136B0" w:rsidRDefault="001136B0" w:rsidP="001136B0">
      <w:pPr>
        <w:pStyle w:val="Bibliography"/>
      </w:pPr>
      <w:r>
        <w:t>102.</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23AEC13A" w14:textId="77777777" w:rsidR="001136B0" w:rsidRDefault="001136B0" w:rsidP="001136B0">
      <w:pPr>
        <w:pStyle w:val="Bibliography"/>
      </w:pPr>
      <w:r>
        <w:t>103.</w:t>
      </w:r>
      <w:r>
        <w:tab/>
        <w:t>Bis-SNP: Combined DNA methylation and SNP calling for Bisulfite-seq data | Genome Biology | Full Text. https://genomebiology.biomedcentral.com/articles/10.1186/gb-2012-13-7-r61.</w:t>
      </w:r>
    </w:p>
    <w:p w14:paraId="0237952E" w14:textId="77777777" w:rsidR="001136B0" w:rsidRDefault="001136B0" w:rsidP="001136B0">
      <w:pPr>
        <w:pStyle w:val="Bibliography"/>
      </w:pPr>
      <w:r>
        <w:t>104.</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2962C7A6" w14:textId="77777777" w:rsidR="001136B0" w:rsidRDefault="001136B0" w:rsidP="001136B0">
      <w:pPr>
        <w:pStyle w:val="Bibliography"/>
      </w:pPr>
      <w:r>
        <w:t>105.</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xml:space="preserve">. (Bioconductor version: Release (3.14), 2021). </w:t>
      </w:r>
      <w:proofErr w:type="gramStart"/>
      <w:r>
        <w:t>doi:10.18129/B9.bioc.HDF5Array</w:t>
      </w:r>
      <w:proofErr w:type="gramEnd"/>
      <w:r>
        <w:t>.</w:t>
      </w:r>
    </w:p>
    <w:p w14:paraId="4D91FF27" w14:textId="77777777" w:rsidR="001136B0" w:rsidRDefault="001136B0" w:rsidP="001136B0">
      <w:pPr>
        <w:pStyle w:val="Bibliography"/>
      </w:pPr>
      <w:r>
        <w:t>106.</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74F64F76" w14:textId="77777777" w:rsidR="001136B0" w:rsidRDefault="001136B0" w:rsidP="001136B0">
      <w:pPr>
        <w:pStyle w:val="Bibliography"/>
      </w:pPr>
      <w:r>
        <w:t>107.</w:t>
      </w:r>
      <w:r>
        <w:tab/>
      </w:r>
      <w:proofErr w:type="spellStart"/>
      <w:r>
        <w:t>Jühling</w:t>
      </w:r>
      <w:proofErr w:type="spellEnd"/>
      <w:r>
        <w:t xml:space="preserve">, F. </w:t>
      </w:r>
      <w:r>
        <w:rPr>
          <w:i/>
          <w:iCs/>
        </w:rPr>
        <w:t>et al.</w:t>
      </w:r>
      <w:r>
        <w:t xml:space="preserve"> </w:t>
      </w:r>
      <w:proofErr w:type="spellStart"/>
      <w:r>
        <w:t>metilene</w:t>
      </w:r>
      <w:proofErr w:type="spellEnd"/>
      <w:r>
        <w:t xml:space="preserve">: fast and sensitive calling of differentially methylated regions from </w:t>
      </w:r>
      <w:r>
        <w:lastRenderedPageBreak/>
        <w:t xml:space="preserve">bisulfite sequencing data. </w:t>
      </w:r>
      <w:r>
        <w:rPr>
          <w:i/>
          <w:iCs/>
        </w:rPr>
        <w:t>Genome Res</w:t>
      </w:r>
      <w:r>
        <w:t xml:space="preserve"> </w:t>
      </w:r>
      <w:r>
        <w:rPr>
          <w:b/>
          <w:bCs/>
        </w:rPr>
        <w:t>26</w:t>
      </w:r>
      <w:r>
        <w:t>, 256–262 (2016).</w:t>
      </w:r>
    </w:p>
    <w:p w14:paraId="285348F8" w14:textId="77777777" w:rsidR="001136B0" w:rsidRDefault="001136B0" w:rsidP="001136B0">
      <w:pPr>
        <w:pStyle w:val="Bibliography"/>
      </w:pPr>
      <w:r>
        <w:t>108.</w:t>
      </w:r>
      <w:r>
        <w:tab/>
        <w:t xml:space="preserve">Kent, W. J., Zweig, A. S., Barber, G., Hinrichs, A. S. &amp; </w:t>
      </w:r>
      <w:proofErr w:type="spellStart"/>
      <w:r>
        <w:t>Karolchik</w:t>
      </w:r>
      <w:proofErr w:type="spellEnd"/>
      <w:r>
        <w:t xml:space="preserve">, D. </w:t>
      </w:r>
      <w:proofErr w:type="spellStart"/>
      <w:r>
        <w:t>BigWig</w:t>
      </w:r>
      <w:proofErr w:type="spellEnd"/>
      <w:r>
        <w:t xml:space="preserve"> and </w:t>
      </w:r>
      <w:proofErr w:type="spellStart"/>
      <w:r>
        <w:t>BigBed</w:t>
      </w:r>
      <w:proofErr w:type="spellEnd"/>
      <w:r>
        <w:t xml:space="preserve">: enabling browsing of </w:t>
      </w:r>
      <w:proofErr w:type="gramStart"/>
      <w:r>
        <w:t>large distributed</w:t>
      </w:r>
      <w:proofErr w:type="gramEnd"/>
      <w:r>
        <w:t xml:space="preserve"> datasets. </w:t>
      </w:r>
      <w:r>
        <w:rPr>
          <w:i/>
          <w:iCs/>
        </w:rPr>
        <w:t>Bioinformatics</w:t>
      </w:r>
      <w:r>
        <w:t xml:space="preserve"> </w:t>
      </w:r>
      <w:r>
        <w:rPr>
          <w:b/>
          <w:bCs/>
        </w:rPr>
        <w:t>26</w:t>
      </w:r>
      <w:r>
        <w:t>, 2204–2207 (2010).</w:t>
      </w:r>
    </w:p>
    <w:p w14:paraId="1E23298A" w14:textId="77777777" w:rsidR="001136B0" w:rsidRDefault="001136B0" w:rsidP="001136B0">
      <w:pPr>
        <w:pStyle w:val="Bibliography"/>
      </w:pPr>
      <w:r>
        <w:t>109.</w:t>
      </w:r>
      <w:r>
        <w:tab/>
        <w:t xml:space="preserve">Hansen, K. D., Langmead, B. &amp; Irizarry, R. A. </w:t>
      </w:r>
      <w:proofErr w:type="spellStart"/>
      <w:r>
        <w:t>BSmooth</w:t>
      </w:r>
      <w:proofErr w:type="spellEnd"/>
      <w:r>
        <w:t xml:space="preserve">: from whole genome bisulfite sequencing reads to differentially methylated regions. </w:t>
      </w:r>
      <w:r>
        <w:rPr>
          <w:i/>
          <w:iCs/>
        </w:rPr>
        <w:t>Genome Biology</w:t>
      </w:r>
      <w:r>
        <w:t xml:space="preserve"> </w:t>
      </w:r>
      <w:r>
        <w:rPr>
          <w:b/>
          <w:bCs/>
        </w:rPr>
        <w:t>13</w:t>
      </w:r>
      <w:r>
        <w:t>, R83 (2012).</w:t>
      </w:r>
    </w:p>
    <w:p w14:paraId="45FD45A2" w14:textId="77777777" w:rsidR="001136B0" w:rsidRDefault="001136B0" w:rsidP="001136B0">
      <w:pPr>
        <w:pStyle w:val="Bibliography"/>
      </w:pPr>
      <w:r>
        <w:t>110.</w:t>
      </w:r>
      <w:r>
        <w:tab/>
        <w:t xml:space="preserve">Hao, Y. </w:t>
      </w:r>
      <w:r>
        <w:rPr>
          <w:i/>
          <w:iCs/>
        </w:rPr>
        <w:t>et al.</w:t>
      </w:r>
      <w:r>
        <w:t xml:space="preserve"> Integrated analysis of multimodal single-cell data. </w:t>
      </w:r>
      <w:r>
        <w:rPr>
          <w:i/>
          <w:iCs/>
        </w:rPr>
        <w:t>Cell</w:t>
      </w:r>
      <w:r>
        <w:t xml:space="preserve"> </w:t>
      </w:r>
      <w:r>
        <w:rPr>
          <w:b/>
          <w:bCs/>
        </w:rPr>
        <w:t>184</w:t>
      </w:r>
      <w:r>
        <w:t>, 3573-3587.e29 (2021).</w:t>
      </w:r>
    </w:p>
    <w:p w14:paraId="20654207" w14:textId="77777777" w:rsidR="001136B0" w:rsidRDefault="001136B0" w:rsidP="001136B0">
      <w:pPr>
        <w:pStyle w:val="Bibliography"/>
      </w:pPr>
      <w:r>
        <w:t>111.</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w:t>
      </w:r>
      <w:proofErr w:type="gramStart"/>
      <w:r>
        <w:t>normalization</w:t>
      </w:r>
      <w:proofErr w:type="gramEnd"/>
      <w:r>
        <w:t xml:space="preserve"> and visualization of single-cell RNA-seq data in R. </w:t>
      </w:r>
      <w:r>
        <w:rPr>
          <w:i/>
          <w:iCs/>
        </w:rPr>
        <w:t>Bioinformatics</w:t>
      </w:r>
      <w:r>
        <w:t xml:space="preserve"> </w:t>
      </w:r>
      <w:r>
        <w:rPr>
          <w:b/>
          <w:bCs/>
        </w:rPr>
        <w:t>33</w:t>
      </w:r>
      <w:r>
        <w:t>, 1179–1186 (2017).</w:t>
      </w:r>
    </w:p>
    <w:p w14:paraId="67A2C8C7" w14:textId="77777777" w:rsidR="001136B0" w:rsidRDefault="001136B0" w:rsidP="001136B0">
      <w:pPr>
        <w:pStyle w:val="Bibliography"/>
      </w:pPr>
      <w:r>
        <w:t>112.</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xml:space="preserve">. (Bioconductor version: Release (3.14), 2021). </w:t>
      </w:r>
      <w:proofErr w:type="gramStart"/>
      <w:r>
        <w:t>doi:10.18129/B9.bioc.scran</w:t>
      </w:r>
      <w:proofErr w:type="gramEnd"/>
      <w:r>
        <w:t>.</w:t>
      </w:r>
    </w:p>
    <w:p w14:paraId="6AFD6A02" w14:textId="77777777" w:rsidR="001136B0" w:rsidRDefault="001136B0" w:rsidP="001136B0">
      <w:pPr>
        <w:pStyle w:val="Bibliography"/>
      </w:pPr>
      <w:r>
        <w:t>113.</w:t>
      </w:r>
      <w:r>
        <w:tab/>
        <w:t xml:space="preserve">Hastie, T., </w:t>
      </w:r>
      <w:proofErr w:type="spellStart"/>
      <w:r>
        <w:t>Tibshirani</w:t>
      </w:r>
      <w:proofErr w:type="spellEnd"/>
      <w:r>
        <w:t xml:space="preserve">, R., Narasimhan, B. &amp; Chu, G. </w:t>
      </w:r>
      <w:proofErr w:type="gramStart"/>
      <w:r>
        <w:rPr>
          <w:i/>
          <w:iCs/>
        </w:rPr>
        <w:t>impute:</w:t>
      </w:r>
      <w:proofErr w:type="gramEnd"/>
      <w:r>
        <w:rPr>
          <w:i/>
          <w:iCs/>
        </w:rPr>
        <w:t xml:space="preserve"> impute: Imputation for microarray data</w:t>
      </w:r>
      <w:r>
        <w:t xml:space="preserve">. (Bioconductor version: Release (3.14), 2021). </w:t>
      </w:r>
      <w:proofErr w:type="gramStart"/>
      <w:r>
        <w:t>doi:10.18129/B9.bioc.impute</w:t>
      </w:r>
      <w:proofErr w:type="gramEnd"/>
      <w:r>
        <w:t>.</w:t>
      </w:r>
    </w:p>
    <w:p w14:paraId="16D8C843" w14:textId="77777777" w:rsidR="001136B0" w:rsidRDefault="001136B0" w:rsidP="001136B0">
      <w:pPr>
        <w:pStyle w:val="Bibliography"/>
      </w:pPr>
      <w:r>
        <w:t>114.</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15877DCC" w14:textId="77777777" w:rsidR="001136B0" w:rsidRDefault="001136B0" w:rsidP="001136B0">
      <w:pPr>
        <w:pStyle w:val="Bibliography"/>
      </w:pPr>
      <w:r>
        <w:t>115.</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09F1AB38" w14:textId="77777777" w:rsidR="001136B0" w:rsidRDefault="001136B0" w:rsidP="001136B0">
      <w:pPr>
        <w:pStyle w:val="Bibliography"/>
      </w:pPr>
      <w:r>
        <w:t>116.</w:t>
      </w:r>
      <w:r>
        <w:tab/>
        <w:t xml:space="preserve">Ding, B., Gentleman, R. &amp; Carey, V. </w:t>
      </w:r>
      <w:proofErr w:type="spellStart"/>
      <w:r>
        <w:rPr>
          <w:i/>
          <w:iCs/>
        </w:rPr>
        <w:t>bioDist</w:t>
      </w:r>
      <w:proofErr w:type="spellEnd"/>
      <w:r>
        <w:rPr>
          <w:i/>
          <w:iCs/>
        </w:rPr>
        <w:t>: Different distance measures</w:t>
      </w:r>
      <w:r>
        <w:t xml:space="preserve">. (Bioconductor version: Release (3.14), 2021). </w:t>
      </w:r>
      <w:proofErr w:type="gramStart"/>
      <w:r>
        <w:t>doi:10.18129/B9.bioc.bioDist</w:t>
      </w:r>
      <w:proofErr w:type="gramEnd"/>
      <w:r>
        <w:t>.</w:t>
      </w:r>
    </w:p>
    <w:p w14:paraId="174227FD" w14:textId="77777777" w:rsidR="001136B0" w:rsidRDefault="001136B0" w:rsidP="001136B0">
      <w:pPr>
        <w:pStyle w:val="Bibliography"/>
      </w:pPr>
      <w:r>
        <w:t>117.</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6004C191" w14:textId="77777777" w:rsidR="001136B0" w:rsidRDefault="001136B0" w:rsidP="001136B0">
      <w:pPr>
        <w:pStyle w:val="Bibliography"/>
      </w:pPr>
      <w:r>
        <w:t>118.</w:t>
      </w:r>
      <w:r>
        <w:tab/>
        <w:t xml:space="preserve">Konopka, T. </w:t>
      </w:r>
      <w:proofErr w:type="spellStart"/>
      <w:r>
        <w:rPr>
          <w:i/>
          <w:iCs/>
        </w:rPr>
        <w:t>umap</w:t>
      </w:r>
      <w:proofErr w:type="spellEnd"/>
      <w:r>
        <w:rPr>
          <w:i/>
          <w:iCs/>
        </w:rPr>
        <w:t>: Uniform Manifold Approximation and Projection</w:t>
      </w:r>
      <w:r>
        <w:t>. (2020).</w:t>
      </w:r>
    </w:p>
    <w:p w14:paraId="3182BB68" w14:textId="77777777" w:rsidR="001136B0" w:rsidRDefault="001136B0" w:rsidP="001136B0">
      <w:pPr>
        <w:pStyle w:val="Bibliography"/>
      </w:pPr>
      <w:r>
        <w:t>119.</w:t>
      </w:r>
      <w:r>
        <w:tab/>
        <w:t xml:space="preserve">Donaldson, J. </w:t>
      </w:r>
      <w:proofErr w:type="spellStart"/>
      <w:r>
        <w:rPr>
          <w:i/>
          <w:iCs/>
        </w:rPr>
        <w:t>tsne</w:t>
      </w:r>
      <w:proofErr w:type="spellEnd"/>
      <w:r>
        <w:rPr>
          <w:i/>
          <w:iCs/>
        </w:rPr>
        <w:t>: T-Distributed Stochastic Neighbor Embedding for R (t-SNE)</w:t>
      </w:r>
      <w:r>
        <w:t>. (2016).</w:t>
      </w:r>
    </w:p>
    <w:p w14:paraId="7F5C558D" w14:textId="77777777" w:rsidR="001136B0" w:rsidRDefault="001136B0" w:rsidP="001136B0">
      <w:pPr>
        <w:pStyle w:val="Bibliography"/>
      </w:pPr>
      <w:r>
        <w:t>120.</w:t>
      </w:r>
      <w:r>
        <w:tab/>
        <w:t xml:space="preserve">Wickham, H. </w:t>
      </w:r>
      <w:r>
        <w:rPr>
          <w:i/>
          <w:iCs/>
        </w:rPr>
        <w:t>et al.</w:t>
      </w:r>
      <w:r>
        <w:t xml:space="preserve"> </w:t>
      </w:r>
      <w:r>
        <w:rPr>
          <w:i/>
          <w:iCs/>
        </w:rPr>
        <w:t>ggplot2: Create Elegant Data Visualisations Using the Grammar of Graphics</w:t>
      </w:r>
      <w:r>
        <w:t>. (2021).</w:t>
      </w:r>
    </w:p>
    <w:p w14:paraId="144AFB16" w14:textId="77777777" w:rsidR="001136B0" w:rsidRDefault="001136B0" w:rsidP="001136B0">
      <w:pPr>
        <w:pStyle w:val="Bibliography"/>
      </w:pPr>
      <w:r>
        <w:t>121.</w:t>
      </w:r>
      <w:r>
        <w:tab/>
        <w:t>Team, R. C. &amp; others. R: A language and environment for statistical computing. (2013).</w:t>
      </w:r>
    </w:p>
    <w:p w14:paraId="1B8F2E05" w14:textId="77777777" w:rsidR="001136B0" w:rsidRDefault="001136B0" w:rsidP="001136B0">
      <w:pPr>
        <w:pStyle w:val="Bibliography"/>
      </w:pPr>
      <w:r>
        <w:t>122.</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5EE5440A" w14:textId="77777777" w:rsidR="001136B0" w:rsidRDefault="001136B0" w:rsidP="001136B0">
      <w:pPr>
        <w:pStyle w:val="Bibliography"/>
      </w:pPr>
      <w:r>
        <w:t>123.</w:t>
      </w:r>
      <w:r>
        <w:tab/>
      </w:r>
      <w:proofErr w:type="spellStart"/>
      <w:r>
        <w:t>Dreos</w:t>
      </w:r>
      <w:proofErr w:type="spellEnd"/>
      <w:r>
        <w:t xml:space="preserve">, R., </w:t>
      </w:r>
      <w:proofErr w:type="spellStart"/>
      <w:r>
        <w:t>Ambrosini</w:t>
      </w:r>
      <w:proofErr w:type="spellEnd"/>
      <w:r>
        <w:t xml:space="preserve">, G., </w:t>
      </w:r>
      <w:proofErr w:type="spellStart"/>
      <w:r>
        <w:t>Groux</w:t>
      </w:r>
      <w:proofErr w:type="spellEnd"/>
      <w:r>
        <w:t>, R., Cavin </w:t>
      </w:r>
      <w:proofErr w:type="spellStart"/>
      <w:r>
        <w:t>Périer</w:t>
      </w:r>
      <w:proofErr w:type="spellEnd"/>
      <w:r>
        <w:t xml:space="preserve">, R. &amp; Bucher, P. The eukaryotic promoter database in its 30th year: focus on non-vertebrate organisms. </w:t>
      </w:r>
      <w:r>
        <w:rPr>
          <w:i/>
          <w:iCs/>
        </w:rPr>
        <w:t>Nucleic Acids Research</w:t>
      </w:r>
      <w:r>
        <w:t xml:space="preserve"> </w:t>
      </w:r>
      <w:r>
        <w:rPr>
          <w:b/>
          <w:bCs/>
        </w:rPr>
        <w:t>45</w:t>
      </w:r>
      <w:r>
        <w:t>, D51–D55 (2017).</w:t>
      </w:r>
    </w:p>
    <w:p w14:paraId="1C7025C0" w14:textId="77777777" w:rsidR="001136B0" w:rsidRDefault="001136B0" w:rsidP="001136B0">
      <w:pPr>
        <w:pStyle w:val="Bibliography"/>
      </w:pPr>
      <w:r>
        <w:t>124.</w:t>
      </w:r>
      <w:r>
        <w:tab/>
        <w:t>GRCm38 - mm10 - Genome - Assembly - NCBI. https://www.ncbi.nlm.nih.gov/assembly/GCF_000001635.20/.</w:t>
      </w:r>
    </w:p>
    <w:p w14:paraId="156502BB" w14:textId="77777777" w:rsidR="001136B0" w:rsidRDefault="001136B0" w:rsidP="001136B0">
      <w:pPr>
        <w:pStyle w:val="Bibliography"/>
      </w:pPr>
      <w:r>
        <w:t>125.</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5F267A73" w14:textId="77777777" w:rsidR="001136B0" w:rsidRDefault="001136B0" w:rsidP="001136B0">
      <w:pPr>
        <w:pStyle w:val="Bibliography"/>
      </w:pPr>
      <w:r>
        <w:t>126.</w:t>
      </w:r>
      <w:r>
        <w:tab/>
        <w:t xml:space="preserve">Cancer Genome Atlas Research Network </w:t>
      </w:r>
      <w:r>
        <w:rPr>
          <w:i/>
          <w:iCs/>
        </w:rPr>
        <w:t>et al.</w:t>
      </w:r>
      <w:r>
        <w:t xml:space="preserve"> Genomic and epigenomic landscapes of adult de novo acute myeloid leukemia. </w:t>
      </w:r>
      <w:r>
        <w:rPr>
          <w:i/>
          <w:iCs/>
        </w:rPr>
        <w:t xml:space="preserve">N </w:t>
      </w:r>
      <w:proofErr w:type="spellStart"/>
      <w:r>
        <w:rPr>
          <w:i/>
          <w:iCs/>
        </w:rPr>
        <w:t>Engl</w:t>
      </w:r>
      <w:proofErr w:type="spellEnd"/>
      <w:r>
        <w:rPr>
          <w:i/>
          <w:iCs/>
        </w:rPr>
        <w:t xml:space="preserve"> J Med</w:t>
      </w:r>
      <w:r>
        <w:t xml:space="preserve"> </w:t>
      </w:r>
      <w:r>
        <w:rPr>
          <w:b/>
          <w:bCs/>
        </w:rPr>
        <w:t>368</w:t>
      </w:r>
      <w:r>
        <w:t>, 2059–2074 (2013).</w:t>
      </w:r>
    </w:p>
    <w:p w14:paraId="623488A8" w14:textId="77777777" w:rsidR="001136B0" w:rsidRDefault="001136B0" w:rsidP="001136B0">
      <w:pPr>
        <w:pStyle w:val="Bibliography"/>
      </w:pPr>
      <w:r>
        <w:t>127.</w:t>
      </w:r>
      <w:r>
        <w:tab/>
        <w:t xml:space="preserve">Zhang, Y. </w:t>
      </w:r>
      <w:r>
        <w:rPr>
          <w:i/>
          <w:iCs/>
        </w:rPr>
        <w:t>et al.</w:t>
      </w:r>
      <w:r>
        <w:t xml:space="preserve"> Genome-wide DNA methylation analysis identifies hypomethylated genes regulated by FOXP3 in human regulatory T cells. </w:t>
      </w:r>
      <w:r>
        <w:rPr>
          <w:i/>
          <w:iCs/>
        </w:rPr>
        <w:t>Blood</w:t>
      </w:r>
      <w:r>
        <w:t xml:space="preserve"> </w:t>
      </w:r>
      <w:r>
        <w:rPr>
          <w:b/>
          <w:bCs/>
        </w:rPr>
        <w:t>122</w:t>
      </w:r>
      <w:r>
        <w:t>, 2823–2836 (2013).</w:t>
      </w:r>
    </w:p>
    <w:p w14:paraId="146B910A" w14:textId="77777777" w:rsidR="001136B0" w:rsidRDefault="001136B0" w:rsidP="001136B0">
      <w:pPr>
        <w:pStyle w:val="Bibliography"/>
      </w:pPr>
      <w:r>
        <w:t>128.</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7DA7F7B5" w14:textId="77777777" w:rsidR="001136B0" w:rsidRDefault="001136B0" w:rsidP="001136B0">
      <w:pPr>
        <w:pStyle w:val="Bibliography"/>
      </w:pPr>
      <w:r>
        <w:t>129.</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2FD6DB1B" w14:textId="77777777" w:rsidR="001136B0" w:rsidRDefault="001136B0" w:rsidP="001136B0">
      <w:pPr>
        <w:pStyle w:val="Bibliography"/>
      </w:pPr>
      <w:r>
        <w:t>130.</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60A07A7E" w14:textId="77777777" w:rsidR="001136B0" w:rsidRDefault="001136B0" w:rsidP="001136B0">
      <w:pPr>
        <w:pStyle w:val="Bibliography"/>
      </w:pPr>
      <w:r>
        <w:t>131.</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07880BE5" w14:textId="77777777" w:rsidR="001136B0" w:rsidRDefault="001136B0" w:rsidP="001136B0">
      <w:pPr>
        <w:pStyle w:val="Bibliography"/>
      </w:pPr>
      <w:r>
        <w:t>132.</w:t>
      </w:r>
      <w:r>
        <w:tab/>
      </w:r>
      <w:proofErr w:type="spellStart"/>
      <w:r>
        <w:t>Bady</w:t>
      </w:r>
      <w:proofErr w:type="spellEnd"/>
      <w:r>
        <w:t xml:space="preserve">, P. </w:t>
      </w:r>
      <w:r>
        <w:rPr>
          <w:i/>
          <w:iCs/>
        </w:rPr>
        <w:t>et al.</w:t>
      </w:r>
      <w:r>
        <w:t xml:space="preserve"> The DNA methylome of DDR genes and benefit from RT or TMZ in IDH mutant low-grade glioma treated in EORTC 22033. </w:t>
      </w:r>
      <w:r>
        <w:rPr>
          <w:i/>
          <w:iCs/>
        </w:rPr>
        <w:t xml:space="preserve">Acta </w:t>
      </w:r>
      <w:proofErr w:type="spellStart"/>
      <w:r>
        <w:rPr>
          <w:i/>
          <w:iCs/>
        </w:rPr>
        <w:t>Neuropathol</w:t>
      </w:r>
      <w:proofErr w:type="spellEnd"/>
      <w:r>
        <w:t xml:space="preserve"> </w:t>
      </w:r>
      <w:r>
        <w:rPr>
          <w:b/>
          <w:bCs/>
        </w:rPr>
        <w:t>135</w:t>
      </w:r>
      <w:r>
        <w:t>, 601–615 (2018).</w:t>
      </w:r>
    </w:p>
    <w:p w14:paraId="093CF4AF" w14:textId="77777777" w:rsidR="001136B0" w:rsidRDefault="001136B0" w:rsidP="001136B0">
      <w:pPr>
        <w:pStyle w:val="Bibliography"/>
      </w:pPr>
      <w:r>
        <w:t>133.</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0283A2AA" w14:textId="77777777" w:rsidR="001136B0" w:rsidRDefault="001136B0" w:rsidP="001136B0">
      <w:pPr>
        <w:pStyle w:val="Bibliography"/>
      </w:pPr>
      <w:r>
        <w:t>134.</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Pr>
          <w:i/>
          <w:iCs/>
        </w:rPr>
        <w:t xml:space="preserve">Acta </w:t>
      </w:r>
      <w:proofErr w:type="spellStart"/>
      <w:r>
        <w:rPr>
          <w:i/>
          <w:iCs/>
        </w:rPr>
        <w:t>Neuropathol</w:t>
      </w:r>
      <w:proofErr w:type="spellEnd"/>
      <w:r>
        <w:t xml:space="preserve"> </w:t>
      </w:r>
      <w:r>
        <w:rPr>
          <w:b/>
          <w:bCs/>
        </w:rPr>
        <w:t>140</w:t>
      </w:r>
      <w:r>
        <w:t>, 919–949 (2020).</w:t>
      </w:r>
    </w:p>
    <w:p w14:paraId="0F03F302" w14:textId="77777777" w:rsidR="001136B0" w:rsidRDefault="001136B0" w:rsidP="001136B0">
      <w:pPr>
        <w:pStyle w:val="Bibliography"/>
      </w:pPr>
      <w:r>
        <w:t>135.</w:t>
      </w:r>
      <w:r>
        <w:tab/>
      </w:r>
      <w:proofErr w:type="spellStart"/>
      <w:r>
        <w:t>Kickingereder</w:t>
      </w:r>
      <w:proofErr w:type="spellEnd"/>
      <w:r>
        <w:t xml:space="preserve">, P. </w:t>
      </w:r>
      <w:r>
        <w:rPr>
          <w:i/>
          <w:iCs/>
        </w:rPr>
        <w:t>et al.</w:t>
      </w:r>
      <w:r>
        <w:t xml:space="preserve"> Radiomic subtyping improves disease stratification beyond key molecular, clinical, and standard imaging characteristics in patients with glioblastoma. </w:t>
      </w:r>
      <w:r>
        <w:rPr>
          <w:i/>
          <w:iCs/>
        </w:rPr>
        <w:t>Neuro Oncol</w:t>
      </w:r>
      <w:r>
        <w:t xml:space="preserve"> </w:t>
      </w:r>
      <w:r>
        <w:rPr>
          <w:b/>
          <w:bCs/>
        </w:rPr>
        <w:t>20</w:t>
      </w:r>
      <w:r>
        <w:t>, 848–857 (2018).</w:t>
      </w:r>
    </w:p>
    <w:p w14:paraId="258E3D64" w14:textId="77777777" w:rsidR="001136B0" w:rsidRDefault="001136B0" w:rsidP="001136B0">
      <w:pPr>
        <w:pStyle w:val="Bibliography"/>
      </w:pPr>
      <w:r>
        <w:t>136.</w:t>
      </w:r>
      <w:r>
        <w:tab/>
        <w:t xml:space="preserve">Jung, N., Dai, B., Gentles, A. J., </w:t>
      </w:r>
      <w:proofErr w:type="spellStart"/>
      <w:r>
        <w:t>Majeti</w:t>
      </w:r>
      <w:proofErr w:type="spellEnd"/>
      <w:r>
        <w:t xml:space="preserve">, R. &amp; Feinberg, A. P. An LSC epigenetic signature is largely mutation independent and implicates the HOXA cluster in AML pathogenesis. </w:t>
      </w:r>
      <w:r>
        <w:rPr>
          <w:i/>
          <w:iCs/>
        </w:rPr>
        <w:t xml:space="preserve">Nat </w:t>
      </w:r>
      <w:proofErr w:type="spellStart"/>
      <w:r>
        <w:rPr>
          <w:i/>
          <w:iCs/>
        </w:rPr>
        <w:t>Commun</w:t>
      </w:r>
      <w:proofErr w:type="spellEnd"/>
      <w:r>
        <w:t xml:space="preserve"> </w:t>
      </w:r>
      <w:r>
        <w:rPr>
          <w:b/>
          <w:bCs/>
        </w:rPr>
        <w:t>6</w:t>
      </w:r>
      <w:r>
        <w:t>, 8489 (2015).</w:t>
      </w:r>
    </w:p>
    <w:p w14:paraId="5CD5EF81" w14:textId="77777777" w:rsidR="001136B0" w:rsidRDefault="001136B0" w:rsidP="001136B0">
      <w:pPr>
        <w:pStyle w:val="Bibliography"/>
      </w:pPr>
      <w:r>
        <w:t>137.</w:t>
      </w:r>
      <w:r>
        <w:tab/>
      </w:r>
      <w:proofErr w:type="spellStart"/>
      <w:r>
        <w:t>Iorio</w:t>
      </w:r>
      <w:proofErr w:type="spellEnd"/>
      <w:r>
        <w:t xml:space="preserve">, F. </w:t>
      </w:r>
      <w:r>
        <w:rPr>
          <w:i/>
          <w:iCs/>
        </w:rPr>
        <w:t>et al.</w:t>
      </w:r>
      <w:r>
        <w:t xml:space="preserve"> A Landscape of Pharmacogenomic Interactions in Cancer. </w:t>
      </w:r>
      <w:r>
        <w:rPr>
          <w:i/>
          <w:iCs/>
        </w:rPr>
        <w:t>Cell</w:t>
      </w:r>
      <w:r>
        <w:t xml:space="preserve"> </w:t>
      </w:r>
      <w:r>
        <w:rPr>
          <w:b/>
          <w:bCs/>
        </w:rPr>
        <w:t>166</w:t>
      </w:r>
      <w:r>
        <w:t>, 740–754 (2016).</w:t>
      </w:r>
    </w:p>
    <w:p w14:paraId="16522153" w14:textId="77777777" w:rsidR="001136B0" w:rsidRDefault="001136B0" w:rsidP="001136B0">
      <w:pPr>
        <w:pStyle w:val="Bibliography"/>
      </w:pPr>
      <w:r>
        <w:t>138.</w:t>
      </w:r>
      <w:r>
        <w:tab/>
        <w:t>Thermo Fisher Scientific. Immune Cell Guide - Human and mouse antigens.</w:t>
      </w:r>
    </w:p>
    <w:p w14:paraId="67D5317C" w14:textId="77777777" w:rsidR="001136B0" w:rsidRDefault="001136B0" w:rsidP="001136B0">
      <w:pPr>
        <w:pStyle w:val="Bibliography"/>
      </w:pPr>
      <w:r w:rsidRPr="007D7929">
        <w:rPr>
          <w:lang w:val="sv-SE"/>
        </w:rPr>
        <w:t>139.</w:t>
      </w:r>
      <w:r w:rsidRPr="007D7929">
        <w:rPr>
          <w:lang w:val="sv-SE"/>
        </w:rPr>
        <w:tab/>
        <w:t xml:space="preserve">Hansen, K. IlluminaHumanMethylation450kanno.ilmn12.hg19. </w:t>
      </w:r>
      <w:r>
        <w:rPr>
          <w:i/>
          <w:iCs/>
        </w:rPr>
        <w:t>Bioconductor</w:t>
      </w:r>
      <w:r>
        <w:t xml:space="preserve"> http://bioconductor.org/packages/IlluminaHumanMethylation450kanno.ilmn12.hg19/.</w:t>
      </w:r>
    </w:p>
    <w:p w14:paraId="78D8550F" w14:textId="77777777" w:rsidR="001136B0" w:rsidRDefault="001136B0" w:rsidP="001136B0">
      <w:pPr>
        <w:pStyle w:val="Bibliography"/>
      </w:pPr>
      <w:r>
        <w:lastRenderedPageBreak/>
        <w:t>140.</w:t>
      </w:r>
      <w:r>
        <w:tab/>
        <w:t xml:space="preserve">Hansen, K. IlluminaHumanMethylationEPICanno.ilm10b4.hg19. </w:t>
      </w:r>
      <w:r>
        <w:rPr>
          <w:i/>
          <w:iCs/>
        </w:rPr>
        <w:t>Bioconductor</w:t>
      </w:r>
      <w:r>
        <w:t xml:space="preserve"> http://bioconductor.org/packages/IlluminaHumanMethylationEPICanno.ilm10b4.hg19/.</w:t>
      </w:r>
    </w:p>
    <w:p w14:paraId="1E4419B0" w14:textId="77777777" w:rsidR="001136B0" w:rsidRDefault="001136B0" w:rsidP="001136B0">
      <w:pPr>
        <w:pStyle w:val="Bibliography"/>
      </w:pPr>
      <w:r>
        <w:t>141.</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359A2485" w14:textId="77777777" w:rsidR="001136B0" w:rsidRDefault="001136B0" w:rsidP="001136B0">
      <w:pPr>
        <w:pStyle w:val="Bibliography"/>
      </w:pPr>
      <w:r>
        <w:t>142.</w:t>
      </w:r>
      <w:r>
        <w:tab/>
      </w:r>
      <w:proofErr w:type="spellStart"/>
      <w:r>
        <w:t>markgene</w:t>
      </w:r>
      <w:proofErr w:type="spellEnd"/>
      <w:r>
        <w:t>/</w:t>
      </w:r>
      <w:proofErr w:type="spellStart"/>
      <w:r>
        <w:t>maxprobes</w:t>
      </w:r>
      <w:proofErr w:type="spellEnd"/>
      <w:r>
        <w:t>: Methylation Array Cross-Reactive Probes version 0.0.2 from GitHub. https://rdrr.io/github/markgene/maxprobes/.</w:t>
      </w:r>
    </w:p>
    <w:p w14:paraId="7577C2E7" w14:textId="77777777" w:rsidR="001136B0" w:rsidRDefault="001136B0" w:rsidP="001136B0">
      <w:pPr>
        <w:pStyle w:val="Bibliography"/>
      </w:pPr>
      <w:r w:rsidRPr="007D7929">
        <w:rPr>
          <w:lang w:val="sv-SE"/>
        </w:rPr>
        <w:t>143.</w:t>
      </w:r>
      <w:r w:rsidRPr="007D7929">
        <w:rPr>
          <w:lang w:val="sv-SE"/>
        </w:rPr>
        <w:tab/>
        <w:t xml:space="preserve">Kessler, N. J. </w:t>
      </w:r>
      <w:r w:rsidRPr="007D7929">
        <w:rPr>
          <w:i/>
          <w:iCs/>
          <w:lang w:val="sv-SE"/>
        </w:rPr>
        <w:t>et al.</w:t>
      </w:r>
      <w:r w:rsidRPr="007D7929">
        <w:rPr>
          <w:lang w:val="sv-SE"/>
        </w:rPr>
        <w:t xml:space="preserve"> </w:t>
      </w:r>
      <w:r>
        <w:t xml:space="preserve">CpG methylation differences between neurons and glia are highly conserved from mouse to human. </w:t>
      </w:r>
      <w:r>
        <w:rPr>
          <w:i/>
          <w:iCs/>
        </w:rPr>
        <w:t>Human Molecular Genetics</w:t>
      </w:r>
      <w:r>
        <w:t xml:space="preserve"> </w:t>
      </w:r>
      <w:r>
        <w:rPr>
          <w:b/>
          <w:bCs/>
        </w:rPr>
        <w:t>25</w:t>
      </w:r>
      <w:r>
        <w:t>, 223–232 (2016).</w:t>
      </w:r>
    </w:p>
    <w:p w14:paraId="0E7D07CA" w14:textId="77777777" w:rsidR="001136B0" w:rsidRDefault="001136B0" w:rsidP="001136B0">
      <w:pPr>
        <w:pStyle w:val="Bibliography"/>
      </w:pPr>
      <w:r>
        <w:t>144.</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6DA08B33" w14:textId="77777777" w:rsidR="001136B0" w:rsidRDefault="001136B0" w:rsidP="001136B0">
      <w:pPr>
        <w:pStyle w:val="Bibliography"/>
      </w:pPr>
      <w:r>
        <w:t>145.</w:t>
      </w:r>
      <w:r>
        <w:tab/>
        <w:t>GRCh38 - hg38 - Genome - Assembly - NCBI. https://www.ncbi.nlm.nih.gov/assembly/GCF_000001405.26/.</w:t>
      </w:r>
    </w:p>
    <w:p w14:paraId="430913EB" w14:textId="77777777" w:rsidR="001136B0" w:rsidRPr="007D7929" w:rsidRDefault="001136B0" w:rsidP="001136B0">
      <w:pPr>
        <w:pStyle w:val="Bibliography"/>
        <w:rPr>
          <w:lang w:val="sv-SE"/>
        </w:rPr>
      </w:pPr>
      <w:r>
        <w:t>146.</w:t>
      </w:r>
      <w:r>
        <w:tab/>
        <w:t xml:space="preserve">Bioconductor Package Maintainer. </w:t>
      </w:r>
      <w:proofErr w:type="spellStart"/>
      <w:r>
        <w:t>liftOver</w:t>
      </w:r>
      <w:proofErr w:type="spellEnd"/>
      <w:r>
        <w:t xml:space="preserve">: Changing genomic coordinate systems with </w:t>
      </w:r>
      <w:proofErr w:type="spellStart"/>
      <w:proofErr w:type="gramStart"/>
      <w:r>
        <w:t>rtracklayer</w:t>
      </w:r>
      <w:proofErr w:type="spellEnd"/>
      <w:r>
        <w:t>::</w:t>
      </w:r>
      <w:proofErr w:type="spellStart"/>
      <w:proofErr w:type="gramEnd"/>
      <w:r>
        <w:t>liftOver</w:t>
      </w:r>
      <w:proofErr w:type="spellEnd"/>
      <w:r>
        <w:t xml:space="preserve">. </w:t>
      </w:r>
      <w:r w:rsidRPr="007D7929">
        <w:rPr>
          <w:lang w:val="sv-SE"/>
        </w:rPr>
        <w:t>R package version 1.18.0. https://www.bioconductor.org/help/workflows/liftOver/.</w:t>
      </w:r>
    </w:p>
    <w:p w14:paraId="4E4E09E5" w14:textId="77777777" w:rsidR="001136B0" w:rsidRDefault="001136B0" w:rsidP="001136B0">
      <w:pPr>
        <w:pStyle w:val="Bibliography"/>
      </w:pPr>
      <w:r>
        <w:t>147.</w:t>
      </w:r>
      <w:r>
        <w:tab/>
        <w:t xml:space="preserve">Morgan, M. </w:t>
      </w:r>
      <w:r>
        <w:rPr>
          <w:i/>
          <w:iCs/>
        </w:rPr>
        <w:t>et al.</w:t>
      </w:r>
      <w:r>
        <w:t xml:space="preserve"> </w:t>
      </w:r>
      <w:proofErr w:type="spellStart"/>
      <w:r>
        <w:rPr>
          <w:i/>
          <w:iCs/>
        </w:rPr>
        <w:t>AnnotationHub</w:t>
      </w:r>
      <w:proofErr w:type="spellEnd"/>
      <w:r>
        <w:rPr>
          <w:i/>
          <w:iCs/>
        </w:rPr>
        <w:t xml:space="preserve">: Client to access </w:t>
      </w:r>
      <w:proofErr w:type="spellStart"/>
      <w:r>
        <w:rPr>
          <w:i/>
          <w:iCs/>
        </w:rPr>
        <w:t>AnnotationHub</w:t>
      </w:r>
      <w:proofErr w:type="spellEnd"/>
      <w:r>
        <w:rPr>
          <w:i/>
          <w:iCs/>
        </w:rPr>
        <w:t xml:space="preserve"> resources</w:t>
      </w:r>
      <w:r>
        <w:t xml:space="preserve">. (Bioconductor version: Release (3.14), 2021). </w:t>
      </w:r>
      <w:proofErr w:type="gramStart"/>
      <w:r>
        <w:t>doi:10.18129/B9.bioc.AnnotationHub</w:t>
      </w:r>
      <w:proofErr w:type="gramEnd"/>
      <w:r>
        <w:t>.</w:t>
      </w:r>
    </w:p>
    <w:p w14:paraId="22DE62C5" w14:textId="77777777" w:rsidR="001136B0" w:rsidRDefault="001136B0" w:rsidP="001136B0">
      <w:pPr>
        <w:pStyle w:val="Bibliography"/>
      </w:pPr>
      <w:r>
        <w:t>148.</w:t>
      </w:r>
      <w:r>
        <w:tab/>
      </w:r>
      <w:proofErr w:type="spellStart"/>
      <w:r>
        <w:t>Triche</w:t>
      </w:r>
      <w:proofErr w:type="spellEnd"/>
      <w:r>
        <w:t xml:space="preserve">, T. J., </w:t>
      </w:r>
      <w:proofErr w:type="spellStart"/>
      <w:r>
        <w:t>Weisenberger</w:t>
      </w:r>
      <w:proofErr w:type="spellEnd"/>
      <w:r>
        <w:t xml:space="preserve">, D. J., Van Den Berg, D., Laird, P. W. &amp; </w:t>
      </w:r>
      <w:proofErr w:type="spellStart"/>
      <w:r>
        <w:t>Siegmund</w:t>
      </w:r>
      <w:proofErr w:type="spellEnd"/>
      <w:r>
        <w:t xml:space="preserve">, K. D. Low-level processing of Illumina Infinium DNA Methylation </w:t>
      </w:r>
      <w:proofErr w:type="spellStart"/>
      <w:r>
        <w:t>BeadArrays</w:t>
      </w:r>
      <w:proofErr w:type="spellEnd"/>
      <w:r>
        <w:t xml:space="preserve">. </w:t>
      </w:r>
      <w:r>
        <w:rPr>
          <w:i/>
          <w:iCs/>
        </w:rPr>
        <w:t>Nucleic Acids Res</w:t>
      </w:r>
      <w:r>
        <w:t xml:space="preserve"> </w:t>
      </w:r>
      <w:r>
        <w:rPr>
          <w:b/>
          <w:bCs/>
        </w:rPr>
        <w:t>41</w:t>
      </w:r>
      <w:r>
        <w:t>, e90 (2013).</w:t>
      </w:r>
    </w:p>
    <w:p w14:paraId="487FEB78" w14:textId="77777777" w:rsidR="001136B0" w:rsidRDefault="001136B0" w:rsidP="001136B0">
      <w:pPr>
        <w:pStyle w:val="Bibliography"/>
      </w:pPr>
      <w:r>
        <w:t>149.</w:t>
      </w:r>
      <w:r>
        <w:tab/>
        <w:t xml:space="preserve">Chakravarthy, A. </w:t>
      </w:r>
      <w:r>
        <w:rPr>
          <w:i/>
          <w:iCs/>
        </w:rPr>
        <w:t>et al.</w:t>
      </w:r>
      <w:r>
        <w:t xml:space="preserve"> Pan-cancer deconvolution of tumour composition using DNA methylation. </w:t>
      </w:r>
      <w:r>
        <w:rPr>
          <w:i/>
          <w:iCs/>
        </w:rPr>
        <w:t xml:space="preserve">Nat </w:t>
      </w:r>
      <w:proofErr w:type="spellStart"/>
      <w:r>
        <w:rPr>
          <w:i/>
          <w:iCs/>
        </w:rPr>
        <w:t>Commun</w:t>
      </w:r>
      <w:proofErr w:type="spellEnd"/>
      <w:r>
        <w:t xml:space="preserve"> </w:t>
      </w:r>
      <w:r>
        <w:rPr>
          <w:b/>
          <w:bCs/>
        </w:rPr>
        <w:t>9</w:t>
      </w:r>
      <w:r>
        <w:t>, 3220 (2018).</w:t>
      </w:r>
    </w:p>
    <w:p w14:paraId="6E793481" w14:textId="77777777" w:rsidR="001136B0" w:rsidRDefault="001136B0" w:rsidP="001136B0">
      <w:pPr>
        <w:pStyle w:val="Bibliography"/>
      </w:pPr>
      <w:r>
        <w:t>150.</w:t>
      </w:r>
      <w:r>
        <w:tab/>
      </w:r>
      <w:proofErr w:type="spellStart"/>
      <w:r>
        <w:t>Maechler</w:t>
      </w:r>
      <w:proofErr w:type="spellEnd"/>
      <w:r>
        <w:t xml:space="preserve">, M. </w:t>
      </w:r>
      <w:r>
        <w:rPr>
          <w:i/>
          <w:iCs/>
        </w:rPr>
        <w:t>et al.</w:t>
      </w:r>
      <w:r>
        <w:t xml:space="preserve"> </w:t>
      </w:r>
      <w:r>
        <w:rPr>
          <w:i/>
          <w:iCs/>
        </w:rPr>
        <w:t xml:space="preserve">cluster: ‘Finding Groups in Data’: Cluster Analysis Extended </w:t>
      </w:r>
      <w:proofErr w:type="spellStart"/>
      <w:r>
        <w:rPr>
          <w:i/>
          <w:iCs/>
        </w:rPr>
        <w:t>Rousseeuw</w:t>
      </w:r>
      <w:proofErr w:type="spellEnd"/>
      <w:r>
        <w:rPr>
          <w:i/>
          <w:iCs/>
        </w:rPr>
        <w:t xml:space="preserve"> et al.</w:t>
      </w:r>
      <w:r>
        <w:t xml:space="preserve"> (2021).</w:t>
      </w:r>
    </w:p>
    <w:p w14:paraId="3AE037DE" w14:textId="77777777" w:rsidR="001136B0" w:rsidRDefault="001136B0" w:rsidP="001136B0">
      <w:pPr>
        <w:pStyle w:val="Bibliography"/>
      </w:pPr>
      <w:r>
        <w:t>151.</w:t>
      </w:r>
      <w:r>
        <w:tab/>
      </w:r>
      <w:proofErr w:type="spellStart"/>
      <w:r>
        <w:t>Grabovska</w:t>
      </w:r>
      <w:proofErr w:type="spellEnd"/>
      <w:r>
        <w:t xml:space="preserve">, Y. </w:t>
      </w:r>
      <w:r>
        <w:rPr>
          <w:i/>
          <w:iCs/>
        </w:rPr>
        <w:t>et al.</w:t>
      </w:r>
      <w:r>
        <w:t xml:space="preserve"> Pediatric pan-central nervous system tumor analysis of immune-cell infiltration identifies correlates of antitumor immunity. </w:t>
      </w:r>
      <w:r>
        <w:rPr>
          <w:i/>
          <w:iCs/>
        </w:rPr>
        <w:t xml:space="preserve">Nat </w:t>
      </w:r>
      <w:proofErr w:type="spellStart"/>
      <w:r>
        <w:rPr>
          <w:i/>
          <w:iCs/>
        </w:rPr>
        <w:t>Commun</w:t>
      </w:r>
      <w:proofErr w:type="spellEnd"/>
      <w:r>
        <w:t xml:space="preserve"> </w:t>
      </w:r>
      <w:r>
        <w:rPr>
          <w:b/>
          <w:bCs/>
        </w:rPr>
        <w:t>11</w:t>
      </w:r>
      <w:r>
        <w:t>, 4324 (2020).</w:t>
      </w:r>
    </w:p>
    <w:p w14:paraId="46CC14FE" w14:textId="77777777" w:rsidR="001136B0" w:rsidRDefault="001136B0" w:rsidP="001136B0">
      <w:pPr>
        <w:pStyle w:val="Bibliography"/>
      </w:pPr>
      <w:r>
        <w:t>152.</w:t>
      </w:r>
      <w:r>
        <w:tab/>
        <w:t xml:space="preserve">Chen, B., </w:t>
      </w:r>
      <w:proofErr w:type="spellStart"/>
      <w:r>
        <w:t>Khodadoust</w:t>
      </w:r>
      <w:proofErr w:type="spellEnd"/>
      <w:r>
        <w:t xml:space="preserve">, M. S., Liu, C. L., Newman, A. M. &amp; Alizadeh, A. A. Profiling tumor infiltrating immune cells with CIBERSORT. </w:t>
      </w:r>
      <w:r>
        <w:rPr>
          <w:i/>
          <w:iCs/>
        </w:rPr>
        <w:t>Methods Mol Biol</w:t>
      </w:r>
      <w:r>
        <w:t xml:space="preserve"> </w:t>
      </w:r>
      <w:r>
        <w:rPr>
          <w:b/>
          <w:bCs/>
        </w:rPr>
        <w:t>1711</w:t>
      </w:r>
      <w:r>
        <w:t>, 243–259 (2018).</w:t>
      </w:r>
    </w:p>
    <w:p w14:paraId="1E4E29D8" w14:textId="77777777" w:rsidR="001136B0" w:rsidRDefault="001136B0" w:rsidP="001136B0">
      <w:pPr>
        <w:pStyle w:val="Bibliography"/>
      </w:pPr>
      <w:r>
        <w:t>153.</w:t>
      </w:r>
      <w:r>
        <w:tab/>
        <w:t xml:space="preserve">Gene Ontology Consortium. The Gene Ontology resource: enriching a </w:t>
      </w:r>
      <w:proofErr w:type="spellStart"/>
      <w:r>
        <w:t>GOld</w:t>
      </w:r>
      <w:proofErr w:type="spellEnd"/>
      <w:r>
        <w:t xml:space="preserve"> mine. </w:t>
      </w:r>
      <w:r>
        <w:rPr>
          <w:i/>
          <w:iCs/>
        </w:rPr>
        <w:t>Nucleic Acids Res</w:t>
      </w:r>
      <w:r>
        <w:t xml:space="preserve"> </w:t>
      </w:r>
      <w:r>
        <w:rPr>
          <w:b/>
          <w:bCs/>
        </w:rPr>
        <w:t>49</w:t>
      </w:r>
      <w:r>
        <w:t>, D325–D334 (2021).</w:t>
      </w:r>
    </w:p>
    <w:p w14:paraId="37A80794" w14:textId="77777777" w:rsidR="001136B0" w:rsidRDefault="001136B0" w:rsidP="001136B0">
      <w:pPr>
        <w:pStyle w:val="Bibliography"/>
      </w:pPr>
      <w:r>
        <w:t>154.</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443796E0" w14:textId="77777777" w:rsidR="001136B0" w:rsidRDefault="001136B0" w:rsidP="001136B0">
      <w:pPr>
        <w:pStyle w:val="Bibliography"/>
      </w:pPr>
      <w:r>
        <w:t>155.</w:t>
      </w:r>
      <w:r>
        <w:tab/>
      </w:r>
      <w:proofErr w:type="spellStart"/>
      <w:r>
        <w:t>Colaprico</w:t>
      </w:r>
      <w:proofErr w:type="spellEnd"/>
      <w:r>
        <w:t xml:space="preserve">, A. </w:t>
      </w:r>
      <w:r>
        <w:rPr>
          <w:i/>
          <w:iCs/>
        </w:rPr>
        <w:t>et al.</w:t>
      </w:r>
      <w:r>
        <w:t xml:space="preserve"> </w:t>
      </w:r>
      <w:proofErr w:type="spellStart"/>
      <w:r>
        <w:t>TCGAbiolinks</w:t>
      </w:r>
      <w:proofErr w:type="spellEnd"/>
      <w:r>
        <w:t xml:space="preserve">: an R/Bioconductor package for integrative analysis of TCGA data. </w:t>
      </w:r>
      <w:r>
        <w:rPr>
          <w:i/>
          <w:iCs/>
        </w:rPr>
        <w:t>Nucleic Acids Res</w:t>
      </w:r>
      <w:r>
        <w:t xml:space="preserve"> </w:t>
      </w:r>
      <w:r>
        <w:rPr>
          <w:b/>
          <w:bCs/>
        </w:rPr>
        <w:t>44</w:t>
      </w:r>
      <w:r>
        <w:t>, e71 (2016).</w:t>
      </w:r>
    </w:p>
    <w:p w14:paraId="23A3EE9C" w14:textId="77777777" w:rsidR="001136B0" w:rsidRDefault="001136B0" w:rsidP="001136B0">
      <w:pPr>
        <w:pStyle w:val="Bibliography"/>
      </w:pPr>
      <w:r>
        <w:t>156.</w:t>
      </w:r>
      <w:r>
        <w:tab/>
        <w:t xml:space="preserve">Street, K. </w:t>
      </w:r>
      <w:r>
        <w:rPr>
          <w:i/>
          <w:iCs/>
        </w:rPr>
        <w:t>et al.</w:t>
      </w:r>
      <w:r>
        <w:t xml:space="preserve"> Slingshot: cell lineage and </w:t>
      </w:r>
      <w:proofErr w:type="spellStart"/>
      <w:r>
        <w:t>pseudotime</w:t>
      </w:r>
      <w:proofErr w:type="spellEnd"/>
      <w:r>
        <w:t xml:space="preserve"> inference for single-cell transcriptomics. </w:t>
      </w:r>
      <w:r>
        <w:rPr>
          <w:i/>
          <w:iCs/>
        </w:rPr>
        <w:t>BMC Genomics</w:t>
      </w:r>
      <w:r>
        <w:t xml:space="preserve"> </w:t>
      </w:r>
      <w:r>
        <w:rPr>
          <w:b/>
          <w:bCs/>
        </w:rPr>
        <w:t>19</w:t>
      </w:r>
      <w:r>
        <w:t>, 477 (2018).</w:t>
      </w:r>
    </w:p>
    <w:p w14:paraId="6305AB57" w14:textId="77777777" w:rsidR="001136B0" w:rsidRDefault="001136B0" w:rsidP="001136B0">
      <w:pPr>
        <w:pStyle w:val="Bibliography"/>
      </w:pPr>
      <w:r>
        <w:t>157.</w:t>
      </w:r>
      <w:r>
        <w:tab/>
        <w:t xml:space="preserve">Huber, W. </w:t>
      </w:r>
      <w:r>
        <w:rPr>
          <w:i/>
          <w:iCs/>
        </w:rPr>
        <w:t>et al.</w:t>
      </w:r>
      <w:r>
        <w:t xml:space="preserve"> Orchestrating high-throughput genomic analysis with Bioconductor. </w:t>
      </w:r>
      <w:r>
        <w:rPr>
          <w:i/>
          <w:iCs/>
        </w:rPr>
        <w:t>Nat Methods</w:t>
      </w:r>
      <w:r>
        <w:t xml:space="preserve"> </w:t>
      </w:r>
      <w:r>
        <w:rPr>
          <w:b/>
          <w:bCs/>
        </w:rPr>
        <w:t>12</w:t>
      </w:r>
      <w:r>
        <w:t>, 115–121 (2015).</w:t>
      </w:r>
    </w:p>
    <w:p w14:paraId="6B8B0C2F" w14:textId="77777777" w:rsidR="001136B0" w:rsidRDefault="001136B0" w:rsidP="001136B0">
      <w:pPr>
        <w:pStyle w:val="Bibliography"/>
      </w:pPr>
      <w:r>
        <w:t>158.</w:t>
      </w:r>
      <w:r>
        <w:tab/>
      </w:r>
      <w:proofErr w:type="spellStart"/>
      <w:r>
        <w:t>Niwa</w:t>
      </w:r>
      <w:proofErr w:type="spellEnd"/>
      <w:r>
        <w:t xml:space="preserve">, H., Burdon, T., Chambers, I. &amp; Smith, A. Self-renewal of pluripotent embryonic stem cells is mediated via activation of STAT3. </w:t>
      </w:r>
      <w:r>
        <w:rPr>
          <w:i/>
          <w:iCs/>
        </w:rPr>
        <w:t>Genes Dev</w:t>
      </w:r>
      <w:r>
        <w:t xml:space="preserve"> </w:t>
      </w:r>
      <w:r>
        <w:rPr>
          <w:b/>
          <w:bCs/>
        </w:rPr>
        <w:t>12</w:t>
      </w:r>
      <w:r>
        <w:t>, 2048–2060 (1998).</w:t>
      </w:r>
    </w:p>
    <w:p w14:paraId="505F5046" w14:textId="77777777" w:rsidR="001136B0" w:rsidRDefault="001136B0" w:rsidP="001136B0">
      <w:pPr>
        <w:pStyle w:val="Bibliography"/>
      </w:pPr>
      <w:r>
        <w:t>159.</w:t>
      </w:r>
      <w:r>
        <w:tab/>
      </w:r>
      <w:proofErr w:type="spellStart"/>
      <w:r>
        <w:t>Ficz</w:t>
      </w:r>
      <w:proofErr w:type="spellEnd"/>
      <w:r>
        <w:t xml:space="preserve">, G. </w:t>
      </w:r>
      <w:r>
        <w:rPr>
          <w:i/>
          <w:iCs/>
        </w:rPr>
        <w:t>et al.</w:t>
      </w:r>
      <w:r>
        <w:t xml:space="preserve"> FGF Signaling Inhibition in ESCs Drives Rapid Genome-wide Demethylation to the Epigenetic Ground State of Pluripotency. </w:t>
      </w:r>
      <w:r>
        <w:rPr>
          <w:i/>
          <w:iCs/>
        </w:rPr>
        <w:t>Cell Stem Cell</w:t>
      </w:r>
      <w:r>
        <w:t xml:space="preserve"> </w:t>
      </w:r>
      <w:r>
        <w:rPr>
          <w:b/>
          <w:bCs/>
        </w:rPr>
        <w:t>13</w:t>
      </w:r>
      <w:r>
        <w:t>, 351–359 (2013).</w:t>
      </w:r>
    </w:p>
    <w:p w14:paraId="7397682A" w14:textId="77777777" w:rsidR="001136B0" w:rsidRDefault="001136B0" w:rsidP="001136B0">
      <w:pPr>
        <w:pStyle w:val="Bibliography"/>
      </w:pPr>
      <w:r>
        <w:t>160.</w:t>
      </w:r>
      <w:r>
        <w:tab/>
      </w:r>
      <w:proofErr w:type="spellStart"/>
      <w:r>
        <w:t>Mekada</w:t>
      </w:r>
      <w:proofErr w:type="spellEnd"/>
      <w:r>
        <w:t xml:space="preserve">, K. </w:t>
      </w:r>
      <w:r>
        <w:rPr>
          <w:i/>
          <w:iCs/>
        </w:rPr>
        <w:t>et al.</w:t>
      </w:r>
      <w:r>
        <w:t xml:space="preserve"> Genetic Differences among C57BL/6 </w:t>
      </w:r>
      <w:proofErr w:type="spellStart"/>
      <w:r>
        <w:t>Substrains</w:t>
      </w:r>
      <w:proofErr w:type="spellEnd"/>
      <w:r>
        <w:t xml:space="preserve">. </w:t>
      </w:r>
      <w:r>
        <w:rPr>
          <w:i/>
          <w:iCs/>
        </w:rPr>
        <w:t>Experimental Animals</w:t>
      </w:r>
      <w:r>
        <w:t xml:space="preserve"> </w:t>
      </w:r>
      <w:r>
        <w:rPr>
          <w:b/>
          <w:bCs/>
        </w:rPr>
        <w:t>58</w:t>
      </w:r>
      <w:r>
        <w:t>, 141–149 (2009).</w:t>
      </w:r>
    </w:p>
    <w:p w14:paraId="12841230" w14:textId="77777777" w:rsidR="001136B0" w:rsidRDefault="001136B0" w:rsidP="001136B0">
      <w:pPr>
        <w:pStyle w:val="Bibliography"/>
      </w:pPr>
      <w:r>
        <w:t>161.</w:t>
      </w:r>
      <w:r>
        <w:tab/>
        <w:t xml:space="preserve">Zhao, L. </w:t>
      </w:r>
      <w:r>
        <w:rPr>
          <w:i/>
          <w:iCs/>
        </w:rPr>
        <w:t>et al.</w:t>
      </w:r>
      <w:r>
        <w:t xml:space="preserve"> The dynamics of DNA methylation fidelity during mouse embryonic stem cell self-renewal and differentiation. </w:t>
      </w:r>
      <w:r>
        <w:rPr>
          <w:i/>
          <w:iCs/>
        </w:rPr>
        <w:t>Genome Res</w:t>
      </w:r>
      <w:r>
        <w:t xml:space="preserve"> </w:t>
      </w:r>
      <w:r>
        <w:rPr>
          <w:b/>
          <w:bCs/>
        </w:rPr>
        <w:t>24</w:t>
      </w:r>
      <w:r>
        <w:t>, 1296–1307 (2014).</w:t>
      </w:r>
    </w:p>
    <w:p w14:paraId="6FBA89E3" w14:textId="77777777" w:rsidR="001136B0" w:rsidRDefault="001136B0" w:rsidP="001136B0">
      <w:pPr>
        <w:pStyle w:val="Bibliography"/>
      </w:pPr>
      <w:r>
        <w:t>162.</w:t>
      </w:r>
      <w:r>
        <w:tab/>
        <w:t xml:space="preserve">Loeb, L. A. A mutator phenotype in cancer. </w:t>
      </w:r>
      <w:r>
        <w:rPr>
          <w:i/>
          <w:iCs/>
        </w:rPr>
        <w:t>Cancer Res</w:t>
      </w:r>
      <w:r>
        <w:t xml:space="preserve"> </w:t>
      </w:r>
      <w:r>
        <w:rPr>
          <w:b/>
          <w:bCs/>
        </w:rPr>
        <w:t>61</w:t>
      </w:r>
      <w:r>
        <w:t>, 3230–3239 (2001).</w:t>
      </w:r>
    </w:p>
    <w:p w14:paraId="6248AA1F" w14:textId="77777777" w:rsidR="001136B0" w:rsidRDefault="001136B0" w:rsidP="001136B0">
      <w:pPr>
        <w:pStyle w:val="Bibliography"/>
      </w:pPr>
      <w:r>
        <w:t>163.</w:t>
      </w:r>
      <w:r>
        <w:tab/>
        <w:t xml:space="preserve">Blum, B. &amp; </w:t>
      </w:r>
      <w:proofErr w:type="spellStart"/>
      <w:r>
        <w:t>Benvenisty</w:t>
      </w:r>
      <w:proofErr w:type="spellEnd"/>
      <w:r>
        <w:t xml:space="preserve">, N. The Tumorigenicity of Human Embryonic Stem Cells. in </w:t>
      </w:r>
      <w:r>
        <w:rPr>
          <w:i/>
          <w:iCs/>
        </w:rPr>
        <w:t>Advances in Cancer Research</w:t>
      </w:r>
      <w:r>
        <w:t xml:space="preserve"> vol. 100 133–158 (Academic Press, 2008).</w:t>
      </w:r>
    </w:p>
    <w:p w14:paraId="18B34D64" w14:textId="77777777" w:rsidR="001136B0" w:rsidRDefault="001136B0" w:rsidP="001136B0">
      <w:pPr>
        <w:pStyle w:val="Bibliography"/>
      </w:pPr>
      <w:r>
        <w:t>164.</w:t>
      </w:r>
      <w:r>
        <w:tab/>
        <w:t xml:space="preserve">Meng, H. </w:t>
      </w:r>
      <w:r>
        <w:rPr>
          <w:i/>
          <w:iCs/>
        </w:rPr>
        <w:t>et al.</w:t>
      </w:r>
      <w:r>
        <w:t xml:space="preserve"> A statistical method for excluding non-variable CpG sites in high-throughput DNA methylation profiling. </w:t>
      </w:r>
      <w:r>
        <w:rPr>
          <w:i/>
          <w:iCs/>
        </w:rPr>
        <w:t>BMC Bioinformatics</w:t>
      </w:r>
      <w:r>
        <w:t xml:space="preserve"> </w:t>
      </w:r>
      <w:r>
        <w:rPr>
          <w:b/>
          <w:bCs/>
        </w:rPr>
        <w:t>11</w:t>
      </w:r>
      <w:r>
        <w:t>, 227 (2010).</w:t>
      </w:r>
    </w:p>
    <w:p w14:paraId="0054ADD8" w14:textId="4B24B25B"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EE5233">
      <w:type w:val="continuous"/>
      <w:pgSz w:w="12240" w:h="15840"/>
      <w:pgMar w:top="1440" w:right="1440" w:bottom="1440" w:left="1440" w:header="708" w:footer="708" w:gutter="0"/>
      <w:pgNumType w:start="0"/>
      <w:cols w:num="2"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Typewriter">
    <w:panose1 w:val="020B0509030504030204"/>
    <w:charset w:val="00"/>
    <w:family w:val="modern"/>
    <w:pitch w:val="fixed"/>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45927D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2" w15:restartNumberingAfterBreak="0">
    <w:nsid w:val="7B891382"/>
    <w:multiLevelType w:val="hybridMultilevel"/>
    <w:tmpl w:val="DF66F522"/>
    <w:lvl w:ilvl="0" w:tplc="ED266CA2">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15D3"/>
    <w:rsid w:val="00002795"/>
    <w:rsid w:val="00002BA4"/>
    <w:rsid w:val="0000340C"/>
    <w:rsid w:val="00003604"/>
    <w:rsid w:val="0000397D"/>
    <w:rsid w:val="00003E35"/>
    <w:rsid w:val="0000464A"/>
    <w:rsid w:val="000046C8"/>
    <w:rsid w:val="000050FE"/>
    <w:rsid w:val="00005357"/>
    <w:rsid w:val="000053B3"/>
    <w:rsid w:val="000057C2"/>
    <w:rsid w:val="00005956"/>
    <w:rsid w:val="00005B5D"/>
    <w:rsid w:val="00006907"/>
    <w:rsid w:val="0000695A"/>
    <w:rsid w:val="000070CD"/>
    <w:rsid w:val="0000719E"/>
    <w:rsid w:val="000072E7"/>
    <w:rsid w:val="00007C68"/>
    <w:rsid w:val="00007D19"/>
    <w:rsid w:val="000109A9"/>
    <w:rsid w:val="00010A03"/>
    <w:rsid w:val="00010A18"/>
    <w:rsid w:val="00010D02"/>
    <w:rsid w:val="00010D72"/>
    <w:rsid w:val="000114E2"/>
    <w:rsid w:val="000117BF"/>
    <w:rsid w:val="000117C9"/>
    <w:rsid w:val="0001182F"/>
    <w:rsid w:val="00011A17"/>
    <w:rsid w:val="00011DAE"/>
    <w:rsid w:val="00011E7B"/>
    <w:rsid w:val="00012BEC"/>
    <w:rsid w:val="00012C04"/>
    <w:rsid w:val="00012E5A"/>
    <w:rsid w:val="00012E8C"/>
    <w:rsid w:val="00014092"/>
    <w:rsid w:val="00014311"/>
    <w:rsid w:val="00014EA5"/>
    <w:rsid w:val="00016195"/>
    <w:rsid w:val="00016BB1"/>
    <w:rsid w:val="00017B89"/>
    <w:rsid w:val="00017E2B"/>
    <w:rsid w:val="00020554"/>
    <w:rsid w:val="00020E0B"/>
    <w:rsid w:val="00021794"/>
    <w:rsid w:val="00021FA2"/>
    <w:rsid w:val="000222E8"/>
    <w:rsid w:val="000229DE"/>
    <w:rsid w:val="00022F8D"/>
    <w:rsid w:val="00023195"/>
    <w:rsid w:val="000232C9"/>
    <w:rsid w:val="00023453"/>
    <w:rsid w:val="00023AFF"/>
    <w:rsid w:val="00023BEB"/>
    <w:rsid w:val="00023E07"/>
    <w:rsid w:val="00024012"/>
    <w:rsid w:val="0002441B"/>
    <w:rsid w:val="00024A07"/>
    <w:rsid w:val="00024F5E"/>
    <w:rsid w:val="0002536F"/>
    <w:rsid w:val="0002557D"/>
    <w:rsid w:val="00026A82"/>
    <w:rsid w:val="00026C74"/>
    <w:rsid w:val="00026E98"/>
    <w:rsid w:val="00026EFE"/>
    <w:rsid w:val="00027029"/>
    <w:rsid w:val="00027A89"/>
    <w:rsid w:val="000316EF"/>
    <w:rsid w:val="00032228"/>
    <w:rsid w:val="00033DBC"/>
    <w:rsid w:val="00034087"/>
    <w:rsid w:val="000341D1"/>
    <w:rsid w:val="00034A17"/>
    <w:rsid w:val="000359B9"/>
    <w:rsid w:val="0003638D"/>
    <w:rsid w:val="000369AC"/>
    <w:rsid w:val="00037361"/>
    <w:rsid w:val="00037660"/>
    <w:rsid w:val="00037978"/>
    <w:rsid w:val="000407C9"/>
    <w:rsid w:val="00040D76"/>
    <w:rsid w:val="000425F1"/>
    <w:rsid w:val="00042B4C"/>
    <w:rsid w:val="00043A40"/>
    <w:rsid w:val="000446F3"/>
    <w:rsid w:val="00044909"/>
    <w:rsid w:val="000453FA"/>
    <w:rsid w:val="000461A1"/>
    <w:rsid w:val="00046849"/>
    <w:rsid w:val="00046891"/>
    <w:rsid w:val="000469A9"/>
    <w:rsid w:val="00046AFE"/>
    <w:rsid w:val="00047049"/>
    <w:rsid w:val="0004724F"/>
    <w:rsid w:val="00047BC5"/>
    <w:rsid w:val="00047FEB"/>
    <w:rsid w:val="00050C6D"/>
    <w:rsid w:val="00050E4B"/>
    <w:rsid w:val="00050E70"/>
    <w:rsid w:val="0005105A"/>
    <w:rsid w:val="000512F4"/>
    <w:rsid w:val="00051659"/>
    <w:rsid w:val="00052032"/>
    <w:rsid w:val="000520CE"/>
    <w:rsid w:val="00052E1D"/>
    <w:rsid w:val="00053EE8"/>
    <w:rsid w:val="0005434D"/>
    <w:rsid w:val="00054840"/>
    <w:rsid w:val="00055085"/>
    <w:rsid w:val="0005605E"/>
    <w:rsid w:val="00056099"/>
    <w:rsid w:val="000567CB"/>
    <w:rsid w:val="000568B5"/>
    <w:rsid w:val="00056AFC"/>
    <w:rsid w:val="0005724B"/>
    <w:rsid w:val="00057DC1"/>
    <w:rsid w:val="00057EFE"/>
    <w:rsid w:val="000603DF"/>
    <w:rsid w:val="000604D6"/>
    <w:rsid w:val="00060E81"/>
    <w:rsid w:val="000611FD"/>
    <w:rsid w:val="00061821"/>
    <w:rsid w:val="00061B56"/>
    <w:rsid w:val="00061D4A"/>
    <w:rsid w:val="00061E3F"/>
    <w:rsid w:val="0006230A"/>
    <w:rsid w:val="0006248E"/>
    <w:rsid w:val="00062DAB"/>
    <w:rsid w:val="00063084"/>
    <w:rsid w:val="00063806"/>
    <w:rsid w:val="000638A6"/>
    <w:rsid w:val="00063F5D"/>
    <w:rsid w:val="00065115"/>
    <w:rsid w:val="00065519"/>
    <w:rsid w:val="000655B2"/>
    <w:rsid w:val="0006575E"/>
    <w:rsid w:val="00065793"/>
    <w:rsid w:val="00066695"/>
    <w:rsid w:val="00067189"/>
    <w:rsid w:val="00067B57"/>
    <w:rsid w:val="00067DFE"/>
    <w:rsid w:val="0007015C"/>
    <w:rsid w:val="00070447"/>
    <w:rsid w:val="000704F3"/>
    <w:rsid w:val="00070544"/>
    <w:rsid w:val="0007178A"/>
    <w:rsid w:val="000719C9"/>
    <w:rsid w:val="000727AD"/>
    <w:rsid w:val="00073080"/>
    <w:rsid w:val="0007517A"/>
    <w:rsid w:val="00075AD8"/>
    <w:rsid w:val="00075B33"/>
    <w:rsid w:val="00075E85"/>
    <w:rsid w:val="0007755D"/>
    <w:rsid w:val="00077FBA"/>
    <w:rsid w:val="000800D7"/>
    <w:rsid w:val="0008031B"/>
    <w:rsid w:val="00080927"/>
    <w:rsid w:val="00080E54"/>
    <w:rsid w:val="00081978"/>
    <w:rsid w:val="00081A6B"/>
    <w:rsid w:val="00081D2D"/>
    <w:rsid w:val="00081EC4"/>
    <w:rsid w:val="00081F95"/>
    <w:rsid w:val="000821B2"/>
    <w:rsid w:val="000831F8"/>
    <w:rsid w:val="00083DA1"/>
    <w:rsid w:val="00084268"/>
    <w:rsid w:val="000842A9"/>
    <w:rsid w:val="00085068"/>
    <w:rsid w:val="00085149"/>
    <w:rsid w:val="000855AD"/>
    <w:rsid w:val="00086526"/>
    <w:rsid w:val="00086A81"/>
    <w:rsid w:val="00086AE4"/>
    <w:rsid w:val="0008754E"/>
    <w:rsid w:val="00087D04"/>
    <w:rsid w:val="00090564"/>
    <w:rsid w:val="00090696"/>
    <w:rsid w:val="00090FAF"/>
    <w:rsid w:val="0009111E"/>
    <w:rsid w:val="00091144"/>
    <w:rsid w:val="00091F6F"/>
    <w:rsid w:val="0009288B"/>
    <w:rsid w:val="00092D92"/>
    <w:rsid w:val="000939E3"/>
    <w:rsid w:val="00093C20"/>
    <w:rsid w:val="00093F2B"/>
    <w:rsid w:val="000940FC"/>
    <w:rsid w:val="0009428F"/>
    <w:rsid w:val="0009456B"/>
    <w:rsid w:val="00094AEC"/>
    <w:rsid w:val="00094E8A"/>
    <w:rsid w:val="0009537C"/>
    <w:rsid w:val="000957FD"/>
    <w:rsid w:val="00095A9F"/>
    <w:rsid w:val="00095ADA"/>
    <w:rsid w:val="000962AC"/>
    <w:rsid w:val="00096A70"/>
    <w:rsid w:val="00097832"/>
    <w:rsid w:val="000979BD"/>
    <w:rsid w:val="000A0282"/>
    <w:rsid w:val="000A0BF5"/>
    <w:rsid w:val="000A184D"/>
    <w:rsid w:val="000A2347"/>
    <w:rsid w:val="000A29EF"/>
    <w:rsid w:val="000A3076"/>
    <w:rsid w:val="000A40C1"/>
    <w:rsid w:val="000A4221"/>
    <w:rsid w:val="000A5AB4"/>
    <w:rsid w:val="000A70C7"/>
    <w:rsid w:val="000A717D"/>
    <w:rsid w:val="000A72B6"/>
    <w:rsid w:val="000A7502"/>
    <w:rsid w:val="000A7CE7"/>
    <w:rsid w:val="000B0039"/>
    <w:rsid w:val="000B00D3"/>
    <w:rsid w:val="000B012A"/>
    <w:rsid w:val="000B0EBF"/>
    <w:rsid w:val="000B1CE0"/>
    <w:rsid w:val="000B1E9C"/>
    <w:rsid w:val="000B1EB5"/>
    <w:rsid w:val="000B34A9"/>
    <w:rsid w:val="000B3AF1"/>
    <w:rsid w:val="000B3B0D"/>
    <w:rsid w:val="000B4681"/>
    <w:rsid w:val="000B483E"/>
    <w:rsid w:val="000B5016"/>
    <w:rsid w:val="000B5BBF"/>
    <w:rsid w:val="000B6349"/>
    <w:rsid w:val="000B68F0"/>
    <w:rsid w:val="000B6AD9"/>
    <w:rsid w:val="000B6FDB"/>
    <w:rsid w:val="000B74E0"/>
    <w:rsid w:val="000B75BC"/>
    <w:rsid w:val="000B7C6B"/>
    <w:rsid w:val="000C0A93"/>
    <w:rsid w:val="000C0D90"/>
    <w:rsid w:val="000C116C"/>
    <w:rsid w:val="000C1383"/>
    <w:rsid w:val="000C149B"/>
    <w:rsid w:val="000C18ED"/>
    <w:rsid w:val="000C2204"/>
    <w:rsid w:val="000C223C"/>
    <w:rsid w:val="000C2286"/>
    <w:rsid w:val="000C2676"/>
    <w:rsid w:val="000C27D4"/>
    <w:rsid w:val="000C34D0"/>
    <w:rsid w:val="000C4236"/>
    <w:rsid w:val="000C525A"/>
    <w:rsid w:val="000C584C"/>
    <w:rsid w:val="000C5D5E"/>
    <w:rsid w:val="000C60D7"/>
    <w:rsid w:val="000C6AF7"/>
    <w:rsid w:val="000C76B9"/>
    <w:rsid w:val="000C7A23"/>
    <w:rsid w:val="000C7FBD"/>
    <w:rsid w:val="000D1AF6"/>
    <w:rsid w:val="000D1CDE"/>
    <w:rsid w:val="000D3394"/>
    <w:rsid w:val="000D3B5D"/>
    <w:rsid w:val="000D3F25"/>
    <w:rsid w:val="000D5755"/>
    <w:rsid w:val="000D6030"/>
    <w:rsid w:val="000D6554"/>
    <w:rsid w:val="000D657B"/>
    <w:rsid w:val="000D6CDF"/>
    <w:rsid w:val="000D759A"/>
    <w:rsid w:val="000D78E6"/>
    <w:rsid w:val="000E02DA"/>
    <w:rsid w:val="000E0A5F"/>
    <w:rsid w:val="000E0ABE"/>
    <w:rsid w:val="000E0D85"/>
    <w:rsid w:val="000E0FD1"/>
    <w:rsid w:val="000E10CE"/>
    <w:rsid w:val="000E19B7"/>
    <w:rsid w:val="000E1E33"/>
    <w:rsid w:val="000E2046"/>
    <w:rsid w:val="000E2115"/>
    <w:rsid w:val="000E2541"/>
    <w:rsid w:val="000E344D"/>
    <w:rsid w:val="000E5367"/>
    <w:rsid w:val="000E53F0"/>
    <w:rsid w:val="000E5925"/>
    <w:rsid w:val="000E5960"/>
    <w:rsid w:val="000E6638"/>
    <w:rsid w:val="000E6C4A"/>
    <w:rsid w:val="000E70BF"/>
    <w:rsid w:val="000E7A11"/>
    <w:rsid w:val="000E7A9F"/>
    <w:rsid w:val="000E7E96"/>
    <w:rsid w:val="000F0B17"/>
    <w:rsid w:val="000F0D14"/>
    <w:rsid w:val="000F0DBF"/>
    <w:rsid w:val="000F0E55"/>
    <w:rsid w:val="000F14DA"/>
    <w:rsid w:val="000F1C64"/>
    <w:rsid w:val="000F3842"/>
    <w:rsid w:val="000F39A1"/>
    <w:rsid w:val="000F3A13"/>
    <w:rsid w:val="000F40C4"/>
    <w:rsid w:val="000F4435"/>
    <w:rsid w:val="000F483B"/>
    <w:rsid w:val="000F4B6B"/>
    <w:rsid w:val="000F5A04"/>
    <w:rsid w:val="000F5FBA"/>
    <w:rsid w:val="000F67B4"/>
    <w:rsid w:val="000F69AD"/>
    <w:rsid w:val="000F6CD2"/>
    <w:rsid w:val="000F768B"/>
    <w:rsid w:val="000F76DA"/>
    <w:rsid w:val="00100010"/>
    <w:rsid w:val="00100C4B"/>
    <w:rsid w:val="00100D76"/>
    <w:rsid w:val="00101D77"/>
    <w:rsid w:val="0010221F"/>
    <w:rsid w:val="00103438"/>
    <w:rsid w:val="001038F0"/>
    <w:rsid w:val="00104139"/>
    <w:rsid w:val="0010441F"/>
    <w:rsid w:val="0010452F"/>
    <w:rsid w:val="00104D26"/>
    <w:rsid w:val="00104DAD"/>
    <w:rsid w:val="00104E2A"/>
    <w:rsid w:val="00105312"/>
    <w:rsid w:val="001057CB"/>
    <w:rsid w:val="00105CEA"/>
    <w:rsid w:val="00105E7D"/>
    <w:rsid w:val="001073F5"/>
    <w:rsid w:val="0011058D"/>
    <w:rsid w:val="00110FA6"/>
    <w:rsid w:val="001118B2"/>
    <w:rsid w:val="001120CD"/>
    <w:rsid w:val="00112C1F"/>
    <w:rsid w:val="001136B0"/>
    <w:rsid w:val="00114E83"/>
    <w:rsid w:val="00115372"/>
    <w:rsid w:val="00115B71"/>
    <w:rsid w:val="00115DAA"/>
    <w:rsid w:val="00116288"/>
    <w:rsid w:val="00116C93"/>
    <w:rsid w:val="00116E42"/>
    <w:rsid w:val="00117756"/>
    <w:rsid w:val="00117E9A"/>
    <w:rsid w:val="001202D0"/>
    <w:rsid w:val="00120610"/>
    <w:rsid w:val="001209C3"/>
    <w:rsid w:val="00121205"/>
    <w:rsid w:val="00122DA4"/>
    <w:rsid w:val="0012304D"/>
    <w:rsid w:val="001234BF"/>
    <w:rsid w:val="00123E7A"/>
    <w:rsid w:val="00124937"/>
    <w:rsid w:val="00124B3F"/>
    <w:rsid w:val="001254C0"/>
    <w:rsid w:val="001257DE"/>
    <w:rsid w:val="00125BC5"/>
    <w:rsid w:val="001264F5"/>
    <w:rsid w:val="00126D9C"/>
    <w:rsid w:val="00127106"/>
    <w:rsid w:val="00127291"/>
    <w:rsid w:val="00130074"/>
    <w:rsid w:val="00130478"/>
    <w:rsid w:val="00130840"/>
    <w:rsid w:val="00130859"/>
    <w:rsid w:val="00130866"/>
    <w:rsid w:val="00130CD8"/>
    <w:rsid w:val="0013121D"/>
    <w:rsid w:val="001315D7"/>
    <w:rsid w:val="001320AF"/>
    <w:rsid w:val="00132B54"/>
    <w:rsid w:val="00133AC1"/>
    <w:rsid w:val="001343A4"/>
    <w:rsid w:val="001343AB"/>
    <w:rsid w:val="001344D0"/>
    <w:rsid w:val="00134A0F"/>
    <w:rsid w:val="00134C00"/>
    <w:rsid w:val="00134F1E"/>
    <w:rsid w:val="00135820"/>
    <w:rsid w:val="001358C2"/>
    <w:rsid w:val="0013593B"/>
    <w:rsid w:val="00135D47"/>
    <w:rsid w:val="00135EDC"/>
    <w:rsid w:val="001364DF"/>
    <w:rsid w:val="00136775"/>
    <w:rsid w:val="001367E1"/>
    <w:rsid w:val="001405C4"/>
    <w:rsid w:val="00140600"/>
    <w:rsid w:val="00140C6F"/>
    <w:rsid w:val="0014145E"/>
    <w:rsid w:val="001414DF"/>
    <w:rsid w:val="00141A54"/>
    <w:rsid w:val="00141BBE"/>
    <w:rsid w:val="00141C03"/>
    <w:rsid w:val="00142599"/>
    <w:rsid w:val="00142E07"/>
    <w:rsid w:val="0014315A"/>
    <w:rsid w:val="00143826"/>
    <w:rsid w:val="001446E7"/>
    <w:rsid w:val="00144868"/>
    <w:rsid w:val="00144D6F"/>
    <w:rsid w:val="001453AF"/>
    <w:rsid w:val="001454F8"/>
    <w:rsid w:val="0014553D"/>
    <w:rsid w:val="00145A5F"/>
    <w:rsid w:val="00146945"/>
    <w:rsid w:val="001471DB"/>
    <w:rsid w:val="0014721A"/>
    <w:rsid w:val="00147382"/>
    <w:rsid w:val="0014752B"/>
    <w:rsid w:val="001478B7"/>
    <w:rsid w:val="001510DD"/>
    <w:rsid w:val="001511E8"/>
    <w:rsid w:val="00151772"/>
    <w:rsid w:val="00151EFA"/>
    <w:rsid w:val="00151F34"/>
    <w:rsid w:val="001532BD"/>
    <w:rsid w:val="00153884"/>
    <w:rsid w:val="00153943"/>
    <w:rsid w:val="0015466B"/>
    <w:rsid w:val="00154740"/>
    <w:rsid w:val="00155A3F"/>
    <w:rsid w:val="0015625D"/>
    <w:rsid w:val="00156DEB"/>
    <w:rsid w:val="00157671"/>
    <w:rsid w:val="00157C3A"/>
    <w:rsid w:val="00157EB9"/>
    <w:rsid w:val="00157F14"/>
    <w:rsid w:val="001600C3"/>
    <w:rsid w:val="00161329"/>
    <w:rsid w:val="00161C8F"/>
    <w:rsid w:val="001632C3"/>
    <w:rsid w:val="001634C2"/>
    <w:rsid w:val="00164123"/>
    <w:rsid w:val="001645E9"/>
    <w:rsid w:val="001647F3"/>
    <w:rsid w:val="001650FD"/>
    <w:rsid w:val="0016566D"/>
    <w:rsid w:val="0016584D"/>
    <w:rsid w:val="00165F4A"/>
    <w:rsid w:val="001661F1"/>
    <w:rsid w:val="0016663B"/>
    <w:rsid w:val="00166B4D"/>
    <w:rsid w:val="00166EC0"/>
    <w:rsid w:val="001677D0"/>
    <w:rsid w:val="00167A27"/>
    <w:rsid w:val="0017033C"/>
    <w:rsid w:val="00170840"/>
    <w:rsid w:val="00170FCC"/>
    <w:rsid w:val="00171085"/>
    <w:rsid w:val="0017189B"/>
    <w:rsid w:val="00171B63"/>
    <w:rsid w:val="00173031"/>
    <w:rsid w:val="00173516"/>
    <w:rsid w:val="00173DAC"/>
    <w:rsid w:val="0017401A"/>
    <w:rsid w:val="00174830"/>
    <w:rsid w:val="00174AE0"/>
    <w:rsid w:val="00174E48"/>
    <w:rsid w:val="0017524F"/>
    <w:rsid w:val="00175570"/>
    <w:rsid w:val="00175610"/>
    <w:rsid w:val="001769BA"/>
    <w:rsid w:val="00176E71"/>
    <w:rsid w:val="0017795A"/>
    <w:rsid w:val="00177FA2"/>
    <w:rsid w:val="001800F7"/>
    <w:rsid w:val="00180300"/>
    <w:rsid w:val="0018043C"/>
    <w:rsid w:val="00180CB7"/>
    <w:rsid w:val="00180CEE"/>
    <w:rsid w:val="001817A1"/>
    <w:rsid w:val="00181A65"/>
    <w:rsid w:val="00181A7E"/>
    <w:rsid w:val="00181FAB"/>
    <w:rsid w:val="001821F5"/>
    <w:rsid w:val="001822D5"/>
    <w:rsid w:val="00182C49"/>
    <w:rsid w:val="00182C9C"/>
    <w:rsid w:val="00183F78"/>
    <w:rsid w:val="001845BD"/>
    <w:rsid w:val="001859FD"/>
    <w:rsid w:val="00185A82"/>
    <w:rsid w:val="0018695C"/>
    <w:rsid w:val="00186988"/>
    <w:rsid w:val="00187134"/>
    <w:rsid w:val="00187461"/>
    <w:rsid w:val="0018761B"/>
    <w:rsid w:val="001911A7"/>
    <w:rsid w:val="00191AD4"/>
    <w:rsid w:val="00192B2B"/>
    <w:rsid w:val="00192CD1"/>
    <w:rsid w:val="001932CA"/>
    <w:rsid w:val="001938A8"/>
    <w:rsid w:val="001946EF"/>
    <w:rsid w:val="001956C6"/>
    <w:rsid w:val="001957CF"/>
    <w:rsid w:val="00195AAF"/>
    <w:rsid w:val="00195DA3"/>
    <w:rsid w:val="00196292"/>
    <w:rsid w:val="001968C2"/>
    <w:rsid w:val="00197413"/>
    <w:rsid w:val="0019761B"/>
    <w:rsid w:val="001977B1"/>
    <w:rsid w:val="00197843"/>
    <w:rsid w:val="00197AB6"/>
    <w:rsid w:val="001A00AA"/>
    <w:rsid w:val="001A0B9C"/>
    <w:rsid w:val="001A0D0A"/>
    <w:rsid w:val="001A0DA4"/>
    <w:rsid w:val="001A0EEC"/>
    <w:rsid w:val="001A142C"/>
    <w:rsid w:val="001A2749"/>
    <w:rsid w:val="001A289D"/>
    <w:rsid w:val="001A28E1"/>
    <w:rsid w:val="001A28F1"/>
    <w:rsid w:val="001A30D5"/>
    <w:rsid w:val="001A39F7"/>
    <w:rsid w:val="001A3A41"/>
    <w:rsid w:val="001A3FBD"/>
    <w:rsid w:val="001A47F8"/>
    <w:rsid w:val="001A485A"/>
    <w:rsid w:val="001A4BBF"/>
    <w:rsid w:val="001A4C84"/>
    <w:rsid w:val="001A5055"/>
    <w:rsid w:val="001A50D1"/>
    <w:rsid w:val="001A55A8"/>
    <w:rsid w:val="001A6BE0"/>
    <w:rsid w:val="001A6E39"/>
    <w:rsid w:val="001A72C8"/>
    <w:rsid w:val="001A7950"/>
    <w:rsid w:val="001A7E9E"/>
    <w:rsid w:val="001B01D4"/>
    <w:rsid w:val="001B2280"/>
    <w:rsid w:val="001B236B"/>
    <w:rsid w:val="001B258F"/>
    <w:rsid w:val="001B2832"/>
    <w:rsid w:val="001B395C"/>
    <w:rsid w:val="001B405D"/>
    <w:rsid w:val="001B4B1A"/>
    <w:rsid w:val="001B4D26"/>
    <w:rsid w:val="001B571D"/>
    <w:rsid w:val="001B5A82"/>
    <w:rsid w:val="001B5FD1"/>
    <w:rsid w:val="001B608C"/>
    <w:rsid w:val="001B6EE5"/>
    <w:rsid w:val="001B73EA"/>
    <w:rsid w:val="001B7B17"/>
    <w:rsid w:val="001C01D5"/>
    <w:rsid w:val="001C097D"/>
    <w:rsid w:val="001C0A61"/>
    <w:rsid w:val="001C0F3F"/>
    <w:rsid w:val="001C20E1"/>
    <w:rsid w:val="001C225B"/>
    <w:rsid w:val="001C2985"/>
    <w:rsid w:val="001C2B5C"/>
    <w:rsid w:val="001C2C70"/>
    <w:rsid w:val="001C2E77"/>
    <w:rsid w:val="001C3701"/>
    <w:rsid w:val="001C38C5"/>
    <w:rsid w:val="001C399E"/>
    <w:rsid w:val="001C3E0F"/>
    <w:rsid w:val="001C3F3D"/>
    <w:rsid w:val="001C44D4"/>
    <w:rsid w:val="001C459A"/>
    <w:rsid w:val="001C5077"/>
    <w:rsid w:val="001C5437"/>
    <w:rsid w:val="001C687A"/>
    <w:rsid w:val="001C6FB2"/>
    <w:rsid w:val="001C7447"/>
    <w:rsid w:val="001C750F"/>
    <w:rsid w:val="001D0865"/>
    <w:rsid w:val="001D094D"/>
    <w:rsid w:val="001D0EDA"/>
    <w:rsid w:val="001D150F"/>
    <w:rsid w:val="001D18EA"/>
    <w:rsid w:val="001D1AB9"/>
    <w:rsid w:val="001D24D8"/>
    <w:rsid w:val="001D2CDD"/>
    <w:rsid w:val="001D30E3"/>
    <w:rsid w:val="001D3B06"/>
    <w:rsid w:val="001D3C3C"/>
    <w:rsid w:val="001D583F"/>
    <w:rsid w:val="001D5B57"/>
    <w:rsid w:val="001D6DBC"/>
    <w:rsid w:val="001D6EA6"/>
    <w:rsid w:val="001D7830"/>
    <w:rsid w:val="001D7AEE"/>
    <w:rsid w:val="001E048F"/>
    <w:rsid w:val="001E0CA0"/>
    <w:rsid w:val="001E1745"/>
    <w:rsid w:val="001E18BB"/>
    <w:rsid w:val="001E1FD0"/>
    <w:rsid w:val="001E2684"/>
    <w:rsid w:val="001E283E"/>
    <w:rsid w:val="001E3222"/>
    <w:rsid w:val="001E3CBD"/>
    <w:rsid w:val="001E4B5F"/>
    <w:rsid w:val="001E5304"/>
    <w:rsid w:val="001E66F6"/>
    <w:rsid w:val="001E7731"/>
    <w:rsid w:val="001E7D13"/>
    <w:rsid w:val="001F01F2"/>
    <w:rsid w:val="001F0489"/>
    <w:rsid w:val="001F056B"/>
    <w:rsid w:val="001F0CAD"/>
    <w:rsid w:val="001F12FA"/>
    <w:rsid w:val="001F1678"/>
    <w:rsid w:val="001F1AAE"/>
    <w:rsid w:val="001F1BDD"/>
    <w:rsid w:val="001F3055"/>
    <w:rsid w:val="001F328F"/>
    <w:rsid w:val="001F39A1"/>
    <w:rsid w:val="001F3E2A"/>
    <w:rsid w:val="001F3F4A"/>
    <w:rsid w:val="001F42EA"/>
    <w:rsid w:val="001F4555"/>
    <w:rsid w:val="001F4A34"/>
    <w:rsid w:val="001F542C"/>
    <w:rsid w:val="001F5752"/>
    <w:rsid w:val="001F5A0C"/>
    <w:rsid w:val="001F5E54"/>
    <w:rsid w:val="001F602F"/>
    <w:rsid w:val="001F6ABD"/>
    <w:rsid w:val="001F7958"/>
    <w:rsid w:val="001F7F90"/>
    <w:rsid w:val="00200719"/>
    <w:rsid w:val="00200984"/>
    <w:rsid w:val="00200D45"/>
    <w:rsid w:val="00201076"/>
    <w:rsid w:val="00201147"/>
    <w:rsid w:val="0020296D"/>
    <w:rsid w:val="00202ACC"/>
    <w:rsid w:val="00204101"/>
    <w:rsid w:val="0020487A"/>
    <w:rsid w:val="00204EB6"/>
    <w:rsid w:val="00205113"/>
    <w:rsid w:val="00205987"/>
    <w:rsid w:val="002066F2"/>
    <w:rsid w:val="002067B7"/>
    <w:rsid w:val="00206996"/>
    <w:rsid w:val="00206D7C"/>
    <w:rsid w:val="00206E80"/>
    <w:rsid w:val="00207276"/>
    <w:rsid w:val="00207E9F"/>
    <w:rsid w:val="0021023E"/>
    <w:rsid w:val="00210480"/>
    <w:rsid w:val="00210FA0"/>
    <w:rsid w:val="00211179"/>
    <w:rsid w:val="002118B0"/>
    <w:rsid w:val="00211FD0"/>
    <w:rsid w:val="0021359A"/>
    <w:rsid w:val="00213A98"/>
    <w:rsid w:val="00213AEE"/>
    <w:rsid w:val="00214E2E"/>
    <w:rsid w:val="002151F3"/>
    <w:rsid w:val="0021637F"/>
    <w:rsid w:val="00216E47"/>
    <w:rsid w:val="00217343"/>
    <w:rsid w:val="00217AEB"/>
    <w:rsid w:val="00217B1A"/>
    <w:rsid w:val="00217EEF"/>
    <w:rsid w:val="00220A03"/>
    <w:rsid w:val="00220B80"/>
    <w:rsid w:val="00221FF9"/>
    <w:rsid w:val="002221E3"/>
    <w:rsid w:val="00222777"/>
    <w:rsid w:val="00222895"/>
    <w:rsid w:val="00222A31"/>
    <w:rsid w:val="00223286"/>
    <w:rsid w:val="00223FB5"/>
    <w:rsid w:val="0022570A"/>
    <w:rsid w:val="00225F60"/>
    <w:rsid w:val="0022683B"/>
    <w:rsid w:val="0023141C"/>
    <w:rsid w:val="00231859"/>
    <w:rsid w:val="00231920"/>
    <w:rsid w:val="0023197C"/>
    <w:rsid w:val="00231B36"/>
    <w:rsid w:val="00231D40"/>
    <w:rsid w:val="002323AE"/>
    <w:rsid w:val="002324C3"/>
    <w:rsid w:val="0023252A"/>
    <w:rsid w:val="0023282D"/>
    <w:rsid w:val="00232931"/>
    <w:rsid w:val="002332EF"/>
    <w:rsid w:val="00233931"/>
    <w:rsid w:val="002339DD"/>
    <w:rsid w:val="00233C54"/>
    <w:rsid w:val="00234C74"/>
    <w:rsid w:val="00234D2D"/>
    <w:rsid w:val="00234FA6"/>
    <w:rsid w:val="0023542B"/>
    <w:rsid w:val="0023568A"/>
    <w:rsid w:val="00235AA2"/>
    <w:rsid w:val="002369CE"/>
    <w:rsid w:val="00236AFB"/>
    <w:rsid w:val="00237BEA"/>
    <w:rsid w:val="00240623"/>
    <w:rsid w:val="002415B2"/>
    <w:rsid w:val="00241710"/>
    <w:rsid w:val="00241A64"/>
    <w:rsid w:val="00241E14"/>
    <w:rsid w:val="00241F63"/>
    <w:rsid w:val="002421B3"/>
    <w:rsid w:val="00242236"/>
    <w:rsid w:val="002426B7"/>
    <w:rsid w:val="00242766"/>
    <w:rsid w:val="002427B9"/>
    <w:rsid w:val="00242990"/>
    <w:rsid w:val="00242C03"/>
    <w:rsid w:val="00242CCE"/>
    <w:rsid w:val="00242CEA"/>
    <w:rsid w:val="00243EDF"/>
    <w:rsid w:val="002451D1"/>
    <w:rsid w:val="0024546B"/>
    <w:rsid w:val="00245DAA"/>
    <w:rsid w:val="002461AA"/>
    <w:rsid w:val="00246867"/>
    <w:rsid w:val="00247C5C"/>
    <w:rsid w:val="00250914"/>
    <w:rsid w:val="00250945"/>
    <w:rsid w:val="00250BDB"/>
    <w:rsid w:val="00250D03"/>
    <w:rsid w:val="00251427"/>
    <w:rsid w:val="002514A2"/>
    <w:rsid w:val="00251C8F"/>
    <w:rsid w:val="00252068"/>
    <w:rsid w:val="002524B4"/>
    <w:rsid w:val="002534C3"/>
    <w:rsid w:val="0025350E"/>
    <w:rsid w:val="002536BA"/>
    <w:rsid w:val="002538E9"/>
    <w:rsid w:val="00253DD8"/>
    <w:rsid w:val="00253FCC"/>
    <w:rsid w:val="002540BE"/>
    <w:rsid w:val="002542E3"/>
    <w:rsid w:val="002546BD"/>
    <w:rsid w:val="00254AEE"/>
    <w:rsid w:val="00255092"/>
    <w:rsid w:val="002558AA"/>
    <w:rsid w:val="0025686D"/>
    <w:rsid w:val="002569FE"/>
    <w:rsid w:val="002572BB"/>
    <w:rsid w:val="00260100"/>
    <w:rsid w:val="002604A8"/>
    <w:rsid w:val="0026077F"/>
    <w:rsid w:val="00260B6D"/>
    <w:rsid w:val="00261062"/>
    <w:rsid w:val="00261077"/>
    <w:rsid w:val="002613C5"/>
    <w:rsid w:val="0026159F"/>
    <w:rsid w:val="00261777"/>
    <w:rsid w:val="00261EA5"/>
    <w:rsid w:val="00262DB4"/>
    <w:rsid w:val="00262F25"/>
    <w:rsid w:val="002631A4"/>
    <w:rsid w:val="00263FCB"/>
    <w:rsid w:val="002650AC"/>
    <w:rsid w:val="00266965"/>
    <w:rsid w:val="002678BB"/>
    <w:rsid w:val="00267FA9"/>
    <w:rsid w:val="00270961"/>
    <w:rsid w:val="00270F69"/>
    <w:rsid w:val="002714C7"/>
    <w:rsid w:val="00271ADD"/>
    <w:rsid w:val="0027210A"/>
    <w:rsid w:val="00272E0A"/>
    <w:rsid w:val="0027316E"/>
    <w:rsid w:val="00273446"/>
    <w:rsid w:val="00274339"/>
    <w:rsid w:val="00274EEB"/>
    <w:rsid w:val="002756BE"/>
    <w:rsid w:val="00275787"/>
    <w:rsid w:val="00275D8D"/>
    <w:rsid w:val="00276971"/>
    <w:rsid w:val="00277883"/>
    <w:rsid w:val="00277D13"/>
    <w:rsid w:val="00277E95"/>
    <w:rsid w:val="002800F1"/>
    <w:rsid w:val="002803D4"/>
    <w:rsid w:val="002808EF"/>
    <w:rsid w:val="00280BA5"/>
    <w:rsid w:val="00281EA1"/>
    <w:rsid w:val="0028215D"/>
    <w:rsid w:val="002821C3"/>
    <w:rsid w:val="002822AF"/>
    <w:rsid w:val="00282AFD"/>
    <w:rsid w:val="00283A5A"/>
    <w:rsid w:val="00283D24"/>
    <w:rsid w:val="00283D49"/>
    <w:rsid w:val="0028481C"/>
    <w:rsid w:val="00284B54"/>
    <w:rsid w:val="00284E67"/>
    <w:rsid w:val="00285D1D"/>
    <w:rsid w:val="0028761B"/>
    <w:rsid w:val="00287A82"/>
    <w:rsid w:val="00291979"/>
    <w:rsid w:val="00291FBF"/>
    <w:rsid w:val="002925DA"/>
    <w:rsid w:val="00292809"/>
    <w:rsid w:val="00292EE3"/>
    <w:rsid w:val="002932CA"/>
    <w:rsid w:val="00293593"/>
    <w:rsid w:val="0029377D"/>
    <w:rsid w:val="00293AAB"/>
    <w:rsid w:val="00294008"/>
    <w:rsid w:val="002947A4"/>
    <w:rsid w:val="00295073"/>
    <w:rsid w:val="002956EA"/>
    <w:rsid w:val="00296247"/>
    <w:rsid w:val="00296499"/>
    <w:rsid w:val="002966B7"/>
    <w:rsid w:val="00296B36"/>
    <w:rsid w:val="002971F2"/>
    <w:rsid w:val="00297705"/>
    <w:rsid w:val="0029783E"/>
    <w:rsid w:val="00297F03"/>
    <w:rsid w:val="002A05D4"/>
    <w:rsid w:val="002A0730"/>
    <w:rsid w:val="002A09AC"/>
    <w:rsid w:val="002A0A04"/>
    <w:rsid w:val="002A0BF5"/>
    <w:rsid w:val="002A13EB"/>
    <w:rsid w:val="002A1542"/>
    <w:rsid w:val="002A17CC"/>
    <w:rsid w:val="002A1806"/>
    <w:rsid w:val="002A2077"/>
    <w:rsid w:val="002A2466"/>
    <w:rsid w:val="002A2999"/>
    <w:rsid w:val="002A3BF1"/>
    <w:rsid w:val="002A46AC"/>
    <w:rsid w:val="002A4E2F"/>
    <w:rsid w:val="002A5392"/>
    <w:rsid w:val="002A5882"/>
    <w:rsid w:val="002A58A4"/>
    <w:rsid w:val="002A5A56"/>
    <w:rsid w:val="002A608B"/>
    <w:rsid w:val="002A61B6"/>
    <w:rsid w:val="002A6C8E"/>
    <w:rsid w:val="002A6E07"/>
    <w:rsid w:val="002A6EF2"/>
    <w:rsid w:val="002A7753"/>
    <w:rsid w:val="002A7A43"/>
    <w:rsid w:val="002A7AF3"/>
    <w:rsid w:val="002A7FE6"/>
    <w:rsid w:val="002B02E9"/>
    <w:rsid w:val="002B03B4"/>
    <w:rsid w:val="002B06CB"/>
    <w:rsid w:val="002B0928"/>
    <w:rsid w:val="002B15DF"/>
    <w:rsid w:val="002B183C"/>
    <w:rsid w:val="002B20CB"/>
    <w:rsid w:val="002B3460"/>
    <w:rsid w:val="002B4B52"/>
    <w:rsid w:val="002B5D29"/>
    <w:rsid w:val="002B63A9"/>
    <w:rsid w:val="002B6686"/>
    <w:rsid w:val="002B6979"/>
    <w:rsid w:val="002B6B23"/>
    <w:rsid w:val="002B71E9"/>
    <w:rsid w:val="002B71FB"/>
    <w:rsid w:val="002B75FF"/>
    <w:rsid w:val="002B77E8"/>
    <w:rsid w:val="002B79DD"/>
    <w:rsid w:val="002B7EC3"/>
    <w:rsid w:val="002C0A5D"/>
    <w:rsid w:val="002C11B4"/>
    <w:rsid w:val="002C13EE"/>
    <w:rsid w:val="002C2265"/>
    <w:rsid w:val="002C27C5"/>
    <w:rsid w:val="002C2D62"/>
    <w:rsid w:val="002C334E"/>
    <w:rsid w:val="002C338D"/>
    <w:rsid w:val="002C446E"/>
    <w:rsid w:val="002C5008"/>
    <w:rsid w:val="002C50FA"/>
    <w:rsid w:val="002C5573"/>
    <w:rsid w:val="002C5EB7"/>
    <w:rsid w:val="002C6427"/>
    <w:rsid w:val="002C71BD"/>
    <w:rsid w:val="002C75AE"/>
    <w:rsid w:val="002C772B"/>
    <w:rsid w:val="002C7AD2"/>
    <w:rsid w:val="002D068C"/>
    <w:rsid w:val="002D3009"/>
    <w:rsid w:val="002D34A7"/>
    <w:rsid w:val="002D3BBB"/>
    <w:rsid w:val="002D4BBB"/>
    <w:rsid w:val="002D4F3B"/>
    <w:rsid w:val="002D52C5"/>
    <w:rsid w:val="002D59DC"/>
    <w:rsid w:val="002D5C29"/>
    <w:rsid w:val="002D5D96"/>
    <w:rsid w:val="002D62E3"/>
    <w:rsid w:val="002D6C4A"/>
    <w:rsid w:val="002D7C02"/>
    <w:rsid w:val="002E016F"/>
    <w:rsid w:val="002E082D"/>
    <w:rsid w:val="002E13F9"/>
    <w:rsid w:val="002E1DEA"/>
    <w:rsid w:val="002E20F6"/>
    <w:rsid w:val="002E2396"/>
    <w:rsid w:val="002E2525"/>
    <w:rsid w:val="002E28F1"/>
    <w:rsid w:val="002E2FEE"/>
    <w:rsid w:val="002E303E"/>
    <w:rsid w:val="002E3704"/>
    <w:rsid w:val="002E47EC"/>
    <w:rsid w:val="002E5D00"/>
    <w:rsid w:val="002E6B0B"/>
    <w:rsid w:val="002E73C7"/>
    <w:rsid w:val="002F06D6"/>
    <w:rsid w:val="002F08FB"/>
    <w:rsid w:val="002F0A4A"/>
    <w:rsid w:val="002F0DCB"/>
    <w:rsid w:val="002F1909"/>
    <w:rsid w:val="002F1E59"/>
    <w:rsid w:val="002F2DD1"/>
    <w:rsid w:val="002F307C"/>
    <w:rsid w:val="002F3A6C"/>
    <w:rsid w:val="002F430E"/>
    <w:rsid w:val="002F4DCC"/>
    <w:rsid w:val="002F4FE3"/>
    <w:rsid w:val="002F5459"/>
    <w:rsid w:val="002F5898"/>
    <w:rsid w:val="002F5F2C"/>
    <w:rsid w:val="002F6142"/>
    <w:rsid w:val="002F6152"/>
    <w:rsid w:val="002F6258"/>
    <w:rsid w:val="002F6814"/>
    <w:rsid w:val="002F6A35"/>
    <w:rsid w:val="002F7324"/>
    <w:rsid w:val="002F764E"/>
    <w:rsid w:val="002F7B56"/>
    <w:rsid w:val="003007CE"/>
    <w:rsid w:val="00300B80"/>
    <w:rsid w:val="00301869"/>
    <w:rsid w:val="00301AE4"/>
    <w:rsid w:val="00301FC0"/>
    <w:rsid w:val="00303B50"/>
    <w:rsid w:val="00303C3F"/>
    <w:rsid w:val="0030455E"/>
    <w:rsid w:val="003047C7"/>
    <w:rsid w:val="00305B44"/>
    <w:rsid w:val="00305C20"/>
    <w:rsid w:val="0030613D"/>
    <w:rsid w:val="00306186"/>
    <w:rsid w:val="00306627"/>
    <w:rsid w:val="003067A8"/>
    <w:rsid w:val="00307A26"/>
    <w:rsid w:val="00307BDF"/>
    <w:rsid w:val="003103DF"/>
    <w:rsid w:val="003109F7"/>
    <w:rsid w:val="00310F0A"/>
    <w:rsid w:val="00312198"/>
    <w:rsid w:val="00312211"/>
    <w:rsid w:val="00312357"/>
    <w:rsid w:val="0031321D"/>
    <w:rsid w:val="00313918"/>
    <w:rsid w:val="003152D6"/>
    <w:rsid w:val="003165E2"/>
    <w:rsid w:val="003168D5"/>
    <w:rsid w:val="00316BDC"/>
    <w:rsid w:val="00316DC4"/>
    <w:rsid w:val="0031714A"/>
    <w:rsid w:val="0031724A"/>
    <w:rsid w:val="00317BF2"/>
    <w:rsid w:val="00320021"/>
    <w:rsid w:val="0032103B"/>
    <w:rsid w:val="003212A2"/>
    <w:rsid w:val="003213B7"/>
    <w:rsid w:val="003215EC"/>
    <w:rsid w:val="00321995"/>
    <w:rsid w:val="00321F0D"/>
    <w:rsid w:val="003231D9"/>
    <w:rsid w:val="00323455"/>
    <w:rsid w:val="003238EC"/>
    <w:rsid w:val="00324B35"/>
    <w:rsid w:val="00324F51"/>
    <w:rsid w:val="003257F8"/>
    <w:rsid w:val="00325812"/>
    <w:rsid w:val="00325C5D"/>
    <w:rsid w:val="003267B8"/>
    <w:rsid w:val="00326B5F"/>
    <w:rsid w:val="003271E6"/>
    <w:rsid w:val="003278FE"/>
    <w:rsid w:val="003303D0"/>
    <w:rsid w:val="003317A9"/>
    <w:rsid w:val="0033253D"/>
    <w:rsid w:val="0033254F"/>
    <w:rsid w:val="00332C1B"/>
    <w:rsid w:val="003337E0"/>
    <w:rsid w:val="00333D1A"/>
    <w:rsid w:val="00333D53"/>
    <w:rsid w:val="00333F54"/>
    <w:rsid w:val="003352A7"/>
    <w:rsid w:val="003354E4"/>
    <w:rsid w:val="00335C84"/>
    <w:rsid w:val="003360DD"/>
    <w:rsid w:val="003368A9"/>
    <w:rsid w:val="003371F1"/>
    <w:rsid w:val="0033740F"/>
    <w:rsid w:val="0033773C"/>
    <w:rsid w:val="00340A34"/>
    <w:rsid w:val="00340CEE"/>
    <w:rsid w:val="00341D13"/>
    <w:rsid w:val="003425A0"/>
    <w:rsid w:val="003426FF"/>
    <w:rsid w:val="00342A98"/>
    <w:rsid w:val="00342BD4"/>
    <w:rsid w:val="00342C6A"/>
    <w:rsid w:val="00342D3D"/>
    <w:rsid w:val="00344DAA"/>
    <w:rsid w:val="00345050"/>
    <w:rsid w:val="0034516A"/>
    <w:rsid w:val="00346080"/>
    <w:rsid w:val="0034651B"/>
    <w:rsid w:val="00346FE4"/>
    <w:rsid w:val="0034719A"/>
    <w:rsid w:val="0034724F"/>
    <w:rsid w:val="00347C20"/>
    <w:rsid w:val="003501BF"/>
    <w:rsid w:val="0035043B"/>
    <w:rsid w:val="00350A53"/>
    <w:rsid w:val="003513BB"/>
    <w:rsid w:val="00351557"/>
    <w:rsid w:val="00351B27"/>
    <w:rsid w:val="00351C1B"/>
    <w:rsid w:val="00351C61"/>
    <w:rsid w:val="0035201D"/>
    <w:rsid w:val="003522FD"/>
    <w:rsid w:val="003523F1"/>
    <w:rsid w:val="0035242B"/>
    <w:rsid w:val="00352D8B"/>
    <w:rsid w:val="003532CC"/>
    <w:rsid w:val="00353A9E"/>
    <w:rsid w:val="0035401A"/>
    <w:rsid w:val="003543C0"/>
    <w:rsid w:val="00354608"/>
    <w:rsid w:val="003547F2"/>
    <w:rsid w:val="00354AB5"/>
    <w:rsid w:val="00355BF3"/>
    <w:rsid w:val="00356039"/>
    <w:rsid w:val="003571B9"/>
    <w:rsid w:val="003573DB"/>
    <w:rsid w:val="00357D4A"/>
    <w:rsid w:val="0036009F"/>
    <w:rsid w:val="00360629"/>
    <w:rsid w:val="003606F5"/>
    <w:rsid w:val="003607F6"/>
    <w:rsid w:val="00360ADF"/>
    <w:rsid w:val="00360F06"/>
    <w:rsid w:val="003615A5"/>
    <w:rsid w:val="0036176E"/>
    <w:rsid w:val="00361CF1"/>
    <w:rsid w:val="00362066"/>
    <w:rsid w:val="003627A9"/>
    <w:rsid w:val="003627C3"/>
    <w:rsid w:val="00362DA7"/>
    <w:rsid w:val="00362E56"/>
    <w:rsid w:val="00362EA5"/>
    <w:rsid w:val="00362EB7"/>
    <w:rsid w:val="00363892"/>
    <w:rsid w:val="00363ECE"/>
    <w:rsid w:val="00364946"/>
    <w:rsid w:val="00364A2C"/>
    <w:rsid w:val="00365060"/>
    <w:rsid w:val="00365718"/>
    <w:rsid w:val="00365852"/>
    <w:rsid w:val="00365883"/>
    <w:rsid w:val="00365BAA"/>
    <w:rsid w:val="00365C22"/>
    <w:rsid w:val="00365D9E"/>
    <w:rsid w:val="00365F81"/>
    <w:rsid w:val="00365FFC"/>
    <w:rsid w:val="00366B72"/>
    <w:rsid w:val="00366F7C"/>
    <w:rsid w:val="00367C91"/>
    <w:rsid w:val="003710DE"/>
    <w:rsid w:val="00371949"/>
    <w:rsid w:val="00372C38"/>
    <w:rsid w:val="003732F1"/>
    <w:rsid w:val="00373F21"/>
    <w:rsid w:val="00374352"/>
    <w:rsid w:val="003743C0"/>
    <w:rsid w:val="003747F7"/>
    <w:rsid w:val="0037494A"/>
    <w:rsid w:val="00374B4E"/>
    <w:rsid w:val="00374FB1"/>
    <w:rsid w:val="00375EA3"/>
    <w:rsid w:val="00375FD6"/>
    <w:rsid w:val="00376644"/>
    <w:rsid w:val="00376834"/>
    <w:rsid w:val="003769DB"/>
    <w:rsid w:val="0037780E"/>
    <w:rsid w:val="00377D16"/>
    <w:rsid w:val="00377D61"/>
    <w:rsid w:val="00377FCE"/>
    <w:rsid w:val="00380128"/>
    <w:rsid w:val="0038051C"/>
    <w:rsid w:val="00380B8B"/>
    <w:rsid w:val="003811F7"/>
    <w:rsid w:val="003814D3"/>
    <w:rsid w:val="003819B1"/>
    <w:rsid w:val="00382699"/>
    <w:rsid w:val="00382BEA"/>
    <w:rsid w:val="00382FDD"/>
    <w:rsid w:val="003834D8"/>
    <w:rsid w:val="003840B5"/>
    <w:rsid w:val="0038466C"/>
    <w:rsid w:val="0038531E"/>
    <w:rsid w:val="00385359"/>
    <w:rsid w:val="003853A8"/>
    <w:rsid w:val="0038596A"/>
    <w:rsid w:val="003868B9"/>
    <w:rsid w:val="00386B12"/>
    <w:rsid w:val="00386FD7"/>
    <w:rsid w:val="00387015"/>
    <w:rsid w:val="0038782D"/>
    <w:rsid w:val="00390304"/>
    <w:rsid w:val="00390C29"/>
    <w:rsid w:val="00391032"/>
    <w:rsid w:val="00391B00"/>
    <w:rsid w:val="00391C01"/>
    <w:rsid w:val="003934AF"/>
    <w:rsid w:val="0039351B"/>
    <w:rsid w:val="00393B74"/>
    <w:rsid w:val="00395173"/>
    <w:rsid w:val="00395819"/>
    <w:rsid w:val="00395C19"/>
    <w:rsid w:val="00396144"/>
    <w:rsid w:val="003966E4"/>
    <w:rsid w:val="003967FE"/>
    <w:rsid w:val="00396D4A"/>
    <w:rsid w:val="00396EC6"/>
    <w:rsid w:val="003978BA"/>
    <w:rsid w:val="00397B49"/>
    <w:rsid w:val="00397C98"/>
    <w:rsid w:val="003A194B"/>
    <w:rsid w:val="003A2BC1"/>
    <w:rsid w:val="003A2BDF"/>
    <w:rsid w:val="003A2F53"/>
    <w:rsid w:val="003A3455"/>
    <w:rsid w:val="003A3E87"/>
    <w:rsid w:val="003A3ED5"/>
    <w:rsid w:val="003A4BC5"/>
    <w:rsid w:val="003A4DBF"/>
    <w:rsid w:val="003A4EDC"/>
    <w:rsid w:val="003A56E0"/>
    <w:rsid w:val="003A5760"/>
    <w:rsid w:val="003A6ED5"/>
    <w:rsid w:val="003A6FEA"/>
    <w:rsid w:val="003A72CC"/>
    <w:rsid w:val="003A77D5"/>
    <w:rsid w:val="003B0017"/>
    <w:rsid w:val="003B12F3"/>
    <w:rsid w:val="003B1557"/>
    <w:rsid w:val="003B22EE"/>
    <w:rsid w:val="003B24C5"/>
    <w:rsid w:val="003B284E"/>
    <w:rsid w:val="003B2D64"/>
    <w:rsid w:val="003B371F"/>
    <w:rsid w:val="003B3AFB"/>
    <w:rsid w:val="003B3DAB"/>
    <w:rsid w:val="003B4142"/>
    <w:rsid w:val="003B4166"/>
    <w:rsid w:val="003B4CBB"/>
    <w:rsid w:val="003B4D4C"/>
    <w:rsid w:val="003B5794"/>
    <w:rsid w:val="003B5905"/>
    <w:rsid w:val="003B5946"/>
    <w:rsid w:val="003C06CB"/>
    <w:rsid w:val="003C06F9"/>
    <w:rsid w:val="003C1174"/>
    <w:rsid w:val="003C13F3"/>
    <w:rsid w:val="003C146F"/>
    <w:rsid w:val="003C2356"/>
    <w:rsid w:val="003C2414"/>
    <w:rsid w:val="003C26FC"/>
    <w:rsid w:val="003C2FC2"/>
    <w:rsid w:val="003C303A"/>
    <w:rsid w:val="003C3FEC"/>
    <w:rsid w:val="003C4B9A"/>
    <w:rsid w:val="003C5419"/>
    <w:rsid w:val="003C5650"/>
    <w:rsid w:val="003C5E65"/>
    <w:rsid w:val="003C6485"/>
    <w:rsid w:val="003C6614"/>
    <w:rsid w:val="003C7200"/>
    <w:rsid w:val="003C7660"/>
    <w:rsid w:val="003C787D"/>
    <w:rsid w:val="003D0376"/>
    <w:rsid w:val="003D0557"/>
    <w:rsid w:val="003D0891"/>
    <w:rsid w:val="003D1787"/>
    <w:rsid w:val="003D2594"/>
    <w:rsid w:val="003D2E9A"/>
    <w:rsid w:val="003D2EB2"/>
    <w:rsid w:val="003D3652"/>
    <w:rsid w:val="003D37F0"/>
    <w:rsid w:val="003D4106"/>
    <w:rsid w:val="003D447C"/>
    <w:rsid w:val="003D525E"/>
    <w:rsid w:val="003D52D3"/>
    <w:rsid w:val="003D6581"/>
    <w:rsid w:val="003D67B2"/>
    <w:rsid w:val="003D68E0"/>
    <w:rsid w:val="003D7144"/>
    <w:rsid w:val="003D715C"/>
    <w:rsid w:val="003D71FB"/>
    <w:rsid w:val="003D787C"/>
    <w:rsid w:val="003D7FBA"/>
    <w:rsid w:val="003E035F"/>
    <w:rsid w:val="003E03F7"/>
    <w:rsid w:val="003E0D8D"/>
    <w:rsid w:val="003E1683"/>
    <w:rsid w:val="003E16BD"/>
    <w:rsid w:val="003E1A67"/>
    <w:rsid w:val="003E1D92"/>
    <w:rsid w:val="003E1F03"/>
    <w:rsid w:val="003E2CB4"/>
    <w:rsid w:val="003E3659"/>
    <w:rsid w:val="003E384E"/>
    <w:rsid w:val="003E4055"/>
    <w:rsid w:val="003E4F7B"/>
    <w:rsid w:val="003E610B"/>
    <w:rsid w:val="003E663C"/>
    <w:rsid w:val="003E6EA4"/>
    <w:rsid w:val="003E7814"/>
    <w:rsid w:val="003F0150"/>
    <w:rsid w:val="003F0FAD"/>
    <w:rsid w:val="003F1619"/>
    <w:rsid w:val="003F1653"/>
    <w:rsid w:val="003F1D3E"/>
    <w:rsid w:val="003F2062"/>
    <w:rsid w:val="003F21DC"/>
    <w:rsid w:val="003F27A2"/>
    <w:rsid w:val="003F2C78"/>
    <w:rsid w:val="003F2E1B"/>
    <w:rsid w:val="003F40D7"/>
    <w:rsid w:val="003F44AF"/>
    <w:rsid w:val="003F4500"/>
    <w:rsid w:val="003F45FD"/>
    <w:rsid w:val="003F53BE"/>
    <w:rsid w:val="003F5740"/>
    <w:rsid w:val="003F5C64"/>
    <w:rsid w:val="003F5D8A"/>
    <w:rsid w:val="003F5EF9"/>
    <w:rsid w:val="003F6277"/>
    <w:rsid w:val="003F6874"/>
    <w:rsid w:val="003F6943"/>
    <w:rsid w:val="003F6B7C"/>
    <w:rsid w:val="003F6C99"/>
    <w:rsid w:val="003F6E79"/>
    <w:rsid w:val="003F6FA5"/>
    <w:rsid w:val="003F7EC5"/>
    <w:rsid w:val="004017FB"/>
    <w:rsid w:val="0040193A"/>
    <w:rsid w:val="00401DBB"/>
    <w:rsid w:val="00401EA0"/>
    <w:rsid w:val="00402714"/>
    <w:rsid w:val="00402892"/>
    <w:rsid w:val="00402941"/>
    <w:rsid w:val="004029CC"/>
    <w:rsid w:val="004032FF"/>
    <w:rsid w:val="004034A2"/>
    <w:rsid w:val="0040420C"/>
    <w:rsid w:val="0040491A"/>
    <w:rsid w:val="004053C6"/>
    <w:rsid w:val="0040557A"/>
    <w:rsid w:val="004056B6"/>
    <w:rsid w:val="00405EAC"/>
    <w:rsid w:val="00406651"/>
    <w:rsid w:val="004066C5"/>
    <w:rsid w:val="00410193"/>
    <w:rsid w:val="004104DA"/>
    <w:rsid w:val="0041056E"/>
    <w:rsid w:val="0041086A"/>
    <w:rsid w:val="00410D40"/>
    <w:rsid w:val="00411C32"/>
    <w:rsid w:val="00412139"/>
    <w:rsid w:val="004122F7"/>
    <w:rsid w:val="0041270E"/>
    <w:rsid w:val="0041280D"/>
    <w:rsid w:val="00412935"/>
    <w:rsid w:val="004129E8"/>
    <w:rsid w:val="00413D99"/>
    <w:rsid w:val="00413E56"/>
    <w:rsid w:val="00414641"/>
    <w:rsid w:val="0041483E"/>
    <w:rsid w:val="00414B29"/>
    <w:rsid w:val="0041504C"/>
    <w:rsid w:val="00415742"/>
    <w:rsid w:val="00415B83"/>
    <w:rsid w:val="004161FC"/>
    <w:rsid w:val="004162FE"/>
    <w:rsid w:val="00416378"/>
    <w:rsid w:val="00417008"/>
    <w:rsid w:val="00417399"/>
    <w:rsid w:val="0041764B"/>
    <w:rsid w:val="0041792A"/>
    <w:rsid w:val="0042089B"/>
    <w:rsid w:val="0042172C"/>
    <w:rsid w:val="004222F8"/>
    <w:rsid w:val="0042286D"/>
    <w:rsid w:val="00422987"/>
    <w:rsid w:val="00423848"/>
    <w:rsid w:val="00423B00"/>
    <w:rsid w:val="00423BC5"/>
    <w:rsid w:val="00423CB3"/>
    <w:rsid w:val="00424618"/>
    <w:rsid w:val="00424F81"/>
    <w:rsid w:val="0042524E"/>
    <w:rsid w:val="00425BF3"/>
    <w:rsid w:val="00426B54"/>
    <w:rsid w:val="00427153"/>
    <w:rsid w:val="00427719"/>
    <w:rsid w:val="004278DE"/>
    <w:rsid w:val="00427F37"/>
    <w:rsid w:val="0043055B"/>
    <w:rsid w:val="00430AD2"/>
    <w:rsid w:val="00430C8B"/>
    <w:rsid w:val="00430E15"/>
    <w:rsid w:val="00430EBF"/>
    <w:rsid w:val="00430F26"/>
    <w:rsid w:val="004312EC"/>
    <w:rsid w:val="004314AE"/>
    <w:rsid w:val="004315CC"/>
    <w:rsid w:val="00431A78"/>
    <w:rsid w:val="00432607"/>
    <w:rsid w:val="00432B21"/>
    <w:rsid w:val="00432BDC"/>
    <w:rsid w:val="00433357"/>
    <w:rsid w:val="00433374"/>
    <w:rsid w:val="004335FE"/>
    <w:rsid w:val="00433632"/>
    <w:rsid w:val="004347FB"/>
    <w:rsid w:val="00434EFA"/>
    <w:rsid w:val="004353FF"/>
    <w:rsid w:val="0043613E"/>
    <w:rsid w:val="0043660A"/>
    <w:rsid w:val="00437D53"/>
    <w:rsid w:val="00437D86"/>
    <w:rsid w:val="00440F67"/>
    <w:rsid w:val="00441578"/>
    <w:rsid w:val="00441ED8"/>
    <w:rsid w:val="004422AA"/>
    <w:rsid w:val="004423F9"/>
    <w:rsid w:val="00442496"/>
    <w:rsid w:val="004427E2"/>
    <w:rsid w:val="00442A86"/>
    <w:rsid w:val="00443323"/>
    <w:rsid w:val="004434B7"/>
    <w:rsid w:val="004437EB"/>
    <w:rsid w:val="00443A4B"/>
    <w:rsid w:val="00443B8C"/>
    <w:rsid w:val="00443FF0"/>
    <w:rsid w:val="00445011"/>
    <w:rsid w:val="00445718"/>
    <w:rsid w:val="00445856"/>
    <w:rsid w:val="00445B23"/>
    <w:rsid w:val="00445B58"/>
    <w:rsid w:val="004503A6"/>
    <w:rsid w:val="0045058C"/>
    <w:rsid w:val="00450780"/>
    <w:rsid w:val="00450CB8"/>
    <w:rsid w:val="0045131A"/>
    <w:rsid w:val="00452321"/>
    <w:rsid w:val="004532D3"/>
    <w:rsid w:val="0045351B"/>
    <w:rsid w:val="00453699"/>
    <w:rsid w:val="0045388D"/>
    <w:rsid w:val="00453FFC"/>
    <w:rsid w:val="00454359"/>
    <w:rsid w:val="00454543"/>
    <w:rsid w:val="004547E7"/>
    <w:rsid w:val="00454C98"/>
    <w:rsid w:val="00454C9A"/>
    <w:rsid w:val="00454F03"/>
    <w:rsid w:val="00455700"/>
    <w:rsid w:val="00455A7A"/>
    <w:rsid w:val="0045641D"/>
    <w:rsid w:val="0045658E"/>
    <w:rsid w:val="0045699F"/>
    <w:rsid w:val="00456A94"/>
    <w:rsid w:val="00456F0A"/>
    <w:rsid w:val="004576C7"/>
    <w:rsid w:val="0045774C"/>
    <w:rsid w:val="0046034E"/>
    <w:rsid w:val="00460B07"/>
    <w:rsid w:val="00461D31"/>
    <w:rsid w:val="004627B4"/>
    <w:rsid w:val="00462F26"/>
    <w:rsid w:val="00464145"/>
    <w:rsid w:val="00464977"/>
    <w:rsid w:val="004651BA"/>
    <w:rsid w:val="00466133"/>
    <w:rsid w:val="00467A5A"/>
    <w:rsid w:val="00467D27"/>
    <w:rsid w:val="004702F6"/>
    <w:rsid w:val="00470438"/>
    <w:rsid w:val="004708A5"/>
    <w:rsid w:val="004709AB"/>
    <w:rsid w:val="00470BA5"/>
    <w:rsid w:val="0047160E"/>
    <w:rsid w:val="00472030"/>
    <w:rsid w:val="00472418"/>
    <w:rsid w:val="004725FB"/>
    <w:rsid w:val="00472E21"/>
    <w:rsid w:val="00472EEA"/>
    <w:rsid w:val="0047312E"/>
    <w:rsid w:val="00473258"/>
    <w:rsid w:val="00473728"/>
    <w:rsid w:val="00473881"/>
    <w:rsid w:val="004738D5"/>
    <w:rsid w:val="004747A2"/>
    <w:rsid w:val="0047509D"/>
    <w:rsid w:val="004750D0"/>
    <w:rsid w:val="00475333"/>
    <w:rsid w:val="004760EC"/>
    <w:rsid w:val="004764A5"/>
    <w:rsid w:val="004765C0"/>
    <w:rsid w:val="00476E14"/>
    <w:rsid w:val="00476E17"/>
    <w:rsid w:val="004776BE"/>
    <w:rsid w:val="004777AE"/>
    <w:rsid w:val="00477862"/>
    <w:rsid w:val="00480221"/>
    <w:rsid w:val="00480565"/>
    <w:rsid w:val="00480B8E"/>
    <w:rsid w:val="00480DD4"/>
    <w:rsid w:val="004818EF"/>
    <w:rsid w:val="004828F9"/>
    <w:rsid w:val="0048373A"/>
    <w:rsid w:val="004842CE"/>
    <w:rsid w:val="0048452A"/>
    <w:rsid w:val="00484914"/>
    <w:rsid w:val="00485120"/>
    <w:rsid w:val="0048591F"/>
    <w:rsid w:val="00486AAE"/>
    <w:rsid w:val="00487171"/>
    <w:rsid w:val="00487406"/>
    <w:rsid w:val="00487E6B"/>
    <w:rsid w:val="00490362"/>
    <w:rsid w:val="00491521"/>
    <w:rsid w:val="00491602"/>
    <w:rsid w:val="004916D6"/>
    <w:rsid w:val="00492DED"/>
    <w:rsid w:val="00492F48"/>
    <w:rsid w:val="0049341B"/>
    <w:rsid w:val="00493BE7"/>
    <w:rsid w:val="004942D7"/>
    <w:rsid w:val="00494692"/>
    <w:rsid w:val="0049548A"/>
    <w:rsid w:val="00495777"/>
    <w:rsid w:val="00495D21"/>
    <w:rsid w:val="00495FB5"/>
    <w:rsid w:val="00497278"/>
    <w:rsid w:val="00497E6B"/>
    <w:rsid w:val="004A03F5"/>
    <w:rsid w:val="004A0BF9"/>
    <w:rsid w:val="004A0E86"/>
    <w:rsid w:val="004A101F"/>
    <w:rsid w:val="004A2581"/>
    <w:rsid w:val="004A2776"/>
    <w:rsid w:val="004A293A"/>
    <w:rsid w:val="004A3124"/>
    <w:rsid w:val="004A3648"/>
    <w:rsid w:val="004A3A8A"/>
    <w:rsid w:val="004A58F9"/>
    <w:rsid w:val="004A58FB"/>
    <w:rsid w:val="004A60E5"/>
    <w:rsid w:val="004A626B"/>
    <w:rsid w:val="004A6419"/>
    <w:rsid w:val="004A69E9"/>
    <w:rsid w:val="004A6A0E"/>
    <w:rsid w:val="004A7702"/>
    <w:rsid w:val="004B05B4"/>
    <w:rsid w:val="004B09A4"/>
    <w:rsid w:val="004B0A00"/>
    <w:rsid w:val="004B1149"/>
    <w:rsid w:val="004B18CB"/>
    <w:rsid w:val="004B1BE2"/>
    <w:rsid w:val="004B2F0E"/>
    <w:rsid w:val="004B3DD6"/>
    <w:rsid w:val="004B3F18"/>
    <w:rsid w:val="004B3FEF"/>
    <w:rsid w:val="004B4101"/>
    <w:rsid w:val="004B43AA"/>
    <w:rsid w:val="004B4782"/>
    <w:rsid w:val="004B4E36"/>
    <w:rsid w:val="004B59C1"/>
    <w:rsid w:val="004B5ADC"/>
    <w:rsid w:val="004B5FDA"/>
    <w:rsid w:val="004B6A8B"/>
    <w:rsid w:val="004B6ABB"/>
    <w:rsid w:val="004B6DD0"/>
    <w:rsid w:val="004B7273"/>
    <w:rsid w:val="004B743D"/>
    <w:rsid w:val="004C01E9"/>
    <w:rsid w:val="004C090A"/>
    <w:rsid w:val="004C196A"/>
    <w:rsid w:val="004C2440"/>
    <w:rsid w:val="004C2627"/>
    <w:rsid w:val="004C358F"/>
    <w:rsid w:val="004C3EBE"/>
    <w:rsid w:val="004C4ABD"/>
    <w:rsid w:val="004C4AD4"/>
    <w:rsid w:val="004C53EC"/>
    <w:rsid w:val="004C545C"/>
    <w:rsid w:val="004C5B29"/>
    <w:rsid w:val="004C66C3"/>
    <w:rsid w:val="004C6B94"/>
    <w:rsid w:val="004C78B6"/>
    <w:rsid w:val="004D0899"/>
    <w:rsid w:val="004D0955"/>
    <w:rsid w:val="004D0C30"/>
    <w:rsid w:val="004D0D52"/>
    <w:rsid w:val="004D1B57"/>
    <w:rsid w:val="004D1EA7"/>
    <w:rsid w:val="004D297C"/>
    <w:rsid w:val="004D3044"/>
    <w:rsid w:val="004D3BB9"/>
    <w:rsid w:val="004D41E9"/>
    <w:rsid w:val="004D456D"/>
    <w:rsid w:val="004D4ED1"/>
    <w:rsid w:val="004D50C7"/>
    <w:rsid w:val="004D5728"/>
    <w:rsid w:val="004D5C1F"/>
    <w:rsid w:val="004D5ECF"/>
    <w:rsid w:val="004D623D"/>
    <w:rsid w:val="004D7064"/>
    <w:rsid w:val="004D7C84"/>
    <w:rsid w:val="004E0155"/>
    <w:rsid w:val="004E0645"/>
    <w:rsid w:val="004E092E"/>
    <w:rsid w:val="004E0C79"/>
    <w:rsid w:val="004E18DA"/>
    <w:rsid w:val="004E1C6B"/>
    <w:rsid w:val="004E2114"/>
    <w:rsid w:val="004E245B"/>
    <w:rsid w:val="004E24F5"/>
    <w:rsid w:val="004E26AA"/>
    <w:rsid w:val="004E28F2"/>
    <w:rsid w:val="004E34B2"/>
    <w:rsid w:val="004E3975"/>
    <w:rsid w:val="004E39D4"/>
    <w:rsid w:val="004E3DA2"/>
    <w:rsid w:val="004E4594"/>
    <w:rsid w:val="004E4674"/>
    <w:rsid w:val="004E47D4"/>
    <w:rsid w:val="004E566E"/>
    <w:rsid w:val="004E5848"/>
    <w:rsid w:val="004E5C19"/>
    <w:rsid w:val="004E6125"/>
    <w:rsid w:val="004E662E"/>
    <w:rsid w:val="004F0916"/>
    <w:rsid w:val="004F1B5D"/>
    <w:rsid w:val="004F1E1C"/>
    <w:rsid w:val="004F1FE8"/>
    <w:rsid w:val="004F21F4"/>
    <w:rsid w:val="004F21FC"/>
    <w:rsid w:val="004F242F"/>
    <w:rsid w:val="004F275A"/>
    <w:rsid w:val="004F27AA"/>
    <w:rsid w:val="004F2C8A"/>
    <w:rsid w:val="004F2DDF"/>
    <w:rsid w:val="004F373E"/>
    <w:rsid w:val="004F3CA6"/>
    <w:rsid w:val="004F4274"/>
    <w:rsid w:val="004F4559"/>
    <w:rsid w:val="004F4CB9"/>
    <w:rsid w:val="004F5517"/>
    <w:rsid w:val="004F5902"/>
    <w:rsid w:val="004F5E12"/>
    <w:rsid w:val="004F690C"/>
    <w:rsid w:val="004F6A53"/>
    <w:rsid w:val="004F6C3A"/>
    <w:rsid w:val="004F7B60"/>
    <w:rsid w:val="004F7D01"/>
    <w:rsid w:val="00501362"/>
    <w:rsid w:val="0050172B"/>
    <w:rsid w:val="00501B57"/>
    <w:rsid w:val="00502338"/>
    <w:rsid w:val="00502B67"/>
    <w:rsid w:val="00502CE4"/>
    <w:rsid w:val="00503119"/>
    <w:rsid w:val="0050312B"/>
    <w:rsid w:val="00503537"/>
    <w:rsid w:val="00503579"/>
    <w:rsid w:val="00505140"/>
    <w:rsid w:val="0050640C"/>
    <w:rsid w:val="00506571"/>
    <w:rsid w:val="00507647"/>
    <w:rsid w:val="00507690"/>
    <w:rsid w:val="0051029B"/>
    <w:rsid w:val="00512B3A"/>
    <w:rsid w:val="00512FC0"/>
    <w:rsid w:val="0051309B"/>
    <w:rsid w:val="005132F6"/>
    <w:rsid w:val="005138DB"/>
    <w:rsid w:val="00513939"/>
    <w:rsid w:val="00513AD2"/>
    <w:rsid w:val="0051428A"/>
    <w:rsid w:val="00514D39"/>
    <w:rsid w:val="00514E16"/>
    <w:rsid w:val="00514FE2"/>
    <w:rsid w:val="00515C26"/>
    <w:rsid w:val="00515FF3"/>
    <w:rsid w:val="00517047"/>
    <w:rsid w:val="0051704F"/>
    <w:rsid w:val="0051795A"/>
    <w:rsid w:val="00517EA3"/>
    <w:rsid w:val="005206DF"/>
    <w:rsid w:val="00520A25"/>
    <w:rsid w:val="005215F8"/>
    <w:rsid w:val="00521BCC"/>
    <w:rsid w:val="00521D1E"/>
    <w:rsid w:val="0052234F"/>
    <w:rsid w:val="00523DA8"/>
    <w:rsid w:val="00524291"/>
    <w:rsid w:val="005245EC"/>
    <w:rsid w:val="005247FE"/>
    <w:rsid w:val="00524849"/>
    <w:rsid w:val="0052510D"/>
    <w:rsid w:val="00525798"/>
    <w:rsid w:val="00525BA5"/>
    <w:rsid w:val="00526236"/>
    <w:rsid w:val="00526491"/>
    <w:rsid w:val="00526B3A"/>
    <w:rsid w:val="00526BA6"/>
    <w:rsid w:val="00526BA9"/>
    <w:rsid w:val="00526F20"/>
    <w:rsid w:val="00527008"/>
    <w:rsid w:val="005271BA"/>
    <w:rsid w:val="00527AA6"/>
    <w:rsid w:val="00527C26"/>
    <w:rsid w:val="00527F7C"/>
    <w:rsid w:val="00530238"/>
    <w:rsid w:val="00530838"/>
    <w:rsid w:val="0053099A"/>
    <w:rsid w:val="005309F1"/>
    <w:rsid w:val="00533693"/>
    <w:rsid w:val="00534988"/>
    <w:rsid w:val="00534B8F"/>
    <w:rsid w:val="00534E32"/>
    <w:rsid w:val="005358E1"/>
    <w:rsid w:val="00536454"/>
    <w:rsid w:val="005373F6"/>
    <w:rsid w:val="0053761A"/>
    <w:rsid w:val="00540418"/>
    <w:rsid w:val="005412EB"/>
    <w:rsid w:val="00541751"/>
    <w:rsid w:val="00542702"/>
    <w:rsid w:val="00543451"/>
    <w:rsid w:val="00544127"/>
    <w:rsid w:val="0054494C"/>
    <w:rsid w:val="00545048"/>
    <w:rsid w:val="00545C56"/>
    <w:rsid w:val="00545CF7"/>
    <w:rsid w:val="005460AF"/>
    <w:rsid w:val="00546398"/>
    <w:rsid w:val="00546626"/>
    <w:rsid w:val="005469BE"/>
    <w:rsid w:val="00547566"/>
    <w:rsid w:val="00547DAE"/>
    <w:rsid w:val="0055013D"/>
    <w:rsid w:val="00551031"/>
    <w:rsid w:val="00551823"/>
    <w:rsid w:val="00551F50"/>
    <w:rsid w:val="00552283"/>
    <w:rsid w:val="005536E2"/>
    <w:rsid w:val="0055541D"/>
    <w:rsid w:val="00555AE4"/>
    <w:rsid w:val="00555F29"/>
    <w:rsid w:val="00560155"/>
    <w:rsid w:val="005603E0"/>
    <w:rsid w:val="005603F4"/>
    <w:rsid w:val="00560584"/>
    <w:rsid w:val="005605FA"/>
    <w:rsid w:val="00560966"/>
    <w:rsid w:val="00560AE0"/>
    <w:rsid w:val="0056194C"/>
    <w:rsid w:val="0056233A"/>
    <w:rsid w:val="00562FD4"/>
    <w:rsid w:val="00563314"/>
    <w:rsid w:val="00563443"/>
    <w:rsid w:val="0056385F"/>
    <w:rsid w:val="005644BA"/>
    <w:rsid w:val="005647F2"/>
    <w:rsid w:val="00564AB4"/>
    <w:rsid w:val="005658D1"/>
    <w:rsid w:val="00565F60"/>
    <w:rsid w:val="00566297"/>
    <w:rsid w:val="0056711B"/>
    <w:rsid w:val="005701FF"/>
    <w:rsid w:val="005703BD"/>
    <w:rsid w:val="005703E5"/>
    <w:rsid w:val="00570E90"/>
    <w:rsid w:val="005718D6"/>
    <w:rsid w:val="00572E9D"/>
    <w:rsid w:val="00573695"/>
    <w:rsid w:val="00574139"/>
    <w:rsid w:val="00574CC6"/>
    <w:rsid w:val="00575D15"/>
    <w:rsid w:val="005760DA"/>
    <w:rsid w:val="00576513"/>
    <w:rsid w:val="005765E2"/>
    <w:rsid w:val="0057680C"/>
    <w:rsid w:val="0057683C"/>
    <w:rsid w:val="00576E47"/>
    <w:rsid w:val="005770CE"/>
    <w:rsid w:val="00577205"/>
    <w:rsid w:val="005774F6"/>
    <w:rsid w:val="00577688"/>
    <w:rsid w:val="0058084D"/>
    <w:rsid w:val="0058085A"/>
    <w:rsid w:val="00580E98"/>
    <w:rsid w:val="00581BF1"/>
    <w:rsid w:val="00581C60"/>
    <w:rsid w:val="00583A92"/>
    <w:rsid w:val="005846A5"/>
    <w:rsid w:val="0058479B"/>
    <w:rsid w:val="005847CD"/>
    <w:rsid w:val="005850A1"/>
    <w:rsid w:val="00585370"/>
    <w:rsid w:val="0058574F"/>
    <w:rsid w:val="00585976"/>
    <w:rsid w:val="00585B2A"/>
    <w:rsid w:val="00585ECA"/>
    <w:rsid w:val="005860DD"/>
    <w:rsid w:val="00586112"/>
    <w:rsid w:val="00586DEE"/>
    <w:rsid w:val="0058732A"/>
    <w:rsid w:val="00587706"/>
    <w:rsid w:val="00587A36"/>
    <w:rsid w:val="00587E8C"/>
    <w:rsid w:val="00590639"/>
    <w:rsid w:val="00590E42"/>
    <w:rsid w:val="005919F1"/>
    <w:rsid w:val="0059201B"/>
    <w:rsid w:val="00592991"/>
    <w:rsid w:val="00592AC6"/>
    <w:rsid w:val="0059310B"/>
    <w:rsid w:val="005937F2"/>
    <w:rsid w:val="0059393F"/>
    <w:rsid w:val="00594020"/>
    <w:rsid w:val="005945A5"/>
    <w:rsid w:val="00594904"/>
    <w:rsid w:val="00594920"/>
    <w:rsid w:val="00595E98"/>
    <w:rsid w:val="00596294"/>
    <w:rsid w:val="005971FC"/>
    <w:rsid w:val="0059721C"/>
    <w:rsid w:val="00597900"/>
    <w:rsid w:val="005A01C0"/>
    <w:rsid w:val="005A0713"/>
    <w:rsid w:val="005A1905"/>
    <w:rsid w:val="005A19ED"/>
    <w:rsid w:val="005A2026"/>
    <w:rsid w:val="005A2885"/>
    <w:rsid w:val="005A337F"/>
    <w:rsid w:val="005A3D73"/>
    <w:rsid w:val="005A41A4"/>
    <w:rsid w:val="005A41D3"/>
    <w:rsid w:val="005A46F4"/>
    <w:rsid w:val="005A4DE4"/>
    <w:rsid w:val="005A4FB1"/>
    <w:rsid w:val="005A5B40"/>
    <w:rsid w:val="005A5E7D"/>
    <w:rsid w:val="005A7297"/>
    <w:rsid w:val="005B0070"/>
    <w:rsid w:val="005B00D0"/>
    <w:rsid w:val="005B085A"/>
    <w:rsid w:val="005B1500"/>
    <w:rsid w:val="005B1766"/>
    <w:rsid w:val="005B2826"/>
    <w:rsid w:val="005B2CCA"/>
    <w:rsid w:val="005B3544"/>
    <w:rsid w:val="005B417C"/>
    <w:rsid w:val="005B4757"/>
    <w:rsid w:val="005B4C38"/>
    <w:rsid w:val="005B523A"/>
    <w:rsid w:val="005B53F4"/>
    <w:rsid w:val="005B5579"/>
    <w:rsid w:val="005B5753"/>
    <w:rsid w:val="005B692B"/>
    <w:rsid w:val="005B6B0E"/>
    <w:rsid w:val="005B755C"/>
    <w:rsid w:val="005C03C5"/>
    <w:rsid w:val="005C073D"/>
    <w:rsid w:val="005C10E3"/>
    <w:rsid w:val="005C12F5"/>
    <w:rsid w:val="005C1582"/>
    <w:rsid w:val="005C2107"/>
    <w:rsid w:val="005C2337"/>
    <w:rsid w:val="005C2ACF"/>
    <w:rsid w:val="005C2EB2"/>
    <w:rsid w:val="005C37B9"/>
    <w:rsid w:val="005C39E3"/>
    <w:rsid w:val="005C4086"/>
    <w:rsid w:val="005C4255"/>
    <w:rsid w:val="005C43B1"/>
    <w:rsid w:val="005C489C"/>
    <w:rsid w:val="005C50E3"/>
    <w:rsid w:val="005C51DE"/>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E9D"/>
    <w:rsid w:val="005D2F6E"/>
    <w:rsid w:val="005D3171"/>
    <w:rsid w:val="005D3A4E"/>
    <w:rsid w:val="005D3B1B"/>
    <w:rsid w:val="005D4712"/>
    <w:rsid w:val="005D4C4D"/>
    <w:rsid w:val="005D4E64"/>
    <w:rsid w:val="005D5618"/>
    <w:rsid w:val="005D684D"/>
    <w:rsid w:val="005D724D"/>
    <w:rsid w:val="005D7666"/>
    <w:rsid w:val="005D7692"/>
    <w:rsid w:val="005D7ACB"/>
    <w:rsid w:val="005D7FB3"/>
    <w:rsid w:val="005E00FC"/>
    <w:rsid w:val="005E03E4"/>
    <w:rsid w:val="005E0895"/>
    <w:rsid w:val="005E0945"/>
    <w:rsid w:val="005E0BB0"/>
    <w:rsid w:val="005E0CBE"/>
    <w:rsid w:val="005E0F67"/>
    <w:rsid w:val="005E104D"/>
    <w:rsid w:val="005E1E24"/>
    <w:rsid w:val="005E2428"/>
    <w:rsid w:val="005E3072"/>
    <w:rsid w:val="005E333B"/>
    <w:rsid w:val="005E393E"/>
    <w:rsid w:val="005E5AB1"/>
    <w:rsid w:val="005E5F42"/>
    <w:rsid w:val="005E72F4"/>
    <w:rsid w:val="005E7466"/>
    <w:rsid w:val="005E77A0"/>
    <w:rsid w:val="005F02B2"/>
    <w:rsid w:val="005F12B3"/>
    <w:rsid w:val="005F13D3"/>
    <w:rsid w:val="005F1590"/>
    <w:rsid w:val="005F28A5"/>
    <w:rsid w:val="005F2CDE"/>
    <w:rsid w:val="005F30D8"/>
    <w:rsid w:val="005F350E"/>
    <w:rsid w:val="005F36DE"/>
    <w:rsid w:val="005F37E1"/>
    <w:rsid w:val="005F42B5"/>
    <w:rsid w:val="005F4C3D"/>
    <w:rsid w:val="005F56C7"/>
    <w:rsid w:val="005F62EB"/>
    <w:rsid w:val="0060048D"/>
    <w:rsid w:val="0060078E"/>
    <w:rsid w:val="00600A80"/>
    <w:rsid w:val="00600D2C"/>
    <w:rsid w:val="00601755"/>
    <w:rsid w:val="00601DEA"/>
    <w:rsid w:val="006024F1"/>
    <w:rsid w:val="00602F67"/>
    <w:rsid w:val="00603085"/>
    <w:rsid w:val="00604973"/>
    <w:rsid w:val="006055F5"/>
    <w:rsid w:val="0060592C"/>
    <w:rsid w:val="00606323"/>
    <w:rsid w:val="00606668"/>
    <w:rsid w:val="0060667C"/>
    <w:rsid w:val="00606A7A"/>
    <w:rsid w:val="00606C84"/>
    <w:rsid w:val="00606C9E"/>
    <w:rsid w:val="00606F5B"/>
    <w:rsid w:val="006072D1"/>
    <w:rsid w:val="006103E2"/>
    <w:rsid w:val="00610D5E"/>
    <w:rsid w:val="00611C6C"/>
    <w:rsid w:val="00611C8B"/>
    <w:rsid w:val="00612836"/>
    <w:rsid w:val="00612DFB"/>
    <w:rsid w:val="00612E3D"/>
    <w:rsid w:val="006130F7"/>
    <w:rsid w:val="0061312D"/>
    <w:rsid w:val="006136A9"/>
    <w:rsid w:val="00613DB0"/>
    <w:rsid w:val="0061414E"/>
    <w:rsid w:val="00614D82"/>
    <w:rsid w:val="006151EC"/>
    <w:rsid w:val="0061690B"/>
    <w:rsid w:val="00616A55"/>
    <w:rsid w:val="00616FB4"/>
    <w:rsid w:val="006173E5"/>
    <w:rsid w:val="0061792F"/>
    <w:rsid w:val="006179EB"/>
    <w:rsid w:val="00617F09"/>
    <w:rsid w:val="0062058B"/>
    <w:rsid w:val="0062089C"/>
    <w:rsid w:val="006209A1"/>
    <w:rsid w:val="0062110F"/>
    <w:rsid w:val="0062184F"/>
    <w:rsid w:val="006218D1"/>
    <w:rsid w:val="00621C3F"/>
    <w:rsid w:val="00623121"/>
    <w:rsid w:val="00623225"/>
    <w:rsid w:val="00623EA3"/>
    <w:rsid w:val="00624B3C"/>
    <w:rsid w:val="00624C29"/>
    <w:rsid w:val="006252D6"/>
    <w:rsid w:val="00625514"/>
    <w:rsid w:val="0062559E"/>
    <w:rsid w:val="006255DC"/>
    <w:rsid w:val="00625A09"/>
    <w:rsid w:val="00625EBB"/>
    <w:rsid w:val="00626768"/>
    <w:rsid w:val="00626DE7"/>
    <w:rsid w:val="00626E7F"/>
    <w:rsid w:val="00627506"/>
    <w:rsid w:val="006279EE"/>
    <w:rsid w:val="00627B7F"/>
    <w:rsid w:val="00627D82"/>
    <w:rsid w:val="00627DE4"/>
    <w:rsid w:val="00627F30"/>
    <w:rsid w:val="00630034"/>
    <w:rsid w:val="006301C9"/>
    <w:rsid w:val="00630488"/>
    <w:rsid w:val="00631166"/>
    <w:rsid w:val="006317F1"/>
    <w:rsid w:val="006318E3"/>
    <w:rsid w:val="00631DD3"/>
    <w:rsid w:val="0063208F"/>
    <w:rsid w:val="006321BE"/>
    <w:rsid w:val="0063252C"/>
    <w:rsid w:val="0063348A"/>
    <w:rsid w:val="006343A4"/>
    <w:rsid w:val="00634DE2"/>
    <w:rsid w:val="00635157"/>
    <w:rsid w:val="00635300"/>
    <w:rsid w:val="0063536F"/>
    <w:rsid w:val="006353D5"/>
    <w:rsid w:val="0063571F"/>
    <w:rsid w:val="0063606C"/>
    <w:rsid w:val="00636DB9"/>
    <w:rsid w:val="006378AB"/>
    <w:rsid w:val="0063792C"/>
    <w:rsid w:val="00637937"/>
    <w:rsid w:val="00640302"/>
    <w:rsid w:val="006405EE"/>
    <w:rsid w:val="00640ACB"/>
    <w:rsid w:val="00641486"/>
    <w:rsid w:val="006415C9"/>
    <w:rsid w:val="00641C88"/>
    <w:rsid w:val="00642048"/>
    <w:rsid w:val="006428AD"/>
    <w:rsid w:val="00642A7A"/>
    <w:rsid w:val="006443A3"/>
    <w:rsid w:val="00644875"/>
    <w:rsid w:val="00644E1E"/>
    <w:rsid w:val="00644FD6"/>
    <w:rsid w:val="00645A2C"/>
    <w:rsid w:val="00645F73"/>
    <w:rsid w:val="00645FF8"/>
    <w:rsid w:val="0064637B"/>
    <w:rsid w:val="006469A2"/>
    <w:rsid w:val="00647ACB"/>
    <w:rsid w:val="00647B80"/>
    <w:rsid w:val="006501FB"/>
    <w:rsid w:val="006505BB"/>
    <w:rsid w:val="00650FF8"/>
    <w:rsid w:val="00651DB7"/>
    <w:rsid w:val="00652686"/>
    <w:rsid w:val="00652CE7"/>
    <w:rsid w:val="00653754"/>
    <w:rsid w:val="0065395D"/>
    <w:rsid w:val="006549F5"/>
    <w:rsid w:val="006556FF"/>
    <w:rsid w:val="006558AC"/>
    <w:rsid w:val="00655C24"/>
    <w:rsid w:val="00656DEB"/>
    <w:rsid w:val="006570D4"/>
    <w:rsid w:val="0065726C"/>
    <w:rsid w:val="00657FA5"/>
    <w:rsid w:val="00660236"/>
    <w:rsid w:val="00660243"/>
    <w:rsid w:val="00660525"/>
    <w:rsid w:val="00661EAB"/>
    <w:rsid w:val="00662DD1"/>
    <w:rsid w:val="00662FE7"/>
    <w:rsid w:val="006640ED"/>
    <w:rsid w:val="00664640"/>
    <w:rsid w:val="00664EAE"/>
    <w:rsid w:val="00665727"/>
    <w:rsid w:val="00665AB4"/>
    <w:rsid w:val="00665B42"/>
    <w:rsid w:val="00665E51"/>
    <w:rsid w:val="00665EC6"/>
    <w:rsid w:val="006673F2"/>
    <w:rsid w:val="006676F7"/>
    <w:rsid w:val="006710F0"/>
    <w:rsid w:val="0067124E"/>
    <w:rsid w:val="006720A5"/>
    <w:rsid w:val="00672524"/>
    <w:rsid w:val="00672AE9"/>
    <w:rsid w:val="00672B7B"/>
    <w:rsid w:val="00672D0C"/>
    <w:rsid w:val="00673191"/>
    <w:rsid w:val="006739C2"/>
    <w:rsid w:val="006752BE"/>
    <w:rsid w:val="0067554F"/>
    <w:rsid w:val="006757E0"/>
    <w:rsid w:val="00675ECC"/>
    <w:rsid w:val="006762A1"/>
    <w:rsid w:val="00676772"/>
    <w:rsid w:val="00676EEF"/>
    <w:rsid w:val="00677282"/>
    <w:rsid w:val="00677C5A"/>
    <w:rsid w:val="006803D7"/>
    <w:rsid w:val="006806D0"/>
    <w:rsid w:val="00681AF6"/>
    <w:rsid w:val="00681D1E"/>
    <w:rsid w:val="00681F15"/>
    <w:rsid w:val="006824AD"/>
    <w:rsid w:val="00683028"/>
    <w:rsid w:val="00683409"/>
    <w:rsid w:val="0068632B"/>
    <w:rsid w:val="00686763"/>
    <w:rsid w:val="00686A57"/>
    <w:rsid w:val="00686BEC"/>
    <w:rsid w:val="0068717B"/>
    <w:rsid w:val="00690274"/>
    <w:rsid w:val="00690A68"/>
    <w:rsid w:val="00690FBF"/>
    <w:rsid w:val="006911F7"/>
    <w:rsid w:val="006916FE"/>
    <w:rsid w:val="0069227C"/>
    <w:rsid w:val="00692670"/>
    <w:rsid w:val="00694234"/>
    <w:rsid w:val="00695205"/>
    <w:rsid w:val="006959D9"/>
    <w:rsid w:val="00695AB5"/>
    <w:rsid w:val="00695C2A"/>
    <w:rsid w:val="006964AB"/>
    <w:rsid w:val="006967A1"/>
    <w:rsid w:val="00697BCF"/>
    <w:rsid w:val="006A008E"/>
    <w:rsid w:val="006A0123"/>
    <w:rsid w:val="006A0911"/>
    <w:rsid w:val="006A0D04"/>
    <w:rsid w:val="006A173A"/>
    <w:rsid w:val="006A235B"/>
    <w:rsid w:val="006A27B3"/>
    <w:rsid w:val="006A28C4"/>
    <w:rsid w:val="006A2EC0"/>
    <w:rsid w:val="006A3767"/>
    <w:rsid w:val="006A3921"/>
    <w:rsid w:val="006A3DBA"/>
    <w:rsid w:val="006A3DC0"/>
    <w:rsid w:val="006A42D5"/>
    <w:rsid w:val="006A463D"/>
    <w:rsid w:val="006A4F15"/>
    <w:rsid w:val="006A519E"/>
    <w:rsid w:val="006A523E"/>
    <w:rsid w:val="006A60B8"/>
    <w:rsid w:val="006A6270"/>
    <w:rsid w:val="006A6385"/>
    <w:rsid w:val="006A6588"/>
    <w:rsid w:val="006A6C65"/>
    <w:rsid w:val="006A7373"/>
    <w:rsid w:val="006A7E6A"/>
    <w:rsid w:val="006B06CE"/>
    <w:rsid w:val="006B0A3F"/>
    <w:rsid w:val="006B1A1A"/>
    <w:rsid w:val="006B1F6E"/>
    <w:rsid w:val="006B1FD6"/>
    <w:rsid w:val="006B22C3"/>
    <w:rsid w:val="006B34E9"/>
    <w:rsid w:val="006B3883"/>
    <w:rsid w:val="006B40FB"/>
    <w:rsid w:val="006B4199"/>
    <w:rsid w:val="006B4466"/>
    <w:rsid w:val="006B590A"/>
    <w:rsid w:val="006B5ADB"/>
    <w:rsid w:val="006B5BA5"/>
    <w:rsid w:val="006B6672"/>
    <w:rsid w:val="006B6886"/>
    <w:rsid w:val="006B6B2C"/>
    <w:rsid w:val="006B6C07"/>
    <w:rsid w:val="006B7487"/>
    <w:rsid w:val="006B749D"/>
    <w:rsid w:val="006B7B92"/>
    <w:rsid w:val="006B7C38"/>
    <w:rsid w:val="006C1BDE"/>
    <w:rsid w:val="006C250C"/>
    <w:rsid w:val="006C27BB"/>
    <w:rsid w:val="006C2806"/>
    <w:rsid w:val="006C3230"/>
    <w:rsid w:val="006C399A"/>
    <w:rsid w:val="006C4DDC"/>
    <w:rsid w:val="006C516C"/>
    <w:rsid w:val="006C6F52"/>
    <w:rsid w:val="006C73D2"/>
    <w:rsid w:val="006C7A60"/>
    <w:rsid w:val="006C7CC6"/>
    <w:rsid w:val="006D0EB0"/>
    <w:rsid w:val="006D0F32"/>
    <w:rsid w:val="006D1489"/>
    <w:rsid w:val="006D1A68"/>
    <w:rsid w:val="006D2184"/>
    <w:rsid w:val="006D231B"/>
    <w:rsid w:val="006D240E"/>
    <w:rsid w:val="006D270D"/>
    <w:rsid w:val="006D2718"/>
    <w:rsid w:val="006D36E5"/>
    <w:rsid w:val="006D45E4"/>
    <w:rsid w:val="006D46BC"/>
    <w:rsid w:val="006D4BE3"/>
    <w:rsid w:val="006D5CBF"/>
    <w:rsid w:val="006D5CF6"/>
    <w:rsid w:val="006D6DA8"/>
    <w:rsid w:val="006D726D"/>
    <w:rsid w:val="006D737D"/>
    <w:rsid w:val="006D7394"/>
    <w:rsid w:val="006D7586"/>
    <w:rsid w:val="006E0FC0"/>
    <w:rsid w:val="006E119D"/>
    <w:rsid w:val="006E1406"/>
    <w:rsid w:val="006E1ABD"/>
    <w:rsid w:val="006E1B8E"/>
    <w:rsid w:val="006E2360"/>
    <w:rsid w:val="006E3DA9"/>
    <w:rsid w:val="006E40EF"/>
    <w:rsid w:val="006E4468"/>
    <w:rsid w:val="006E4A95"/>
    <w:rsid w:val="006E523D"/>
    <w:rsid w:val="006E5E3D"/>
    <w:rsid w:val="006E608F"/>
    <w:rsid w:val="006E6162"/>
    <w:rsid w:val="006E62D1"/>
    <w:rsid w:val="006E6C24"/>
    <w:rsid w:val="006E7107"/>
    <w:rsid w:val="006F038D"/>
    <w:rsid w:val="006F0AF9"/>
    <w:rsid w:val="006F0F86"/>
    <w:rsid w:val="006F13A4"/>
    <w:rsid w:val="006F13B9"/>
    <w:rsid w:val="006F1785"/>
    <w:rsid w:val="006F1808"/>
    <w:rsid w:val="006F18EE"/>
    <w:rsid w:val="006F1920"/>
    <w:rsid w:val="006F1A9D"/>
    <w:rsid w:val="006F1F62"/>
    <w:rsid w:val="006F2151"/>
    <w:rsid w:val="006F2848"/>
    <w:rsid w:val="006F2C09"/>
    <w:rsid w:val="006F3114"/>
    <w:rsid w:val="006F4766"/>
    <w:rsid w:val="006F49D6"/>
    <w:rsid w:val="006F4E2A"/>
    <w:rsid w:val="006F4E43"/>
    <w:rsid w:val="006F53E7"/>
    <w:rsid w:val="006F57A7"/>
    <w:rsid w:val="006F5E5A"/>
    <w:rsid w:val="006F655A"/>
    <w:rsid w:val="006F6FA7"/>
    <w:rsid w:val="006F7499"/>
    <w:rsid w:val="006F7709"/>
    <w:rsid w:val="006F7C50"/>
    <w:rsid w:val="00700046"/>
    <w:rsid w:val="00701719"/>
    <w:rsid w:val="00702841"/>
    <w:rsid w:val="00703DE9"/>
    <w:rsid w:val="00703EAF"/>
    <w:rsid w:val="0070481D"/>
    <w:rsid w:val="00704FBD"/>
    <w:rsid w:val="00705959"/>
    <w:rsid w:val="00705E1A"/>
    <w:rsid w:val="00706A48"/>
    <w:rsid w:val="00710233"/>
    <w:rsid w:val="00710546"/>
    <w:rsid w:val="00711118"/>
    <w:rsid w:val="007115DA"/>
    <w:rsid w:val="0071223B"/>
    <w:rsid w:val="00712B04"/>
    <w:rsid w:val="0071312A"/>
    <w:rsid w:val="007145EC"/>
    <w:rsid w:val="00714806"/>
    <w:rsid w:val="0071544D"/>
    <w:rsid w:val="0071546F"/>
    <w:rsid w:val="00715B39"/>
    <w:rsid w:val="00715C23"/>
    <w:rsid w:val="0071622B"/>
    <w:rsid w:val="0071668A"/>
    <w:rsid w:val="0071737C"/>
    <w:rsid w:val="00717386"/>
    <w:rsid w:val="0071740D"/>
    <w:rsid w:val="007175B0"/>
    <w:rsid w:val="00717E94"/>
    <w:rsid w:val="007215BE"/>
    <w:rsid w:val="007216F9"/>
    <w:rsid w:val="00721731"/>
    <w:rsid w:val="007221F5"/>
    <w:rsid w:val="007224AE"/>
    <w:rsid w:val="007229B5"/>
    <w:rsid w:val="00722D1A"/>
    <w:rsid w:val="00722ED6"/>
    <w:rsid w:val="0072350E"/>
    <w:rsid w:val="00723539"/>
    <w:rsid w:val="00723DDE"/>
    <w:rsid w:val="00724CFE"/>
    <w:rsid w:val="0072549A"/>
    <w:rsid w:val="00725728"/>
    <w:rsid w:val="00725EB1"/>
    <w:rsid w:val="0072654D"/>
    <w:rsid w:val="00726963"/>
    <w:rsid w:val="00731765"/>
    <w:rsid w:val="007317D9"/>
    <w:rsid w:val="0073183E"/>
    <w:rsid w:val="00731A2F"/>
    <w:rsid w:val="00731AE9"/>
    <w:rsid w:val="00731CA8"/>
    <w:rsid w:val="00731EE4"/>
    <w:rsid w:val="00732832"/>
    <w:rsid w:val="00732E5B"/>
    <w:rsid w:val="00732F6E"/>
    <w:rsid w:val="007333F1"/>
    <w:rsid w:val="00733C3A"/>
    <w:rsid w:val="00733EEF"/>
    <w:rsid w:val="00734265"/>
    <w:rsid w:val="00734333"/>
    <w:rsid w:val="0073436B"/>
    <w:rsid w:val="0073460E"/>
    <w:rsid w:val="00734A17"/>
    <w:rsid w:val="00734AA3"/>
    <w:rsid w:val="00735508"/>
    <w:rsid w:val="007370A1"/>
    <w:rsid w:val="007373F5"/>
    <w:rsid w:val="0073776C"/>
    <w:rsid w:val="00737884"/>
    <w:rsid w:val="0074095B"/>
    <w:rsid w:val="00741CF6"/>
    <w:rsid w:val="00741F1B"/>
    <w:rsid w:val="00742382"/>
    <w:rsid w:val="0074249F"/>
    <w:rsid w:val="007428B6"/>
    <w:rsid w:val="00742B8D"/>
    <w:rsid w:val="0074379D"/>
    <w:rsid w:val="00744257"/>
    <w:rsid w:val="007454BB"/>
    <w:rsid w:val="00746FA2"/>
    <w:rsid w:val="0074719C"/>
    <w:rsid w:val="00747209"/>
    <w:rsid w:val="00747C65"/>
    <w:rsid w:val="00747F36"/>
    <w:rsid w:val="00750383"/>
    <w:rsid w:val="00750451"/>
    <w:rsid w:val="00750C98"/>
    <w:rsid w:val="00750E39"/>
    <w:rsid w:val="00750F60"/>
    <w:rsid w:val="007510E4"/>
    <w:rsid w:val="007510F9"/>
    <w:rsid w:val="00751442"/>
    <w:rsid w:val="0075157C"/>
    <w:rsid w:val="007532F2"/>
    <w:rsid w:val="007534E8"/>
    <w:rsid w:val="00753616"/>
    <w:rsid w:val="00753A77"/>
    <w:rsid w:val="00753C26"/>
    <w:rsid w:val="00754391"/>
    <w:rsid w:val="007544BF"/>
    <w:rsid w:val="007545DC"/>
    <w:rsid w:val="007550C6"/>
    <w:rsid w:val="007563C3"/>
    <w:rsid w:val="007563EB"/>
    <w:rsid w:val="00756466"/>
    <w:rsid w:val="007570D5"/>
    <w:rsid w:val="007604B2"/>
    <w:rsid w:val="00760609"/>
    <w:rsid w:val="00761019"/>
    <w:rsid w:val="00761B5C"/>
    <w:rsid w:val="00761EE4"/>
    <w:rsid w:val="0076319C"/>
    <w:rsid w:val="007643D8"/>
    <w:rsid w:val="00764490"/>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5AA3"/>
    <w:rsid w:val="0077624E"/>
    <w:rsid w:val="007767B1"/>
    <w:rsid w:val="00776BDC"/>
    <w:rsid w:val="007770C3"/>
    <w:rsid w:val="00777852"/>
    <w:rsid w:val="00780AFE"/>
    <w:rsid w:val="00782999"/>
    <w:rsid w:val="00782D3C"/>
    <w:rsid w:val="00783499"/>
    <w:rsid w:val="007837FD"/>
    <w:rsid w:val="00783B63"/>
    <w:rsid w:val="00783C2B"/>
    <w:rsid w:val="007841AC"/>
    <w:rsid w:val="0078463C"/>
    <w:rsid w:val="00784A30"/>
    <w:rsid w:val="007851D3"/>
    <w:rsid w:val="00785850"/>
    <w:rsid w:val="00785A07"/>
    <w:rsid w:val="007860E3"/>
    <w:rsid w:val="00786D31"/>
    <w:rsid w:val="00786D8D"/>
    <w:rsid w:val="007879C1"/>
    <w:rsid w:val="007879E1"/>
    <w:rsid w:val="00787A23"/>
    <w:rsid w:val="007905E9"/>
    <w:rsid w:val="00790AD6"/>
    <w:rsid w:val="00790DCE"/>
    <w:rsid w:val="007913D7"/>
    <w:rsid w:val="007914F1"/>
    <w:rsid w:val="0079151A"/>
    <w:rsid w:val="00791556"/>
    <w:rsid w:val="007917CD"/>
    <w:rsid w:val="00791CB7"/>
    <w:rsid w:val="00791D47"/>
    <w:rsid w:val="007920AB"/>
    <w:rsid w:val="0079219A"/>
    <w:rsid w:val="00793369"/>
    <w:rsid w:val="0079363A"/>
    <w:rsid w:val="00795849"/>
    <w:rsid w:val="00796056"/>
    <w:rsid w:val="0079626F"/>
    <w:rsid w:val="00796382"/>
    <w:rsid w:val="00796E6E"/>
    <w:rsid w:val="00797461"/>
    <w:rsid w:val="0079765F"/>
    <w:rsid w:val="0079770C"/>
    <w:rsid w:val="007977B6"/>
    <w:rsid w:val="00797954"/>
    <w:rsid w:val="00797AD3"/>
    <w:rsid w:val="007A0735"/>
    <w:rsid w:val="007A1399"/>
    <w:rsid w:val="007A14F2"/>
    <w:rsid w:val="007A312F"/>
    <w:rsid w:val="007A31B0"/>
    <w:rsid w:val="007A3240"/>
    <w:rsid w:val="007A35CA"/>
    <w:rsid w:val="007A361E"/>
    <w:rsid w:val="007A3A89"/>
    <w:rsid w:val="007A40AA"/>
    <w:rsid w:val="007A428D"/>
    <w:rsid w:val="007A4571"/>
    <w:rsid w:val="007A4728"/>
    <w:rsid w:val="007A4730"/>
    <w:rsid w:val="007A4D30"/>
    <w:rsid w:val="007A51E1"/>
    <w:rsid w:val="007A59B7"/>
    <w:rsid w:val="007A5CDA"/>
    <w:rsid w:val="007A60E7"/>
    <w:rsid w:val="007A62BD"/>
    <w:rsid w:val="007A6402"/>
    <w:rsid w:val="007A65EB"/>
    <w:rsid w:val="007A6BC3"/>
    <w:rsid w:val="007A71DF"/>
    <w:rsid w:val="007B12A4"/>
    <w:rsid w:val="007B2BC0"/>
    <w:rsid w:val="007B384E"/>
    <w:rsid w:val="007B3EDE"/>
    <w:rsid w:val="007B40EB"/>
    <w:rsid w:val="007B460A"/>
    <w:rsid w:val="007B47ED"/>
    <w:rsid w:val="007B4D9C"/>
    <w:rsid w:val="007B5785"/>
    <w:rsid w:val="007B5AAF"/>
    <w:rsid w:val="007B5DCC"/>
    <w:rsid w:val="007B5EDA"/>
    <w:rsid w:val="007B6236"/>
    <w:rsid w:val="007B7019"/>
    <w:rsid w:val="007B7060"/>
    <w:rsid w:val="007B7181"/>
    <w:rsid w:val="007B7D1C"/>
    <w:rsid w:val="007C002A"/>
    <w:rsid w:val="007C077B"/>
    <w:rsid w:val="007C0C52"/>
    <w:rsid w:val="007C2277"/>
    <w:rsid w:val="007C2792"/>
    <w:rsid w:val="007C2EF8"/>
    <w:rsid w:val="007C4004"/>
    <w:rsid w:val="007C4758"/>
    <w:rsid w:val="007C563E"/>
    <w:rsid w:val="007C5650"/>
    <w:rsid w:val="007C567F"/>
    <w:rsid w:val="007C58AC"/>
    <w:rsid w:val="007C6338"/>
    <w:rsid w:val="007C6B71"/>
    <w:rsid w:val="007D04CE"/>
    <w:rsid w:val="007D1708"/>
    <w:rsid w:val="007D1755"/>
    <w:rsid w:val="007D17F4"/>
    <w:rsid w:val="007D2982"/>
    <w:rsid w:val="007D3A89"/>
    <w:rsid w:val="007D3D7E"/>
    <w:rsid w:val="007D41CB"/>
    <w:rsid w:val="007D447D"/>
    <w:rsid w:val="007D449A"/>
    <w:rsid w:val="007D4573"/>
    <w:rsid w:val="007D484C"/>
    <w:rsid w:val="007D56A7"/>
    <w:rsid w:val="007D5BF9"/>
    <w:rsid w:val="007D5CBF"/>
    <w:rsid w:val="007D62BC"/>
    <w:rsid w:val="007D62C4"/>
    <w:rsid w:val="007D6EBA"/>
    <w:rsid w:val="007D7929"/>
    <w:rsid w:val="007E07F1"/>
    <w:rsid w:val="007E0C5C"/>
    <w:rsid w:val="007E0D95"/>
    <w:rsid w:val="007E16AF"/>
    <w:rsid w:val="007E17A7"/>
    <w:rsid w:val="007E181E"/>
    <w:rsid w:val="007E2786"/>
    <w:rsid w:val="007E29CD"/>
    <w:rsid w:val="007E2D9A"/>
    <w:rsid w:val="007E344E"/>
    <w:rsid w:val="007E35BA"/>
    <w:rsid w:val="007E4263"/>
    <w:rsid w:val="007E43F4"/>
    <w:rsid w:val="007E449F"/>
    <w:rsid w:val="007E4532"/>
    <w:rsid w:val="007E48A6"/>
    <w:rsid w:val="007E48EF"/>
    <w:rsid w:val="007E4A9E"/>
    <w:rsid w:val="007E6186"/>
    <w:rsid w:val="007E6374"/>
    <w:rsid w:val="007E66C1"/>
    <w:rsid w:val="007E7007"/>
    <w:rsid w:val="007E71FF"/>
    <w:rsid w:val="007E7278"/>
    <w:rsid w:val="007F10C4"/>
    <w:rsid w:val="007F1120"/>
    <w:rsid w:val="007F13C9"/>
    <w:rsid w:val="007F1BC6"/>
    <w:rsid w:val="007F2170"/>
    <w:rsid w:val="007F3308"/>
    <w:rsid w:val="007F3A65"/>
    <w:rsid w:val="007F3EDC"/>
    <w:rsid w:val="007F5577"/>
    <w:rsid w:val="007F5839"/>
    <w:rsid w:val="007F605E"/>
    <w:rsid w:val="007F6323"/>
    <w:rsid w:val="007F63E4"/>
    <w:rsid w:val="007F67C4"/>
    <w:rsid w:val="007F69CC"/>
    <w:rsid w:val="007F6EAD"/>
    <w:rsid w:val="007F7447"/>
    <w:rsid w:val="0080062F"/>
    <w:rsid w:val="00800C3C"/>
    <w:rsid w:val="00801381"/>
    <w:rsid w:val="0080184D"/>
    <w:rsid w:val="00801890"/>
    <w:rsid w:val="008018EA"/>
    <w:rsid w:val="00802862"/>
    <w:rsid w:val="00802D76"/>
    <w:rsid w:val="008035BF"/>
    <w:rsid w:val="008036A0"/>
    <w:rsid w:val="00803FF5"/>
    <w:rsid w:val="008044CE"/>
    <w:rsid w:val="00804CF2"/>
    <w:rsid w:val="00804EDB"/>
    <w:rsid w:val="0080503F"/>
    <w:rsid w:val="008056E2"/>
    <w:rsid w:val="008106B2"/>
    <w:rsid w:val="008115A9"/>
    <w:rsid w:val="008116C1"/>
    <w:rsid w:val="008118ED"/>
    <w:rsid w:val="00811A0D"/>
    <w:rsid w:val="00812C6A"/>
    <w:rsid w:val="00813C15"/>
    <w:rsid w:val="008148F3"/>
    <w:rsid w:val="0081499C"/>
    <w:rsid w:val="00814AE5"/>
    <w:rsid w:val="00814C50"/>
    <w:rsid w:val="00814E12"/>
    <w:rsid w:val="008151C3"/>
    <w:rsid w:val="00815DF9"/>
    <w:rsid w:val="008164AE"/>
    <w:rsid w:val="00817123"/>
    <w:rsid w:val="00817910"/>
    <w:rsid w:val="0082026A"/>
    <w:rsid w:val="00820E4A"/>
    <w:rsid w:val="008239B0"/>
    <w:rsid w:val="008254D7"/>
    <w:rsid w:val="00825DD5"/>
    <w:rsid w:val="00826168"/>
    <w:rsid w:val="00826C42"/>
    <w:rsid w:val="00826DD4"/>
    <w:rsid w:val="008271E3"/>
    <w:rsid w:val="008273DB"/>
    <w:rsid w:val="008279FB"/>
    <w:rsid w:val="008309EC"/>
    <w:rsid w:val="00830B6D"/>
    <w:rsid w:val="00831011"/>
    <w:rsid w:val="008310B8"/>
    <w:rsid w:val="008318B9"/>
    <w:rsid w:val="00831A49"/>
    <w:rsid w:val="008323DD"/>
    <w:rsid w:val="00832823"/>
    <w:rsid w:val="00832AE6"/>
    <w:rsid w:val="00833033"/>
    <w:rsid w:val="008330B8"/>
    <w:rsid w:val="00833336"/>
    <w:rsid w:val="00834594"/>
    <w:rsid w:val="00834B54"/>
    <w:rsid w:val="00835919"/>
    <w:rsid w:val="00835BB4"/>
    <w:rsid w:val="00836128"/>
    <w:rsid w:val="00836F70"/>
    <w:rsid w:val="00837834"/>
    <w:rsid w:val="008379EE"/>
    <w:rsid w:val="008401F5"/>
    <w:rsid w:val="008407D1"/>
    <w:rsid w:val="00841412"/>
    <w:rsid w:val="00841E7C"/>
    <w:rsid w:val="008420A0"/>
    <w:rsid w:val="008423C4"/>
    <w:rsid w:val="008423FB"/>
    <w:rsid w:val="00842732"/>
    <w:rsid w:val="008427A7"/>
    <w:rsid w:val="00843129"/>
    <w:rsid w:val="00843952"/>
    <w:rsid w:val="008439E1"/>
    <w:rsid w:val="00844397"/>
    <w:rsid w:val="00844AE3"/>
    <w:rsid w:val="00845430"/>
    <w:rsid w:val="00845B5E"/>
    <w:rsid w:val="00845E90"/>
    <w:rsid w:val="00846248"/>
    <w:rsid w:val="00846AA1"/>
    <w:rsid w:val="008475DC"/>
    <w:rsid w:val="00850073"/>
    <w:rsid w:val="00850C7B"/>
    <w:rsid w:val="00850F58"/>
    <w:rsid w:val="008510AE"/>
    <w:rsid w:val="008510CD"/>
    <w:rsid w:val="00851341"/>
    <w:rsid w:val="00851FD8"/>
    <w:rsid w:val="008522FB"/>
    <w:rsid w:val="00852676"/>
    <w:rsid w:val="008533EF"/>
    <w:rsid w:val="00853A11"/>
    <w:rsid w:val="00853D76"/>
    <w:rsid w:val="00853EF8"/>
    <w:rsid w:val="008543A6"/>
    <w:rsid w:val="008543AB"/>
    <w:rsid w:val="008545AC"/>
    <w:rsid w:val="00854601"/>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579F"/>
    <w:rsid w:val="00866411"/>
    <w:rsid w:val="008668E6"/>
    <w:rsid w:val="00867A1F"/>
    <w:rsid w:val="00867BB0"/>
    <w:rsid w:val="00867EDE"/>
    <w:rsid w:val="00870695"/>
    <w:rsid w:val="008716D4"/>
    <w:rsid w:val="0087312A"/>
    <w:rsid w:val="008732A5"/>
    <w:rsid w:val="008739A3"/>
    <w:rsid w:val="00873ED6"/>
    <w:rsid w:val="00873F68"/>
    <w:rsid w:val="00874390"/>
    <w:rsid w:val="008745A8"/>
    <w:rsid w:val="00874B5B"/>
    <w:rsid w:val="00874F9C"/>
    <w:rsid w:val="00875771"/>
    <w:rsid w:val="0087610E"/>
    <w:rsid w:val="0087662F"/>
    <w:rsid w:val="00877388"/>
    <w:rsid w:val="0087762D"/>
    <w:rsid w:val="00877982"/>
    <w:rsid w:val="00877A09"/>
    <w:rsid w:val="00877A1F"/>
    <w:rsid w:val="00877D06"/>
    <w:rsid w:val="00877F33"/>
    <w:rsid w:val="00880E44"/>
    <w:rsid w:val="00881833"/>
    <w:rsid w:val="00881CE1"/>
    <w:rsid w:val="00882DAD"/>
    <w:rsid w:val="00883416"/>
    <w:rsid w:val="00883810"/>
    <w:rsid w:val="008843B7"/>
    <w:rsid w:val="008846F5"/>
    <w:rsid w:val="00884A8E"/>
    <w:rsid w:val="00884E24"/>
    <w:rsid w:val="00885138"/>
    <w:rsid w:val="00885327"/>
    <w:rsid w:val="008857F0"/>
    <w:rsid w:val="00885ED6"/>
    <w:rsid w:val="0088618E"/>
    <w:rsid w:val="00886AB0"/>
    <w:rsid w:val="00886D4D"/>
    <w:rsid w:val="00887653"/>
    <w:rsid w:val="0088784D"/>
    <w:rsid w:val="00887998"/>
    <w:rsid w:val="00887DC1"/>
    <w:rsid w:val="00890FE2"/>
    <w:rsid w:val="0089171A"/>
    <w:rsid w:val="0089184F"/>
    <w:rsid w:val="008920D3"/>
    <w:rsid w:val="00892A78"/>
    <w:rsid w:val="00893201"/>
    <w:rsid w:val="00893CC6"/>
    <w:rsid w:val="00893F40"/>
    <w:rsid w:val="0089443F"/>
    <w:rsid w:val="00894767"/>
    <w:rsid w:val="008948D7"/>
    <w:rsid w:val="00895AE0"/>
    <w:rsid w:val="0089698F"/>
    <w:rsid w:val="008973A0"/>
    <w:rsid w:val="00897BDC"/>
    <w:rsid w:val="00897EDC"/>
    <w:rsid w:val="008A0179"/>
    <w:rsid w:val="008A063D"/>
    <w:rsid w:val="008A08A5"/>
    <w:rsid w:val="008A0B72"/>
    <w:rsid w:val="008A1399"/>
    <w:rsid w:val="008A152D"/>
    <w:rsid w:val="008A16E5"/>
    <w:rsid w:val="008A182A"/>
    <w:rsid w:val="008A2966"/>
    <w:rsid w:val="008A2B89"/>
    <w:rsid w:val="008A3FC1"/>
    <w:rsid w:val="008A5FA6"/>
    <w:rsid w:val="008A612D"/>
    <w:rsid w:val="008A752E"/>
    <w:rsid w:val="008A7875"/>
    <w:rsid w:val="008A7E65"/>
    <w:rsid w:val="008B046B"/>
    <w:rsid w:val="008B199E"/>
    <w:rsid w:val="008B19C4"/>
    <w:rsid w:val="008B288A"/>
    <w:rsid w:val="008B28F4"/>
    <w:rsid w:val="008B2ACE"/>
    <w:rsid w:val="008B2DDD"/>
    <w:rsid w:val="008B3136"/>
    <w:rsid w:val="008B3297"/>
    <w:rsid w:val="008B3624"/>
    <w:rsid w:val="008B3697"/>
    <w:rsid w:val="008B3B77"/>
    <w:rsid w:val="008B4249"/>
    <w:rsid w:val="008B49A6"/>
    <w:rsid w:val="008B4BE2"/>
    <w:rsid w:val="008B5ECD"/>
    <w:rsid w:val="008B5FF4"/>
    <w:rsid w:val="008B6B0E"/>
    <w:rsid w:val="008B74E2"/>
    <w:rsid w:val="008B7C0A"/>
    <w:rsid w:val="008C0445"/>
    <w:rsid w:val="008C08C4"/>
    <w:rsid w:val="008C185B"/>
    <w:rsid w:val="008C1D6B"/>
    <w:rsid w:val="008C2527"/>
    <w:rsid w:val="008C346E"/>
    <w:rsid w:val="008C37A2"/>
    <w:rsid w:val="008C3A07"/>
    <w:rsid w:val="008C3CBB"/>
    <w:rsid w:val="008C4307"/>
    <w:rsid w:val="008C4763"/>
    <w:rsid w:val="008C47E4"/>
    <w:rsid w:val="008C4E7B"/>
    <w:rsid w:val="008C5561"/>
    <w:rsid w:val="008C63E0"/>
    <w:rsid w:val="008C6A52"/>
    <w:rsid w:val="008C6E2B"/>
    <w:rsid w:val="008C73A9"/>
    <w:rsid w:val="008D1469"/>
    <w:rsid w:val="008D16A6"/>
    <w:rsid w:val="008D1C83"/>
    <w:rsid w:val="008D1DA1"/>
    <w:rsid w:val="008D2236"/>
    <w:rsid w:val="008D2449"/>
    <w:rsid w:val="008D2C3F"/>
    <w:rsid w:val="008D393A"/>
    <w:rsid w:val="008D3A78"/>
    <w:rsid w:val="008D3FD7"/>
    <w:rsid w:val="008D44DC"/>
    <w:rsid w:val="008D58B2"/>
    <w:rsid w:val="008D59F9"/>
    <w:rsid w:val="008D5AD0"/>
    <w:rsid w:val="008D5C2F"/>
    <w:rsid w:val="008D5E61"/>
    <w:rsid w:val="008D621E"/>
    <w:rsid w:val="008D63EA"/>
    <w:rsid w:val="008D66EE"/>
    <w:rsid w:val="008D7A03"/>
    <w:rsid w:val="008D7C3B"/>
    <w:rsid w:val="008E0EE5"/>
    <w:rsid w:val="008E17FB"/>
    <w:rsid w:val="008E2911"/>
    <w:rsid w:val="008E2A89"/>
    <w:rsid w:val="008E2D4A"/>
    <w:rsid w:val="008E2E01"/>
    <w:rsid w:val="008E3ECF"/>
    <w:rsid w:val="008E4655"/>
    <w:rsid w:val="008E4BB6"/>
    <w:rsid w:val="008E4EEA"/>
    <w:rsid w:val="008E5025"/>
    <w:rsid w:val="008E508A"/>
    <w:rsid w:val="008E508E"/>
    <w:rsid w:val="008E5801"/>
    <w:rsid w:val="008E74D9"/>
    <w:rsid w:val="008E7D14"/>
    <w:rsid w:val="008F09B2"/>
    <w:rsid w:val="008F0FE6"/>
    <w:rsid w:val="008F1058"/>
    <w:rsid w:val="008F1D3F"/>
    <w:rsid w:val="008F1E0D"/>
    <w:rsid w:val="008F231B"/>
    <w:rsid w:val="008F288A"/>
    <w:rsid w:val="008F2AC6"/>
    <w:rsid w:val="008F2CBB"/>
    <w:rsid w:val="008F33D4"/>
    <w:rsid w:val="008F3701"/>
    <w:rsid w:val="008F56AC"/>
    <w:rsid w:val="008F6065"/>
    <w:rsid w:val="008F62AE"/>
    <w:rsid w:val="008F6AC9"/>
    <w:rsid w:val="008F6CED"/>
    <w:rsid w:val="008F717C"/>
    <w:rsid w:val="008F7B55"/>
    <w:rsid w:val="009000FE"/>
    <w:rsid w:val="009007A1"/>
    <w:rsid w:val="009007B0"/>
    <w:rsid w:val="00900C63"/>
    <w:rsid w:val="00901260"/>
    <w:rsid w:val="00901F1F"/>
    <w:rsid w:val="0090273D"/>
    <w:rsid w:val="00902E2B"/>
    <w:rsid w:val="00902FA7"/>
    <w:rsid w:val="00903CCC"/>
    <w:rsid w:val="00903F96"/>
    <w:rsid w:val="00905096"/>
    <w:rsid w:val="0090542D"/>
    <w:rsid w:val="009058AD"/>
    <w:rsid w:val="0090608C"/>
    <w:rsid w:val="00906CB7"/>
    <w:rsid w:val="00906D76"/>
    <w:rsid w:val="00907646"/>
    <w:rsid w:val="00907D93"/>
    <w:rsid w:val="00907FBD"/>
    <w:rsid w:val="00907FE1"/>
    <w:rsid w:val="00910168"/>
    <w:rsid w:val="009108F6"/>
    <w:rsid w:val="0091104F"/>
    <w:rsid w:val="009125B5"/>
    <w:rsid w:val="00912A54"/>
    <w:rsid w:val="00912C87"/>
    <w:rsid w:val="00913A64"/>
    <w:rsid w:val="00913B38"/>
    <w:rsid w:val="009146A3"/>
    <w:rsid w:val="00914FF3"/>
    <w:rsid w:val="0091565A"/>
    <w:rsid w:val="00915817"/>
    <w:rsid w:val="00915876"/>
    <w:rsid w:val="00915CB2"/>
    <w:rsid w:val="00916B83"/>
    <w:rsid w:val="00916CB5"/>
    <w:rsid w:val="00917374"/>
    <w:rsid w:val="00917AA2"/>
    <w:rsid w:val="00917BEE"/>
    <w:rsid w:val="00917BF9"/>
    <w:rsid w:val="00917CA7"/>
    <w:rsid w:val="00917DCA"/>
    <w:rsid w:val="00921265"/>
    <w:rsid w:val="00921379"/>
    <w:rsid w:val="009216D6"/>
    <w:rsid w:val="00921EEA"/>
    <w:rsid w:val="00921FC4"/>
    <w:rsid w:val="0092216A"/>
    <w:rsid w:val="009221AF"/>
    <w:rsid w:val="009223FC"/>
    <w:rsid w:val="009225A8"/>
    <w:rsid w:val="00923300"/>
    <w:rsid w:val="0092338B"/>
    <w:rsid w:val="00923783"/>
    <w:rsid w:val="00923870"/>
    <w:rsid w:val="00923F0F"/>
    <w:rsid w:val="00924208"/>
    <w:rsid w:val="00924822"/>
    <w:rsid w:val="00925113"/>
    <w:rsid w:val="00925BBE"/>
    <w:rsid w:val="00925E76"/>
    <w:rsid w:val="009269BF"/>
    <w:rsid w:val="00927A3A"/>
    <w:rsid w:val="00927BE5"/>
    <w:rsid w:val="00931892"/>
    <w:rsid w:val="00931B60"/>
    <w:rsid w:val="00931CB2"/>
    <w:rsid w:val="00931FFB"/>
    <w:rsid w:val="0093213F"/>
    <w:rsid w:val="0093218B"/>
    <w:rsid w:val="00932612"/>
    <w:rsid w:val="009329AB"/>
    <w:rsid w:val="00932A0F"/>
    <w:rsid w:val="00932E02"/>
    <w:rsid w:val="00932F33"/>
    <w:rsid w:val="00933902"/>
    <w:rsid w:val="0093493F"/>
    <w:rsid w:val="00934D1A"/>
    <w:rsid w:val="00935676"/>
    <w:rsid w:val="009357F0"/>
    <w:rsid w:val="00935C78"/>
    <w:rsid w:val="0093612C"/>
    <w:rsid w:val="009365B6"/>
    <w:rsid w:val="0093679F"/>
    <w:rsid w:val="009369A3"/>
    <w:rsid w:val="00937C46"/>
    <w:rsid w:val="00937F5C"/>
    <w:rsid w:val="0094046C"/>
    <w:rsid w:val="00940ED6"/>
    <w:rsid w:val="00941211"/>
    <w:rsid w:val="00941A8D"/>
    <w:rsid w:val="009422AF"/>
    <w:rsid w:val="00943193"/>
    <w:rsid w:val="009467B2"/>
    <w:rsid w:val="00947BBC"/>
    <w:rsid w:val="00947D29"/>
    <w:rsid w:val="00947DCB"/>
    <w:rsid w:val="00950321"/>
    <w:rsid w:val="00951333"/>
    <w:rsid w:val="00951632"/>
    <w:rsid w:val="00951DC0"/>
    <w:rsid w:val="00951DF5"/>
    <w:rsid w:val="00952143"/>
    <w:rsid w:val="0095217F"/>
    <w:rsid w:val="009521E8"/>
    <w:rsid w:val="009527E2"/>
    <w:rsid w:val="0095370E"/>
    <w:rsid w:val="00953804"/>
    <w:rsid w:val="00953C7D"/>
    <w:rsid w:val="00953E09"/>
    <w:rsid w:val="009544E5"/>
    <w:rsid w:val="00954E15"/>
    <w:rsid w:val="0095526B"/>
    <w:rsid w:val="0095531F"/>
    <w:rsid w:val="0095584A"/>
    <w:rsid w:val="009558E3"/>
    <w:rsid w:val="00955ACF"/>
    <w:rsid w:val="0095614E"/>
    <w:rsid w:val="0095630D"/>
    <w:rsid w:val="00956655"/>
    <w:rsid w:val="00956AD3"/>
    <w:rsid w:val="00956FA4"/>
    <w:rsid w:val="009572B3"/>
    <w:rsid w:val="00957605"/>
    <w:rsid w:val="009602D2"/>
    <w:rsid w:val="00960599"/>
    <w:rsid w:val="0096066E"/>
    <w:rsid w:val="00960A25"/>
    <w:rsid w:val="00961383"/>
    <w:rsid w:val="00961F86"/>
    <w:rsid w:val="009627A4"/>
    <w:rsid w:val="00963259"/>
    <w:rsid w:val="009634F3"/>
    <w:rsid w:val="00963BA4"/>
    <w:rsid w:val="00963FB8"/>
    <w:rsid w:val="009641D5"/>
    <w:rsid w:val="009641DB"/>
    <w:rsid w:val="00964887"/>
    <w:rsid w:val="00964BF7"/>
    <w:rsid w:val="00970D85"/>
    <w:rsid w:val="0097159A"/>
    <w:rsid w:val="00972004"/>
    <w:rsid w:val="009724D7"/>
    <w:rsid w:val="00972B2E"/>
    <w:rsid w:val="0097343A"/>
    <w:rsid w:val="00973939"/>
    <w:rsid w:val="00973E7F"/>
    <w:rsid w:val="00974974"/>
    <w:rsid w:val="00975111"/>
    <w:rsid w:val="0097533F"/>
    <w:rsid w:val="0097560A"/>
    <w:rsid w:val="00975B23"/>
    <w:rsid w:val="00975E47"/>
    <w:rsid w:val="00975F76"/>
    <w:rsid w:val="0097612F"/>
    <w:rsid w:val="00976295"/>
    <w:rsid w:val="00976B2C"/>
    <w:rsid w:val="009771A0"/>
    <w:rsid w:val="009774DF"/>
    <w:rsid w:val="009777BD"/>
    <w:rsid w:val="00977D15"/>
    <w:rsid w:val="009806F7"/>
    <w:rsid w:val="00980F0E"/>
    <w:rsid w:val="00981546"/>
    <w:rsid w:val="00981750"/>
    <w:rsid w:val="00981C7C"/>
    <w:rsid w:val="00981EF1"/>
    <w:rsid w:val="009821AE"/>
    <w:rsid w:val="00982227"/>
    <w:rsid w:val="009825EF"/>
    <w:rsid w:val="00983B0A"/>
    <w:rsid w:val="0098483D"/>
    <w:rsid w:val="00984B86"/>
    <w:rsid w:val="00984DA0"/>
    <w:rsid w:val="0098534B"/>
    <w:rsid w:val="00985D71"/>
    <w:rsid w:val="00985DB7"/>
    <w:rsid w:val="0098685C"/>
    <w:rsid w:val="009875E8"/>
    <w:rsid w:val="009876CF"/>
    <w:rsid w:val="00990168"/>
    <w:rsid w:val="0099052E"/>
    <w:rsid w:val="009908AF"/>
    <w:rsid w:val="00990B7D"/>
    <w:rsid w:val="00990E94"/>
    <w:rsid w:val="00991502"/>
    <w:rsid w:val="00991969"/>
    <w:rsid w:val="00991C52"/>
    <w:rsid w:val="00992F6D"/>
    <w:rsid w:val="0099370A"/>
    <w:rsid w:val="00993813"/>
    <w:rsid w:val="00993D09"/>
    <w:rsid w:val="00994369"/>
    <w:rsid w:val="0099446B"/>
    <w:rsid w:val="00994D5B"/>
    <w:rsid w:val="00994F73"/>
    <w:rsid w:val="009961A5"/>
    <w:rsid w:val="0099648A"/>
    <w:rsid w:val="009965B9"/>
    <w:rsid w:val="00997227"/>
    <w:rsid w:val="00997791"/>
    <w:rsid w:val="00997D07"/>
    <w:rsid w:val="00997D0B"/>
    <w:rsid w:val="009A10B8"/>
    <w:rsid w:val="009A1C52"/>
    <w:rsid w:val="009A1D16"/>
    <w:rsid w:val="009A204E"/>
    <w:rsid w:val="009A2612"/>
    <w:rsid w:val="009A2D59"/>
    <w:rsid w:val="009A3452"/>
    <w:rsid w:val="009A4E07"/>
    <w:rsid w:val="009A5157"/>
    <w:rsid w:val="009A5913"/>
    <w:rsid w:val="009A6080"/>
    <w:rsid w:val="009A6467"/>
    <w:rsid w:val="009A6694"/>
    <w:rsid w:val="009A6F85"/>
    <w:rsid w:val="009A7B5D"/>
    <w:rsid w:val="009A7FEA"/>
    <w:rsid w:val="009B049E"/>
    <w:rsid w:val="009B07CC"/>
    <w:rsid w:val="009B0BFA"/>
    <w:rsid w:val="009B1489"/>
    <w:rsid w:val="009B1576"/>
    <w:rsid w:val="009B15BE"/>
    <w:rsid w:val="009B2281"/>
    <w:rsid w:val="009B283B"/>
    <w:rsid w:val="009B392B"/>
    <w:rsid w:val="009B3E19"/>
    <w:rsid w:val="009B4198"/>
    <w:rsid w:val="009B4FDF"/>
    <w:rsid w:val="009B50FC"/>
    <w:rsid w:val="009B570D"/>
    <w:rsid w:val="009B586D"/>
    <w:rsid w:val="009B5964"/>
    <w:rsid w:val="009B59B1"/>
    <w:rsid w:val="009B5C2E"/>
    <w:rsid w:val="009B64DF"/>
    <w:rsid w:val="009B6FB9"/>
    <w:rsid w:val="009B7124"/>
    <w:rsid w:val="009B7657"/>
    <w:rsid w:val="009C0109"/>
    <w:rsid w:val="009C0795"/>
    <w:rsid w:val="009C08A5"/>
    <w:rsid w:val="009C0B74"/>
    <w:rsid w:val="009C0B88"/>
    <w:rsid w:val="009C0D37"/>
    <w:rsid w:val="009C1AD8"/>
    <w:rsid w:val="009C1DE1"/>
    <w:rsid w:val="009C31AB"/>
    <w:rsid w:val="009C32E7"/>
    <w:rsid w:val="009C4081"/>
    <w:rsid w:val="009C4AC9"/>
    <w:rsid w:val="009C4B7D"/>
    <w:rsid w:val="009C4D86"/>
    <w:rsid w:val="009C53CE"/>
    <w:rsid w:val="009C55C4"/>
    <w:rsid w:val="009C576D"/>
    <w:rsid w:val="009C59D4"/>
    <w:rsid w:val="009C637A"/>
    <w:rsid w:val="009C64E0"/>
    <w:rsid w:val="009C65A4"/>
    <w:rsid w:val="009C65BE"/>
    <w:rsid w:val="009C6774"/>
    <w:rsid w:val="009C682C"/>
    <w:rsid w:val="009C6F21"/>
    <w:rsid w:val="009C757E"/>
    <w:rsid w:val="009C7DA6"/>
    <w:rsid w:val="009D0711"/>
    <w:rsid w:val="009D0A33"/>
    <w:rsid w:val="009D0AEC"/>
    <w:rsid w:val="009D0D43"/>
    <w:rsid w:val="009D1575"/>
    <w:rsid w:val="009D1ABA"/>
    <w:rsid w:val="009D1DBB"/>
    <w:rsid w:val="009D20DB"/>
    <w:rsid w:val="009D243E"/>
    <w:rsid w:val="009D283D"/>
    <w:rsid w:val="009D2D3F"/>
    <w:rsid w:val="009D374E"/>
    <w:rsid w:val="009D3CBF"/>
    <w:rsid w:val="009D42CA"/>
    <w:rsid w:val="009D5560"/>
    <w:rsid w:val="009D5DD0"/>
    <w:rsid w:val="009D6ACE"/>
    <w:rsid w:val="009D6B01"/>
    <w:rsid w:val="009D6B16"/>
    <w:rsid w:val="009D6C90"/>
    <w:rsid w:val="009D7232"/>
    <w:rsid w:val="009D727A"/>
    <w:rsid w:val="009D76E5"/>
    <w:rsid w:val="009D7866"/>
    <w:rsid w:val="009D7EC4"/>
    <w:rsid w:val="009E0243"/>
    <w:rsid w:val="009E0CEA"/>
    <w:rsid w:val="009E1143"/>
    <w:rsid w:val="009E152E"/>
    <w:rsid w:val="009E2065"/>
    <w:rsid w:val="009E21E9"/>
    <w:rsid w:val="009E21FF"/>
    <w:rsid w:val="009E2E5D"/>
    <w:rsid w:val="009E32D4"/>
    <w:rsid w:val="009E3415"/>
    <w:rsid w:val="009E3DE4"/>
    <w:rsid w:val="009E3E1C"/>
    <w:rsid w:val="009E46D8"/>
    <w:rsid w:val="009E4F50"/>
    <w:rsid w:val="009E5329"/>
    <w:rsid w:val="009E56B0"/>
    <w:rsid w:val="009E5A92"/>
    <w:rsid w:val="009E637C"/>
    <w:rsid w:val="009E63B4"/>
    <w:rsid w:val="009E6784"/>
    <w:rsid w:val="009E77FC"/>
    <w:rsid w:val="009F0060"/>
    <w:rsid w:val="009F04F5"/>
    <w:rsid w:val="009F0EEE"/>
    <w:rsid w:val="009F1023"/>
    <w:rsid w:val="009F14C9"/>
    <w:rsid w:val="009F1EC3"/>
    <w:rsid w:val="009F25F4"/>
    <w:rsid w:val="009F3922"/>
    <w:rsid w:val="009F3DA7"/>
    <w:rsid w:val="009F41F8"/>
    <w:rsid w:val="009F43D4"/>
    <w:rsid w:val="009F470E"/>
    <w:rsid w:val="009F5C0A"/>
    <w:rsid w:val="009F63E8"/>
    <w:rsid w:val="009F6F9B"/>
    <w:rsid w:val="009F7327"/>
    <w:rsid w:val="009F7621"/>
    <w:rsid w:val="00A00B89"/>
    <w:rsid w:val="00A01488"/>
    <w:rsid w:val="00A01618"/>
    <w:rsid w:val="00A01729"/>
    <w:rsid w:val="00A03206"/>
    <w:rsid w:val="00A03523"/>
    <w:rsid w:val="00A0385D"/>
    <w:rsid w:val="00A0389B"/>
    <w:rsid w:val="00A03D65"/>
    <w:rsid w:val="00A03F5E"/>
    <w:rsid w:val="00A041BF"/>
    <w:rsid w:val="00A04284"/>
    <w:rsid w:val="00A04382"/>
    <w:rsid w:val="00A0486E"/>
    <w:rsid w:val="00A060AD"/>
    <w:rsid w:val="00A06BA0"/>
    <w:rsid w:val="00A06E40"/>
    <w:rsid w:val="00A078AE"/>
    <w:rsid w:val="00A1049D"/>
    <w:rsid w:val="00A10829"/>
    <w:rsid w:val="00A108A7"/>
    <w:rsid w:val="00A1168E"/>
    <w:rsid w:val="00A11BCF"/>
    <w:rsid w:val="00A12F00"/>
    <w:rsid w:val="00A134AB"/>
    <w:rsid w:val="00A13765"/>
    <w:rsid w:val="00A141CC"/>
    <w:rsid w:val="00A14BF5"/>
    <w:rsid w:val="00A14C4D"/>
    <w:rsid w:val="00A15563"/>
    <w:rsid w:val="00A155FE"/>
    <w:rsid w:val="00A15F7D"/>
    <w:rsid w:val="00A1611A"/>
    <w:rsid w:val="00A165E1"/>
    <w:rsid w:val="00A1748D"/>
    <w:rsid w:val="00A1779E"/>
    <w:rsid w:val="00A17F8C"/>
    <w:rsid w:val="00A201F4"/>
    <w:rsid w:val="00A202A9"/>
    <w:rsid w:val="00A20C9F"/>
    <w:rsid w:val="00A210C8"/>
    <w:rsid w:val="00A21427"/>
    <w:rsid w:val="00A214F1"/>
    <w:rsid w:val="00A21D74"/>
    <w:rsid w:val="00A220B1"/>
    <w:rsid w:val="00A2223B"/>
    <w:rsid w:val="00A225ED"/>
    <w:rsid w:val="00A2295C"/>
    <w:rsid w:val="00A2300B"/>
    <w:rsid w:val="00A235BE"/>
    <w:rsid w:val="00A23C80"/>
    <w:rsid w:val="00A24B32"/>
    <w:rsid w:val="00A258EB"/>
    <w:rsid w:val="00A25B4B"/>
    <w:rsid w:val="00A25EEF"/>
    <w:rsid w:val="00A267EA"/>
    <w:rsid w:val="00A2726E"/>
    <w:rsid w:val="00A27C43"/>
    <w:rsid w:val="00A300B2"/>
    <w:rsid w:val="00A30D8B"/>
    <w:rsid w:val="00A30F5E"/>
    <w:rsid w:val="00A3185C"/>
    <w:rsid w:val="00A318FE"/>
    <w:rsid w:val="00A3191C"/>
    <w:rsid w:val="00A3223B"/>
    <w:rsid w:val="00A34442"/>
    <w:rsid w:val="00A346CB"/>
    <w:rsid w:val="00A34A48"/>
    <w:rsid w:val="00A34CD3"/>
    <w:rsid w:val="00A351C9"/>
    <w:rsid w:val="00A36313"/>
    <w:rsid w:val="00A36689"/>
    <w:rsid w:val="00A36885"/>
    <w:rsid w:val="00A3700A"/>
    <w:rsid w:val="00A374AA"/>
    <w:rsid w:val="00A37D05"/>
    <w:rsid w:val="00A40660"/>
    <w:rsid w:val="00A4073A"/>
    <w:rsid w:val="00A409D5"/>
    <w:rsid w:val="00A40BE3"/>
    <w:rsid w:val="00A41298"/>
    <w:rsid w:val="00A4139A"/>
    <w:rsid w:val="00A41F70"/>
    <w:rsid w:val="00A42997"/>
    <w:rsid w:val="00A441B4"/>
    <w:rsid w:val="00A444DA"/>
    <w:rsid w:val="00A45310"/>
    <w:rsid w:val="00A455BA"/>
    <w:rsid w:val="00A45CA9"/>
    <w:rsid w:val="00A4651F"/>
    <w:rsid w:val="00A46B73"/>
    <w:rsid w:val="00A47937"/>
    <w:rsid w:val="00A47A87"/>
    <w:rsid w:val="00A47C7A"/>
    <w:rsid w:val="00A517EC"/>
    <w:rsid w:val="00A51952"/>
    <w:rsid w:val="00A52425"/>
    <w:rsid w:val="00A52707"/>
    <w:rsid w:val="00A52991"/>
    <w:rsid w:val="00A52BF7"/>
    <w:rsid w:val="00A52F70"/>
    <w:rsid w:val="00A53538"/>
    <w:rsid w:val="00A53EB9"/>
    <w:rsid w:val="00A5447A"/>
    <w:rsid w:val="00A545E1"/>
    <w:rsid w:val="00A55165"/>
    <w:rsid w:val="00A5530B"/>
    <w:rsid w:val="00A55F06"/>
    <w:rsid w:val="00A560C6"/>
    <w:rsid w:val="00A5649C"/>
    <w:rsid w:val="00A569E2"/>
    <w:rsid w:val="00A5736E"/>
    <w:rsid w:val="00A57531"/>
    <w:rsid w:val="00A607FA"/>
    <w:rsid w:val="00A608CE"/>
    <w:rsid w:val="00A60E7B"/>
    <w:rsid w:val="00A61444"/>
    <w:rsid w:val="00A61D01"/>
    <w:rsid w:val="00A61F34"/>
    <w:rsid w:val="00A62933"/>
    <w:rsid w:val="00A631FD"/>
    <w:rsid w:val="00A6368F"/>
    <w:rsid w:val="00A6396C"/>
    <w:rsid w:val="00A641DC"/>
    <w:rsid w:val="00A642A4"/>
    <w:rsid w:val="00A64912"/>
    <w:rsid w:val="00A64CC2"/>
    <w:rsid w:val="00A64FA6"/>
    <w:rsid w:val="00A652BA"/>
    <w:rsid w:val="00A656D9"/>
    <w:rsid w:val="00A65847"/>
    <w:rsid w:val="00A6591B"/>
    <w:rsid w:val="00A65A6C"/>
    <w:rsid w:val="00A65B42"/>
    <w:rsid w:val="00A67321"/>
    <w:rsid w:val="00A677C1"/>
    <w:rsid w:val="00A67AB4"/>
    <w:rsid w:val="00A67B92"/>
    <w:rsid w:val="00A67E06"/>
    <w:rsid w:val="00A7066F"/>
    <w:rsid w:val="00A70880"/>
    <w:rsid w:val="00A70C0C"/>
    <w:rsid w:val="00A70CB1"/>
    <w:rsid w:val="00A726D9"/>
    <w:rsid w:val="00A727CF"/>
    <w:rsid w:val="00A7291D"/>
    <w:rsid w:val="00A73443"/>
    <w:rsid w:val="00A7395C"/>
    <w:rsid w:val="00A73CEC"/>
    <w:rsid w:val="00A741FA"/>
    <w:rsid w:val="00A74F2B"/>
    <w:rsid w:val="00A75305"/>
    <w:rsid w:val="00A761C1"/>
    <w:rsid w:val="00A7629B"/>
    <w:rsid w:val="00A7645C"/>
    <w:rsid w:val="00A7657F"/>
    <w:rsid w:val="00A769BD"/>
    <w:rsid w:val="00A76B77"/>
    <w:rsid w:val="00A773A0"/>
    <w:rsid w:val="00A77D34"/>
    <w:rsid w:val="00A77E82"/>
    <w:rsid w:val="00A80FEF"/>
    <w:rsid w:val="00A813DA"/>
    <w:rsid w:val="00A81682"/>
    <w:rsid w:val="00A817F0"/>
    <w:rsid w:val="00A81F5A"/>
    <w:rsid w:val="00A826E5"/>
    <w:rsid w:val="00A83037"/>
    <w:rsid w:val="00A8410B"/>
    <w:rsid w:val="00A84424"/>
    <w:rsid w:val="00A854EA"/>
    <w:rsid w:val="00A85E80"/>
    <w:rsid w:val="00A86527"/>
    <w:rsid w:val="00A866A9"/>
    <w:rsid w:val="00A86D07"/>
    <w:rsid w:val="00A871A6"/>
    <w:rsid w:val="00A872BC"/>
    <w:rsid w:val="00A87902"/>
    <w:rsid w:val="00A87E78"/>
    <w:rsid w:val="00A90393"/>
    <w:rsid w:val="00A904DC"/>
    <w:rsid w:val="00A907CC"/>
    <w:rsid w:val="00A90A01"/>
    <w:rsid w:val="00A9103E"/>
    <w:rsid w:val="00A914F7"/>
    <w:rsid w:val="00A915D7"/>
    <w:rsid w:val="00A91D99"/>
    <w:rsid w:val="00A92890"/>
    <w:rsid w:val="00A92C80"/>
    <w:rsid w:val="00A93319"/>
    <w:rsid w:val="00A93B4A"/>
    <w:rsid w:val="00A93CF1"/>
    <w:rsid w:val="00A95AD8"/>
    <w:rsid w:val="00A95D9A"/>
    <w:rsid w:val="00A96420"/>
    <w:rsid w:val="00A979F8"/>
    <w:rsid w:val="00A97AC6"/>
    <w:rsid w:val="00AA00F1"/>
    <w:rsid w:val="00AA0605"/>
    <w:rsid w:val="00AA084B"/>
    <w:rsid w:val="00AA12ED"/>
    <w:rsid w:val="00AA1315"/>
    <w:rsid w:val="00AA1A24"/>
    <w:rsid w:val="00AA2708"/>
    <w:rsid w:val="00AA29A6"/>
    <w:rsid w:val="00AA2B1E"/>
    <w:rsid w:val="00AA2CAB"/>
    <w:rsid w:val="00AA3E52"/>
    <w:rsid w:val="00AA3FA3"/>
    <w:rsid w:val="00AA400E"/>
    <w:rsid w:val="00AA49E6"/>
    <w:rsid w:val="00AA4D41"/>
    <w:rsid w:val="00AA5CDB"/>
    <w:rsid w:val="00AA63DA"/>
    <w:rsid w:val="00AA6509"/>
    <w:rsid w:val="00AA6D19"/>
    <w:rsid w:val="00AA6E44"/>
    <w:rsid w:val="00AA7070"/>
    <w:rsid w:val="00AA7651"/>
    <w:rsid w:val="00AA7DAE"/>
    <w:rsid w:val="00AB037D"/>
    <w:rsid w:val="00AB0936"/>
    <w:rsid w:val="00AB1425"/>
    <w:rsid w:val="00AB1EB5"/>
    <w:rsid w:val="00AB28DF"/>
    <w:rsid w:val="00AB2B98"/>
    <w:rsid w:val="00AB3049"/>
    <w:rsid w:val="00AB3534"/>
    <w:rsid w:val="00AB3824"/>
    <w:rsid w:val="00AB3F0B"/>
    <w:rsid w:val="00AB427C"/>
    <w:rsid w:val="00AB4AC8"/>
    <w:rsid w:val="00AB4C58"/>
    <w:rsid w:val="00AB5305"/>
    <w:rsid w:val="00AB54CF"/>
    <w:rsid w:val="00AB54E6"/>
    <w:rsid w:val="00AB566A"/>
    <w:rsid w:val="00AB57A6"/>
    <w:rsid w:val="00AB5F25"/>
    <w:rsid w:val="00AB6046"/>
    <w:rsid w:val="00AB6691"/>
    <w:rsid w:val="00AB67DD"/>
    <w:rsid w:val="00AB6B78"/>
    <w:rsid w:val="00AB6C05"/>
    <w:rsid w:val="00AB6FC6"/>
    <w:rsid w:val="00AB703C"/>
    <w:rsid w:val="00AB7698"/>
    <w:rsid w:val="00AB7736"/>
    <w:rsid w:val="00AB7FD4"/>
    <w:rsid w:val="00AC0083"/>
    <w:rsid w:val="00AC0174"/>
    <w:rsid w:val="00AC1261"/>
    <w:rsid w:val="00AC1531"/>
    <w:rsid w:val="00AC1CD5"/>
    <w:rsid w:val="00AC26EC"/>
    <w:rsid w:val="00AC2C7E"/>
    <w:rsid w:val="00AC2E2A"/>
    <w:rsid w:val="00AC3662"/>
    <w:rsid w:val="00AC3C50"/>
    <w:rsid w:val="00AC40AC"/>
    <w:rsid w:val="00AC4DCB"/>
    <w:rsid w:val="00AC5122"/>
    <w:rsid w:val="00AC5329"/>
    <w:rsid w:val="00AC5521"/>
    <w:rsid w:val="00AC63BD"/>
    <w:rsid w:val="00AC6904"/>
    <w:rsid w:val="00AC6F6F"/>
    <w:rsid w:val="00AC7952"/>
    <w:rsid w:val="00AC7B9C"/>
    <w:rsid w:val="00AC7E45"/>
    <w:rsid w:val="00AD021D"/>
    <w:rsid w:val="00AD07D0"/>
    <w:rsid w:val="00AD170E"/>
    <w:rsid w:val="00AD33B0"/>
    <w:rsid w:val="00AD3A8A"/>
    <w:rsid w:val="00AD3FE1"/>
    <w:rsid w:val="00AD482F"/>
    <w:rsid w:val="00AD525E"/>
    <w:rsid w:val="00AD553C"/>
    <w:rsid w:val="00AD5711"/>
    <w:rsid w:val="00AD5ECA"/>
    <w:rsid w:val="00AD62D5"/>
    <w:rsid w:val="00AD68CE"/>
    <w:rsid w:val="00AD736F"/>
    <w:rsid w:val="00AD7482"/>
    <w:rsid w:val="00AD7F25"/>
    <w:rsid w:val="00AE064C"/>
    <w:rsid w:val="00AE0935"/>
    <w:rsid w:val="00AE0A96"/>
    <w:rsid w:val="00AE10EF"/>
    <w:rsid w:val="00AE11C9"/>
    <w:rsid w:val="00AE1637"/>
    <w:rsid w:val="00AE17D3"/>
    <w:rsid w:val="00AE1EF1"/>
    <w:rsid w:val="00AE1F62"/>
    <w:rsid w:val="00AE224A"/>
    <w:rsid w:val="00AE2BFE"/>
    <w:rsid w:val="00AE36D2"/>
    <w:rsid w:val="00AE3D8A"/>
    <w:rsid w:val="00AE3E22"/>
    <w:rsid w:val="00AE4DB5"/>
    <w:rsid w:val="00AE5068"/>
    <w:rsid w:val="00AE5906"/>
    <w:rsid w:val="00AE5CD5"/>
    <w:rsid w:val="00AE6873"/>
    <w:rsid w:val="00AE69A2"/>
    <w:rsid w:val="00AE6D61"/>
    <w:rsid w:val="00AE7202"/>
    <w:rsid w:val="00AE77D0"/>
    <w:rsid w:val="00AE78F9"/>
    <w:rsid w:val="00AE7C22"/>
    <w:rsid w:val="00AE7C27"/>
    <w:rsid w:val="00AF00A4"/>
    <w:rsid w:val="00AF00BF"/>
    <w:rsid w:val="00AF0775"/>
    <w:rsid w:val="00AF0F19"/>
    <w:rsid w:val="00AF1502"/>
    <w:rsid w:val="00AF1C67"/>
    <w:rsid w:val="00AF1CF2"/>
    <w:rsid w:val="00AF1D5C"/>
    <w:rsid w:val="00AF2100"/>
    <w:rsid w:val="00AF21AF"/>
    <w:rsid w:val="00AF267F"/>
    <w:rsid w:val="00AF28DF"/>
    <w:rsid w:val="00AF2F32"/>
    <w:rsid w:val="00AF2F9E"/>
    <w:rsid w:val="00AF36FD"/>
    <w:rsid w:val="00AF38E8"/>
    <w:rsid w:val="00AF3A61"/>
    <w:rsid w:val="00AF3F69"/>
    <w:rsid w:val="00AF40E6"/>
    <w:rsid w:val="00AF4106"/>
    <w:rsid w:val="00AF4981"/>
    <w:rsid w:val="00AF53BA"/>
    <w:rsid w:val="00AF55B2"/>
    <w:rsid w:val="00AF6742"/>
    <w:rsid w:val="00AF6BF8"/>
    <w:rsid w:val="00AF6F89"/>
    <w:rsid w:val="00AF76E2"/>
    <w:rsid w:val="00AF781A"/>
    <w:rsid w:val="00AF78C6"/>
    <w:rsid w:val="00AF7E45"/>
    <w:rsid w:val="00B006F4"/>
    <w:rsid w:val="00B00746"/>
    <w:rsid w:val="00B00902"/>
    <w:rsid w:val="00B00F15"/>
    <w:rsid w:val="00B01756"/>
    <w:rsid w:val="00B02487"/>
    <w:rsid w:val="00B0255C"/>
    <w:rsid w:val="00B02BEC"/>
    <w:rsid w:val="00B033D1"/>
    <w:rsid w:val="00B03546"/>
    <w:rsid w:val="00B03AE5"/>
    <w:rsid w:val="00B04937"/>
    <w:rsid w:val="00B05038"/>
    <w:rsid w:val="00B0558E"/>
    <w:rsid w:val="00B059A5"/>
    <w:rsid w:val="00B06044"/>
    <w:rsid w:val="00B06940"/>
    <w:rsid w:val="00B06953"/>
    <w:rsid w:val="00B06DF7"/>
    <w:rsid w:val="00B07273"/>
    <w:rsid w:val="00B07752"/>
    <w:rsid w:val="00B07869"/>
    <w:rsid w:val="00B07C49"/>
    <w:rsid w:val="00B1050D"/>
    <w:rsid w:val="00B11C6D"/>
    <w:rsid w:val="00B12ACC"/>
    <w:rsid w:val="00B12DDE"/>
    <w:rsid w:val="00B12E1F"/>
    <w:rsid w:val="00B12EB1"/>
    <w:rsid w:val="00B13A62"/>
    <w:rsid w:val="00B14011"/>
    <w:rsid w:val="00B1402B"/>
    <w:rsid w:val="00B143BD"/>
    <w:rsid w:val="00B1441E"/>
    <w:rsid w:val="00B147F1"/>
    <w:rsid w:val="00B1484E"/>
    <w:rsid w:val="00B1490F"/>
    <w:rsid w:val="00B152ED"/>
    <w:rsid w:val="00B15C57"/>
    <w:rsid w:val="00B16D61"/>
    <w:rsid w:val="00B16D7E"/>
    <w:rsid w:val="00B16EAE"/>
    <w:rsid w:val="00B16F9E"/>
    <w:rsid w:val="00B171F5"/>
    <w:rsid w:val="00B173DC"/>
    <w:rsid w:val="00B174DF"/>
    <w:rsid w:val="00B20740"/>
    <w:rsid w:val="00B224CF"/>
    <w:rsid w:val="00B229E8"/>
    <w:rsid w:val="00B22B51"/>
    <w:rsid w:val="00B235B7"/>
    <w:rsid w:val="00B241B2"/>
    <w:rsid w:val="00B24991"/>
    <w:rsid w:val="00B249F4"/>
    <w:rsid w:val="00B24C60"/>
    <w:rsid w:val="00B252A7"/>
    <w:rsid w:val="00B25C81"/>
    <w:rsid w:val="00B26851"/>
    <w:rsid w:val="00B3008F"/>
    <w:rsid w:val="00B30A25"/>
    <w:rsid w:val="00B312A6"/>
    <w:rsid w:val="00B3143A"/>
    <w:rsid w:val="00B3149A"/>
    <w:rsid w:val="00B3291B"/>
    <w:rsid w:val="00B3319C"/>
    <w:rsid w:val="00B331A5"/>
    <w:rsid w:val="00B3363A"/>
    <w:rsid w:val="00B339C0"/>
    <w:rsid w:val="00B33B75"/>
    <w:rsid w:val="00B344F6"/>
    <w:rsid w:val="00B35372"/>
    <w:rsid w:val="00B35642"/>
    <w:rsid w:val="00B36071"/>
    <w:rsid w:val="00B36686"/>
    <w:rsid w:val="00B366B1"/>
    <w:rsid w:val="00B36B30"/>
    <w:rsid w:val="00B371B8"/>
    <w:rsid w:val="00B409A4"/>
    <w:rsid w:val="00B40D21"/>
    <w:rsid w:val="00B41792"/>
    <w:rsid w:val="00B41981"/>
    <w:rsid w:val="00B42C43"/>
    <w:rsid w:val="00B42C6F"/>
    <w:rsid w:val="00B4374B"/>
    <w:rsid w:val="00B43B26"/>
    <w:rsid w:val="00B44D1B"/>
    <w:rsid w:val="00B44E98"/>
    <w:rsid w:val="00B4510F"/>
    <w:rsid w:val="00B45118"/>
    <w:rsid w:val="00B45240"/>
    <w:rsid w:val="00B45381"/>
    <w:rsid w:val="00B4562F"/>
    <w:rsid w:val="00B460DB"/>
    <w:rsid w:val="00B467CE"/>
    <w:rsid w:val="00B46B50"/>
    <w:rsid w:val="00B470C9"/>
    <w:rsid w:val="00B477FE"/>
    <w:rsid w:val="00B50057"/>
    <w:rsid w:val="00B50EED"/>
    <w:rsid w:val="00B511A6"/>
    <w:rsid w:val="00B5153E"/>
    <w:rsid w:val="00B520ED"/>
    <w:rsid w:val="00B521A2"/>
    <w:rsid w:val="00B524F9"/>
    <w:rsid w:val="00B52790"/>
    <w:rsid w:val="00B537DF"/>
    <w:rsid w:val="00B53C46"/>
    <w:rsid w:val="00B56509"/>
    <w:rsid w:val="00B56615"/>
    <w:rsid w:val="00B5685C"/>
    <w:rsid w:val="00B57EDF"/>
    <w:rsid w:val="00B6077F"/>
    <w:rsid w:val="00B61BC2"/>
    <w:rsid w:val="00B61DD2"/>
    <w:rsid w:val="00B63333"/>
    <w:rsid w:val="00B635D5"/>
    <w:rsid w:val="00B64123"/>
    <w:rsid w:val="00B64175"/>
    <w:rsid w:val="00B645A5"/>
    <w:rsid w:val="00B645AA"/>
    <w:rsid w:val="00B64A4C"/>
    <w:rsid w:val="00B65B09"/>
    <w:rsid w:val="00B65E63"/>
    <w:rsid w:val="00B6611E"/>
    <w:rsid w:val="00B6643D"/>
    <w:rsid w:val="00B664EC"/>
    <w:rsid w:val="00B668BA"/>
    <w:rsid w:val="00B66BBC"/>
    <w:rsid w:val="00B676CB"/>
    <w:rsid w:val="00B702A2"/>
    <w:rsid w:val="00B70707"/>
    <w:rsid w:val="00B71563"/>
    <w:rsid w:val="00B71728"/>
    <w:rsid w:val="00B730EC"/>
    <w:rsid w:val="00B734C2"/>
    <w:rsid w:val="00B73EDF"/>
    <w:rsid w:val="00B742FC"/>
    <w:rsid w:val="00B74727"/>
    <w:rsid w:val="00B76681"/>
    <w:rsid w:val="00B766F4"/>
    <w:rsid w:val="00B76E86"/>
    <w:rsid w:val="00B77093"/>
    <w:rsid w:val="00B7780C"/>
    <w:rsid w:val="00B779B9"/>
    <w:rsid w:val="00B80651"/>
    <w:rsid w:val="00B8267C"/>
    <w:rsid w:val="00B836E3"/>
    <w:rsid w:val="00B83ADB"/>
    <w:rsid w:val="00B83CF4"/>
    <w:rsid w:val="00B842A5"/>
    <w:rsid w:val="00B84481"/>
    <w:rsid w:val="00B8482C"/>
    <w:rsid w:val="00B84B74"/>
    <w:rsid w:val="00B85276"/>
    <w:rsid w:val="00B8587B"/>
    <w:rsid w:val="00B85AC9"/>
    <w:rsid w:val="00B85F0E"/>
    <w:rsid w:val="00B8679E"/>
    <w:rsid w:val="00B8699C"/>
    <w:rsid w:val="00B86E5F"/>
    <w:rsid w:val="00B86FF6"/>
    <w:rsid w:val="00B87145"/>
    <w:rsid w:val="00B87B24"/>
    <w:rsid w:val="00B87CDC"/>
    <w:rsid w:val="00B87F98"/>
    <w:rsid w:val="00B90DD6"/>
    <w:rsid w:val="00B91D33"/>
    <w:rsid w:val="00B91EFF"/>
    <w:rsid w:val="00B92136"/>
    <w:rsid w:val="00B921C1"/>
    <w:rsid w:val="00B9279E"/>
    <w:rsid w:val="00B933BE"/>
    <w:rsid w:val="00B93788"/>
    <w:rsid w:val="00B93D4F"/>
    <w:rsid w:val="00B93F49"/>
    <w:rsid w:val="00B947CC"/>
    <w:rsid w:val="00B94E3F"/>
    <w:rsid w:val="00B94F52"/>
    <w:rsid w:val="00B952DC"/>
    <w:rsid w:val="00B954E7"/>
    <w:rsid w:val="00B957EB"/>
    <w:rsid w:val="00B96B6F"/>
    <w:rsid w:val="00B97131"/>
    <w:rsid w:val="00B97175"/>
    <w:rsid w:val="00B9750B"/>
    <w:rsid w:val="00B97834"/>
    <w:rsid w:val="00B97F00"/>
    <w:rsid w:val="00BA037A"/>
    <w:rsid w:val="00BA04BB"/>
    <w:rsid w:val="00BA0B7C"/>
    <w:rsid w:val="00BA0B81"/>
    <w:rsid w:val="00BA0BDF"/>
    <w:rsid w:val="00BA12AA"/>
    <w:rsid w:val="00BA1AA7"/>
    <w:rsid w:val="00BA2613"/>
    <w:rsid w:val="00BA2906"/>
    <w:rsid w:val="00BA2919"/>
    <w:rsid w:val="00BA3BD1"/>
    <w:rsid w:val="00BA437C"/>
    <w:rsid w:val="00BA48CD"/>
    <w:rsid w:val="00BA5532"/>
    <w:rsid w:val="00BA6109"/>
    <w:rsid w:val="00BA6536"/>
    <w:rsid w:val="00BA7EB7"/>
    <w:rsid w:val="00BA7FFE"/>
    <w:rsid w:val="00BB02D3"/>
    <w:rsid w:val="00BB039A"/>
    <w:rsid w:val="00BB07CC"/>
    <w:rsid w:val="00BB0F2E"/>
    <w:rsid w:val="00BB11A5"/>
    <w:rsid w:val="00BB1253"/>
    <w:rsid w:val="00BB1805"/>
    <w:rsid w:val="00BB1E75"/>
    <w:rsid w:val="00BB1FE6"/>
    <w:rsid w:val="00BB3351"/>
    <w:rsid w:val="00BB3CB5"/>
    <w:rsid w:val="00BB41D2"/>
    <w:rsid w:val="00BB5307"/>
    <w:rsid w:val="00BB5471"/>
    <w:rsid w:val="00BB5E05"/>
    <w:rsid w:val="00BB6274"/>
    <w:rsid w:val="00BB6913"/>
    <w:rsid w:val="00BB6E96"/>
    <w:rsid w:val="00BC022A"/>
    <w:rsid w:val="00BC0530"/>
    <w:rsid w:val="00BC12A8"/>
    <w:rsid w:val="00BC176A"/>
    <w:rsid w:val="00BC23DA"/>
    <w:rsid w:val="00BC298D"/>
    <w:rsid w:val="00BC2EFB"/>
    <w:rsid w:val="00BC3495"/>
    <w:rsid w:val="00BC354D"/>
    <w:rsid w:val="00BC363A"/>
    <w:rsid w:val="00BC3AAD"/>
    <w:rsid w:val="00BC4221"/>
    <w:rsid w:val="00BC515B"/>
    <w:rsid w:val="00BC59C2"/>
    <w:rsid w:val="00BC5C9A"/>
    <w:rsid w:val="00BC5F7B"/>
    <w:rsid w:val="00BC6365"/>
    <w:rsid w:val="00BC6C3F"/>
    <w:rsid w:val="00BC771F"/>
    <w:rsid w:val="00BC7B73"/>
    <w:rsid w:val="00BC7B9F"/>
    <w:rsid w:val="00BD0714"/>
    <w:rsid w:val="00BD081E"/>
    <w:rsid w:val="00BD0E4C"/>
    <w:rsid w:val="00BD104A"/>
    <w:rsid w:val="00BD1222"/>
    <w:rsid w:val="00BD164A"/>
    <w:rsid w:val="00BD1C8E"/>
    <w:rsid w:val="00BD228F"/>
    <w:rsid w:val="00BD2882"/>
    <w:rsid w:val="00BD2CCE"/>
    <w:rsid w:val="00BD31AB"/>
    <w:rsid w:val="00BD330E"/>
    <w:rsid w:val="00BD3747"/>
    <w:rsid w:val="00BD433D"/>
    <w:rsid w:val="00BD4600"/>
    <w:rsid w:val="00BD47B4"/>
    <w:rsid w:val="00BD4D30"/>
    <w:rsid w:val="00BD4D63"/>
    <w:rsid w:val="00BD5305"/>
    <w:rsid w:val="00BD53FF"/>
    <w:rsid w:val="00BD5982"/>
    <w:rsid w:val="00BD6295"/>
    <w:rsid w:val="00BD62BB"/>
    <w:rsid w:val="00BD74DE"/>
    <w:rsid w:val="00BD75EC"/>
    <w:rsid w:val="00BE006A"/>
    <w:rsid w:val="00BE0084"/>
    <w:rsid w:val="00BE097A"/>
    <w:rsid w:val="00BE0BCE"/>
    <w:rsid w:val="00BE12E7"/>
    <w:rsid w:val="00BE19A7"/>
    <w:rsid w:val="00BE2699"/>
    <w:rsid w:val="00BE2BA8"/>
    <w:rsid w:val="00BE3902"/>
    <w:rsid w:val="00BE449A"/>
    <w:rsid w:val="00BE5402"/>
    <w:rsid w:val="00BE5533"/>
    <w:rsid w:val="00BE615F"/>
    <w:rsid w:val="00BE63EE"/>
    <w:rsid w:val="00BE6AA7"/>
    <w:rsid w:val="00BE6E78"/>
    <w:rsid w:val="00BE721A"/>
    <w:rsid w:val="00BE7708"/>
    <w:rsid w:val="00BF0102"/>
    <w:rsid w:val="00BF07E9"/>
    <w:rsid w:val="00BF155E"/>
    <w:rsid w:val="00BF1B4F"/>
    <w:rsid w:val="00BF1CB7"/>
    <w:rsid w:val="00BF205C"/>
    <w:rsid w:val="00BF315E"/>
    <w:rsid w:val="00BF3287"/>
    <w:rsid w:val="00BF3845"/>
    <w:rsid w:val="00BF43DD"/>
    <w:rsid w:val="00BF4458"/>
    <w:rsid w:val="00BF48EE"/>
    <w:rsid w:val="00BF4FB8"/>
    <w:rsid w:val="00BF51D1"/>
    <w:rsid w:val="00BF58F0"/>
    <w:rsid w:val="00BF5D98"/>
    <w:rsid w:val="00BF742B"/>
    <w:rsid w:val="00BF7470"/>
    <w:rsid w:val="00BF75EC"/>
    <w:rsid w:val="00BF7E1A"/>
    <w:rsid w:val="00BF7FE8"/>
    <w:rsid w:val="00C00541"/>
    <w:rsid w:val="00C00AA0"/>
    <w:rsid w:val="00C01B2B"/>
    <w:rsid w:val="00C01C4C"/>
    <w:rsid w:val="00C01FE2"/>
    <w:rsid w:val="00C03693"/>
    <w:rsid w:val="00C03A27"/>
    <w:rsid w:val="00C04960"/>
    <w:rsid w:val="00C04E02"/>
    <w:rsid w:val="00C0631D"/>
    <w:rsid w:val="00C06581"/>
    <w:rsid w:val="00C06A76"/>
    <w:rsid w:val="00C07D05"/>
    <w:rsid w:val="00C104CB"/>
    <w:rsid w:val="00C10556"/>
    <w:rsid w:val="00C10B8A"/>
    <w:rsid w:val="00C111FE"/>
    <w:rsid w:val="00C11608"/>
    <w:rsid w:val="00C120D2"/>
    <w:rsid w:val="00C121CA"/>
    <w:rsid w:val="00C122E2"/>
    <w:rsid w:val="00C125D9"/>
    <w:rsid w:val="00C127E6"/>
    <w:rsid w:val="00C12D34"/>
    <w:rsid w:val="00C12ED8"/>
    <w:rsid w:val="00C14210"/>
    <w:rsid w:val="00C14DAF"/>
    <w:rsid w:val="00C14E4C"/>
    <w:rsid w:val="00C15199"/>
    <w:rsid w:val="00C15367"/>
    <w:rsid w:val="00C15694"/>
    <w:rsid w:val="00C15C8B"/>
    <w:rsid w:val="00C163E1"/>
    <w:rsid w:val="00C16AB5"/>
    <w:rsid w:val="00C16F41"/>
    <w:rsid w:val="00C16FA0"/>
    <w:rsid w:val="00C176DF"/>
    <w:rsid w:val="00C17981"/>
    <w:rsid w:val="00C17B17"/>
    <w:rsid w:val="00C20B81"/>
    <w:rsid w:val="00C20BA1"/>
    <w:rsid w:val="00C216CC"/>
    <w:rsid w:val="00C2184E"/>
    <w:rsid w:val="00C21FC4"/>
    <w:rsid w:val="00C22101"/>
    <w:rsid w:val="00C22561"/>
    <w:rsid w:val="00C22ED4"/>
    <w:rsid w:val="00C231BE"/>
    <w:rsid w:val="00C23CBF"/>
    <w:rsid w:val="00C23E99"/>
    <w:rsid w:val="00C23EA5"/>
    <w:rsid w:val="00C244F5"/>
    <w:rsid w:val="00C250CD"/>
    <w:rsid w:val="00C25C8A"/>
    <w:rsid w:val="00C26368"/>
    <w:rsid w:val="00C26E10"/>
    <w:rsid w:val="00C275B7"/>
    <w:rsid w:val="00C27810"/>
    <w:rsid w:val="00C27FF9"/>
    <w:rsid w:val="00C30066"/>
    <w:rsid w:val="00C30114"/>
    <w:rsid w:val="00C30133"/>
    <w:rsid w:val="00C30365"/>
    <w:rsid w:val="00C30531"/>
    <w:rsid w:val="00C311CC"/>
    <w:rsid w:val="00C31C85"/>
    <w:rsid w:val="00C32004"/>
    <w:rsid w:val="00C32038"/>
    <w:rsid w:val="00C329C3"/>
    <w:rsid w:val="00C32EB0"/>
    <w:rsid w:val="00C332DD"/>
    <w:rsid w:val="00C335BE"/>
    <w:rsid w:val="00C336FF"/>
    <w:rsid w:val="00C33B24"/>
    <w:rsid w:val="00C34242"/>
    <w:rsid w:val="00C347DE"/>
    <w:rsid w:val="00C34B6F"/>
    <w:rsid w:val="00C34D58"/>
    <w:rsid w:val="00C34F19"/>
    <w:rsid w:val="00C3579F"/>
    <w:rsid w:val="00C357D0"/>
    <w:rsid w:val="00C36019"/>
    <w:rsid w:val="00C36A8D"/>
    <w:rsid w:val="00C40302"/>
    <w:rsid w:val="00C41214"/>
    <w:rsid w:val="00C41223"/>
    <w:rsid w:val="00C4143C"/>
    <w:rsid w:val="00C41440"/>
    <w:rsid w:val="00C4157E"/>
    <w:rsid w:val="00C416A6"/>
    <w:rsid w:val="00C41A63"/>
    <w:rsid w:val="00C41C37"/>
    <w:rsid w:val="00C427E7"/>
    <w:rsid w:val="00C43899"/>
    <w:rsid w:val="00C44178"/>
    <w:rsid w:val="00C447E2"/>
    <w:rsid w:val="00C4496E"/>
    <w:rsid w:val="00C44FBB"/>
    <w:rsid w:val="00C46958"/>
    <w:rsid w:val="00C47012"/>
    <w:rsid w:val="00C47214"/>
    <w:rsid w:val="00C47C52"/>
    <w:rsid w:val="00C510EC"/>
    <w:rsid w:val="00C52112"/>
    <w:rsid w:val="00C53A52"/>
    <w:rsid w:val="00C54841"/>
    <w:rsid w:val="00C55314"/>
    <w:rsid w:val="00C55ACB"/>
    <w:rsid w:val="00C55F98"/>
    <w:rsid w:val="00C56500"/>
    <w:rsid w:val="00C56767"/>
    <w:rsid w:val="00C57B46"/>
    <w:rsid w:val="00C601BE"/>
    <w:rsid w:val="00C60724"/>
    <w:rsid w:val="00C61851"/>
    <w:rsid w:val="00C61C53"/>
    <w:rsid w:val="00C61DAF"/>
    <w:rsid w:val="00C6271B"/>
    <w:rsid w:val="00C629FE"/>
    <w:rsid w:val="00C62BA5"/>
    <w:rsid w:val="00C62DA4"/>
    <w:rsid w:val="00C62EDB"/>
    <w:rsid w:val="00C63010"/>
    <w:rsid w:val="00C6325F"/>
    <w:rsid w:val="00C6330E"/>
    <w:rsid w:val="00C6354B"/>
    <w:rsid w:val="00C637A5"/>
    <w:rsid w:val="00C64215"/>
    <w:rsid w:val="00C6432A"/>
    <w:rsid w:val="00C649D2"/>
    <w:rsid w:val="00C6590B"/>
    <w:rsid w:val="00C66846"/>
    <w:rsid w:val="00C703F1"/>
    <w:rsid w:val="00C71AF5"/>
    <w:rsid w:val="00C72E52"/>
    <w:rsid w:val="00C7322F"/>
    <w:rsid w:val="00C73444"/>
    <w:rsid w:val="00C73499"/>
    <w:rsid w:val="00C73585"/>
    <w:rsid w:val="00C74317"/>
    <w:rsid w:val="00C74339"/>
    <w:rsid w:val="00C7437B"/>
    <w:rsid w:val="00C745F9"/>
    <w:rsid w:val="00C74990"/>
    <w:rsid w:val="00C75C60"/>
    <w:rsid w:val="00C76233"/>
    <w:rsid w:val="00C76365"/>
    <w:rsid w:val="00C7639C"/>
    <w:rsid w:val="00C76640"/>
    <w:rsid w:val="00C76C96"/>
    <w:rsid w:val="00C76DEC"/>
    <w:rsid w:val="00C774AC"/>
    <w:rsid w:val="00C77873"/>
    <w:rsid w:val="00C77BC5"/>
    <w:rsid w:val="00C77EF0"/>
    <w:rsid w:val="00C805AF"/>
    <w:rsid w:val="00C80A6E"/>
    <w:rsid w:val="00C81492"/>
    <w:rsid w:val="00C81E4F"/>
    <w:rsid w:val="00C81FAD"/>
    <w:rsid w:val="00C82357"/>
    <w:rsid w:val="00C825B5"/>
    <w:rsid w:val="00C82968"/>
    <w:rsid w:val="00C82DCB"/>
    <w:rsid w:val="00C82DE9"/>
    <w:rsid w:val="00C82DF0"/>
    <w:rsid w:val="00C8375E"/>
    <w:rsid w:val="00C83825"/>
    <w:rsid w:val="00C83BD4"/>
    <w:rsid w:val="00C83F3B"/>
    <w:rsid w:val="00C84D2D"/>
    <w:rsid w:val="00C84F57"/>
    <w:rsid w:val="00C85BC3"/>
    <w:rsid w:val="00C86169"/>
    <w:rsid w:val="00C862B8"/>
    <w:rsid w:val="00C866F2"/>
    <w:rsid w:val="00C86A08"/>
    <w:rsid w:val="00C8773F"/>
    <w:rsid w:val="00C87997"/>
    <w:rsid w:val="00C91125"/>
    <w:rsid w:val="00C915F2"/>
    <w:rsid w:val="00C9169A"/>
    <w:rsid w:val="00C9187D"/>
    <w:rsid w:val="00C91932"/>
    <w:rsid w:val="00C925A5"/>
    <w:rsid w:val="00C92619"/>
    <w:rsid w:val="00C92812"/>
    <w:rsid w:val="00C92ABF"/>
    <w:rsid w:val="00C9329A"/>
    <w:rsid w:val="00C934C5"/>
    <w:rsid w:val="00C9361F"/>
    <w:rsid w:val="00C941CF"/>
    <w:rsid w:val="00C94920"/>
    <w:rsid w:val="00C94963"/>
    <w:rsid w:val="00C94DFD"/>
    <w:rsid w:val="00C94E37"/>
    <w:rsid w:val="00C972A8"/>
    <w:rsid w:val="00C97CEE"/>
    <w:rsid w:val="00CA075B"/>
    <w:rsid w:val="00CA0F56"/>
    <w:rsid w:val="00CA11FE"/>
    <w:rsid w:val="00CA1987"/>
    <w:rsid w:val="00CA219D"/>
    <w:rsid w:val="00CA2970"/>
    <w:rsid w:val="00CA2F0E"/>
    <w:rsid w:val="00CA301F"/>
    <w:rsid w:val="00CA37C4"/>
    <w:rsid w:val="00CA38A0"/>
    <w:rsid w:val="00CA416A"/>
    <w:rsid w:val="00CA4487"/>
    <w:rsid w:val="00CA5217"/>
    <w:rsid w:val="00CA573A"/>
    <w:rsid w:val="00CA577F"/>
    <w:rsid w:val="00CA5B03"/>
    <w:rsid w:val="00CA664C"/>
    <w:rsid w:val="00CA69F1"/>
    <w:rsid w:val="00CA6C3C"/>
    <w:rsid w:val="00CA6E22"/>
    <w:rsid w:val="00CA7195"/>
    <w:rsid w:val="00CB04E7"/>
    <w:rsid w:val="00CB0527"/>
    <w:rsid w:val="00CB0D82"/>
    <w:rsid w:val="00CB271D"/>
    <w:rsid w:val="00CB2E40"/>
    <w:rsid w:val="00CB31F7"/>
    <w:rsid w:val="00CB36B9"/>
    <w:rsid w:val="00CB3F9D"/>
    <w:rsid w:val="00CB3FC2"/>
    <w:rsid w:val="00CB431B"/>
    <w:rsid w:val="00CB446D"/>
    <w:rsid w:val="00CB4760"/>
    <w:rsid w:val="00CB49A7"/>
    <w:rsid w:val="00CB4B67"/>
    <w:rsid w:val="00CB4FE6"/>
    <w:rsid w:val="00CB54C0"/>
    <w:rsid w:val="00CB5AF8"/>
    <w:rsid w:val="00CB5BEE"/>
    <w:rsid w:val="00CB6843"/>
    <w:rsid w:val="00CB6E98"/>
    <w:rsid w:val="00CB7058"/>
    <w:rsid w:val="00CB7540"/>
    <w:rsid w:val="00CB7652"/>
    <w:rsid w:val="00CB7890"/>
    <w:rsid w:val="00CB7BC7"/>
    <w:rsid w:val="00CB7F24"/>
    <w:rsid w:val="00CC05A7"/>
    <w:rsid w:val="00CC0C3C"/>
    <w:rsid w:val="00CC0FAE"/>
    <w:rsid w:val="00CC149A"/>
    <w:rsid w:val="00CC175A"/>
    <w:rsid w:val="00CC17D3"/>
    <w:rsid w:val="00CC275F"/>
    <w:rsid w:val="00CC298A"/>
    <w:rsid w:val="00CC2E50"/>
    <w:rsid w:val="00CC2F1A"/>
    <w:rsid w:val="00CC35F6"/>
    <w:rsid w:val="00CC3911"/>
    <w:rsid w:val="00CC41DE"/>
    <w:rsid w:val="00CC4704"/>
    <w:rsid w:val="00CC6345"/>
    <w:rsid w:val="00CC6C18"/>
    <w:rsid w:val="00CC7360"/>
    <w:rsid w:val="00CC7E82"/>
    <w:rsid w:val="00CC7F3F"/>
    <w:rsid w:val="00CD0634"/>
    <w:rsid w:val="00CD1500"/>
    <w:rsid w:val="00CD1C7C"/>
    <w:rsid w:val="00CD1D2A"/>
    <w:rsid w:val="00CD1F5A"/>
    <w:rsid w:val="00CD2138"/>
    <w:rsid w:val="00CD3129"/>
    <w:rsid w:val="00CD3159"/>
    <w:rsid w:val="00CD31C4"/>
    <w:rsid w:val="00CD3CFC"/>
    <w:rsid w:val="00CD4224"/>
    <w:rsid w:val="00CD43B6"/>
    <w:rsid w:val="00CD45E6"/>
    <w:rsid w:val="00CD474D"/>
    <w:rsid w:val="00CD604F"/>
    <w:rsid w:val="00CD606E"/>
    <w:rsid w:val="00CD626F"/>
    <w:rsid w:val="00CD6609"/>
    <w:rsid w:val="00CD7726"/>
    <w:rsid w:val="00CE11BC"/>
    <w:rsid w:val="00CE1400"/>
    <w:rsid w:val="00CE1F9A"/>
    <w:rsid w:val="00CE24B3"/>
    <w:rsid w:val="00CE28B8"/>
    <w:rsid w:val="00CE2E91"/>
    <w:rsid w:val="00CE3867"/>
    <w:rsid w:val="00CE3A7D"/>
    <w:rsid w:val="00CE421A"/>
    <w:rsid w:val="00CE4450"/>
    <w:rsid w:val="00CE4EDC"/>
    <w:rsid w:val="00CE5C6E"/>
    <w:rsid w:val="00CE657B"/>
    <w:rsid w:val="00CE6F75"/>
    <w:rsid w:val="00CF146A"/>
    <w:rsid w:val="00CF17E9"/>
    <w:rsid w:val="00CF1E03"/>
    <w:rsid w:val="00CF2396"/>
    <w:rsid w:val="00CF248A"/>
    <w:rsid w:val="00CF2970"/>
    <w:rsid w:val="00CF2EAB"/>
    <w:rsid w:val="00CF30FA"/>
    <w:rsid w:val="00CF3632"/>
    <w:rsid w:val="00CF3DD5"/>
    <w:rsid w:val="00CF412C"/>
    <w:rsid w:val="00CF4139"/>
    <w:rsid w:val="00CF5202"/>
    <w:rsid w:val="00CF5507"/>
    <w:rsid w:val="00CF6073"/>
    <w:rsid w:val="00CF62E5"/>
    <w:rsid w:val="00CF66BD"/>
    <w:rsid w:val="00CF7139"/>
    <w:rsid w:val="00CF7C57"/>
    <w:rsid w:val="00D00226"/>
    <w:rsid w:val="00D00B6B"/>
    <w:rsid w:val="00D00C85"/>
    <w:rsid w:val="00D00D8E"/>
    <w:rsid w:val="00D00F53"/>
    <w:rsid w:val="00D01176"/>
    <w:rsid w:val="00D0190E"/>
    <w:rsid w:val="00D01C18"/>
    <w:rsid w:val="00D0253A"/>
    <w:rsid w:val="00D02878"/>
    <w:rsid w:val="00D0313D"/>
    <w:rsid w:val="00D034F0"/>
    <w:rsid w:val="00D037F4"/>
    <w:rsid w:val="00D039D9"/>
    <w:rsid w:val="00D03BD6"/>
    <w:rsid w:val="00D03DCC"/>
    <w:rsid w:val="00D042DE"/>
    <w:rsid w:val="00D0447B"/>
    <w:rsid w:val="00D056C6"/>
    <w:rsid w:val="00D05ABE"/>
    <w:rsid w:val="00D06008"/>
    <w:rsid w:val="00D07103"/>
    <w:rsid w:val="00D0751F"/>
    <w:rsid w:val="00D10738"/>
    <w:rsid w:val="00D10997"/>
    <w:rsid w:val="00D115B4"/>
    <w:rsid w:val="00D11864"/>
    <w:rsid w:val="00D118FD"/>
    <w:rsid w:val="00D11D67"/>
    <w:rsid w:val="00D12957"/>
    <w:rsid w:val="00D12CBC"/>
    <w:rsid w:val="00D12F36"/>
    <w:rsid w:val="00D13A68"/>
    <w:rsid w:val="00D14528"/>
    <w:rsid w:val="00D149FC"/>
    <w:rsid w:val="00D15165"/>
    <w:rsid w:val="00D153DC"/>
    <w:rsid w:val="00D15B0F"/>
    <w:rsid w:val="00D17934"/>
    <w:rsid w:val="00D17B15"/>
    <w:rsid w:val="00D200EC"/>
    <w:rsid w:val="00D20F47"/>
    <w:rsid w:val="00D2169B"/>
    <w:rsid w:val="00D21735"/>
    <w:rsid w:val="00D22361"/>
    <w:rsid w:val="00D22394"/>
    <w:rsid w:val="00D22E0C"/>
    <w:rsid w:val="00D2319E"/>
    <w:rsid w:val="00D2361D"/>
    <w:rsid w:val="00D23859"/>
    <w:rsid w:val="00D238B7"/>
    <w:rsid w:val="00D23917"/>
    <w:rsid w:val="00D23A06"/>
    <w:rsid w:val="00D23BE3"/>
    <w:rsid w:val="00D2405D"/>
    <w:rsid w:val="00D24067"/>
    <w:rsid w:val="00D2409F"/>
    <w:rsid w:val="00D24338"/>
    <w:rsid w:val="00D24684"/>
    <w:rsid w:val="00D24D64"/>
    <w:rsid w:val="00D25646"/>
    <w:rsid w:val="00D259AE"/>
    <w:rsid w:val="00D259DC"/>
    <w:rsid w:val="00D2630D"/>
    <w:rsid w:val="00D26317"/>
    <w:rsid w:val="00D26C0C"/>
    <w:rsid w:val="00D26E17"/>
    <w:rsid w:val="00D274B8"/>
    <w:rsid w:val="00D30318"/>
    <w:rsid w:val="00D30C24"/>
    <w:rsid w:val="00D31196"/>
    <w:rsid w:val="00D31416"/>
    <w:rsid w:val="00D319B2"/>
    <w:rsid w:val="00D31C13"/>
    <w:rsid w:val="00D324E3"/>
    <w:rsid w:val="00D32B61"/>
    <w:rsid w:val="00D34B3B"/>
    <w:rsid w:val="00D353A6"/>
    <w:rsid w:val="00D363F5"/>
    <w:rsid w:val="00D36596"/>
    <w:rsid w:val="00D366EE"/>
    <w:rsid w:val="00D37CC5"/>
    <w:rsid w:val="00D37CEC"/>
    <w:rsid w:val="00D40153"/>
    <w:rsid w:val="00D401A2"/>
    <w:rsid w:val="00D407ED"/>
    <w:rsid w:val="00D4126B"/>
    <w:rsid w:val="00D41530"/>
    <w:rsid w:val="00D41775"/>
    <w:rsid w:val="00D4183B"/>
    <w:rsid w:val="00D41896"/>
    <w:rsid w:val="00D41CAF"/>
    <w:rsid w:val="00D42480"/>
    <w:rsid w:val="00D42A2B"/>
    <w:rsid w:val="00D42A66"/>
    <w:rsid w:val="00D42AAE"/>
    <w:rsid w:val="00D43881"/>
    <w:rsid w:val="00D440D6"/>
    <w:rsid w:val="00D448F1"/>
    <w:rsid w:val="00D44ABD"/>
    <w:rsid w:val="00D458EE"/>
    <w:rsid w:val="00D45AF4"/>
    <w:rsid w:val="00D45E43"/>
    <w:rsid w:val="00D45F7E"/>
    <w:rsid w:val="00D46064"/>
    <w:rsid w:val="00D466E4"/>
    <w:rsid w:val="00D467A5"/>
    <w:rsid w:val="00D46B01"/>
    <w:rsid w:val="00D474FD"/>
    <w:rsid w:val="00D47689"/>
    <w:rsid w:val="00D50066"/>
    <w:rsid w:val="00D50783"/>
    <w:rsid w:val="00D50D41"/>
    <w:rsid w:val="00D514A3"/>
    <w:rsid w:val="00D51705"/>
    <w:rsid w:val="00D51FC9"/>
    <w:rsid w:val="00D5251A"/>
    <w:rsid w:val="00D52CBF"/>
    <w:rsid w:val="00D52DBF"/>
    <w:rsid w:val="00D54982"/>
    <w:rsid w:val="00D5498C"/>
    <w:rsid w:val="00D54E60"/>
    <w:rsid w:val="00D55008"/>
    <w:rsid w:val="00D557A4"/>
    <w:rsid w:val="00D557A6"/>
    <w:rsid w:val="00D56C13"/>
    <w:rsid w:val="00D573D4"/>
    <w:rsid w:val="00D574BD"/>
    <w:rsid w:val="00D6056D"/>
    <w:rsid w:val="00D616CC"/>
    <w:rsid w:val="00D61C41"/>
    <w:rsid w:val="00D62B63"/>
    <w:rsid w:val="00D63236"/>
    <w:rsid w:val="00D6361E"/>
    <w:rsid w:val="00D639BA"/>
    <w:rsid w:val="00D63C0A"/>
    <w:rsid w:val="00D63C91"/>
    <w:rsid w:val="00D6430B"/>
    <w:rsid w:val="00D648C4"/>
    <w:rsid w:val="00D6576B"/>
    <w:rsid w:val="00D659C3"/>
    <w:rsid w:val="00D65BF3"/>
    <w:rsid w:val="00D65C69"/>
    <w:rsid w:val="00D65DA0"/>
    <w:rsid w:val="00D66557"/>
    <w:rsid w:val="00D668FD"/>
    <w:rsid w:val="00D669C6"/>
    <w:rsid w:val="00D66B21"/>
    <w:rsid w:val="00D66B2A"/>
    <w:rsid w:val="00D67475"/>
    <w:rsid w:val="00D7117B"/>
    <w:rsid w:val="00D71595"/>
    <w:rsid w:val="00D71C58"/>
    <w:rsid w:val="00D73203"/>
    <w:rsid w:val="00D73828"/>
    <w:rsid w:val="00D74406"/>
    <w:rsid w:val="00D74618"/>
    <w:rsid w:val="00D7462C"/>
    <w:rsid w:val="00D74750"/>
    <w:rsid w:val="00D74B96"/>
    <w:rsid w:val="00D74BD5"/>
    <w:rsid w:val="00D74EFE"/>
    <w:rsid w:val="00D7510D"/>
    <w:rsid w:val="00D75206"/>
    <w:rsid w:val="00D759EB"/>
    <w:rsid w:val="00D75A43"/>
    <w:rsid w:val="00D75AED"/>
    <w:rsid w:val="00D773EC"/>
    <w:rsid w:val="00D774E3"/>
    <w:rsid w:val="00D7796A"/>
    <w:rsid w:val="00D77A16"/>
    <w:rsid w:val="00D77BC2"/>
    <w:rsid w:val="00D804E3"/>
    <w:rsid w:val="00D80F06"/>
    <w:rsid w:val="00D81240"/>
    <w:rsid w:val="00D8140A"/>
    <w:rsid w:val="00D81A85"/>
    <w:rsid w:val="00D81BF4"/>
    <w:rsid w:val="00D8254A"/>
    <w:rsid w:val="00D82B6B"/>
    <w:rsid w:val="00D833FE"/>
    <w:rsid w:val="00D8348D"/>
    <w:rsid w:val="00D83591"/>
    <w:rsid w:val="00D842FB"/>
    <w:rsid w:val="00D844A4"/>
    <w:rsid w:val="00D84930"/>
    <w:rsid w:val="00D84D42"/>
    <w:rsid w:val="00D850C5"/>
    <w:rsid w:val="00D853EE"/>
    <w:rsid w:val="00D85512"/>
    <w:rsid w:val="00D85667"/>
    <w:rsid w:val="00D85AAB"/>
    <w:rsid w:val="00D85ECF"/>
    <w:rsid w:val="00D86A2F"/>
    <w:rsid w:val="00D86B1A"/>
    <w:rsid w:val="00D872B6"/>
    <w:rsid w:val="00D9001D"/>
    <w:rsid w:val="00D90FAE"/>
    <w:rsid w:val="00D91839"/>
    <w:rsid w:val="00D91FD9"/>
    <w:rsid w:val="00D92EB1"/>
    <w:rsid w:val="00D9322B"/>
    <w:rsid w:val="00D937E4"/>
    <w:rsid w:val="00D938A9"/>
    <w:rsid w:val="00D938BD"/>
    <w:rsid w:val="00D938F3"/>
    <w:rsid w:val="00D93CA2"/>
    <w:rsid w:val="00D93F12"/>
    <w:rsid w:val="00D940D2"/>
    <w:rsid w:val="00D946BF"/>
    <w:rsid w:val="00D957DC"/>
    <w:rsid w:val="00D95E53"/>
    <w:rsid w:val="00D9612B"/>
    <w:rsid w:val="00D9794E"/>
    <w:rsid w:val="00D97B03"/>
    <w:rsid w:val="00DA0835"/>
    <w:rsid w:val="00DA0BD6"/>
    <w:rsid w:val="00DA1028"/>
    <w:rsid w:val="00DA13D5"/>
    <w:rsid w:val="00DA1CC3"/>
    <w:rsid w:val="00DA1F9A"/>
    <w:rsid w:val="00DA2A68"/>
    <w:rsid w:val="00DA3091"/>
    <w:rsid w:val="00DA3E35"/>
    <w:rsid w:val="00DA50DC"/>
    <w:rsid w:val="00DA5D60"/>
    <w:rsid w:val="00DA5E06"/>
    <w:rsid w:val="00DA6031"/>
    <w:rsid w:val="00DA6824"/>
    <w:rsid w:val="00DA6DD9"/>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0C5D"/>
    <w:rsid w:val="00DC0E71"/>
    <w:rsid w:val="00DC1D1F"/>
    <w:rsid w:val="00DC1D47"/>
    <w:rsid w:val="00DC2CB1"/>
    <w:rsid w:val="00DC2FDC"/>
    <w:rsid w:val="00DC3234"/>
    <w:rsid w:val="00DC3567"/>
    <w:rsid w:val="00DC4AC6"/>
    <w:rsid w:val="00DC4BAE"/>
    <w:rsid w:val="00DC4E14"/>
    <w:rsid w:val="00DC5287"/>
    <w:rsid w:val="00DC5810"/>
    <w:rsid w:val="00DC5B6A"/>
    <w:rsid w:val="00DC6118"/>
    <w:rsid w:val="00DC66C1"/>
    <w:rsid w:val="00DC674A"/>
    <w:rsid w:val="00DC6EC2"/>
    <w:rsid w:val="00DC7057"/>
    <w:rsid w:val="00DC7127"/>
    <w:rsid w:val="00DC770D"/>
    <w:rsid w:val="00DD0171"/>
    <w:rsid w:val="00DD0783"/>
    <w:rsid w:val="00DD0DCB"/>
    <w:rsid w:val="00DD1CF1"/>
    <w:rsid w:val="00DD1DE0"/>
    <w:rsid w:val="00DD2275"/>
    <w:rsid w:val="00DD26C1"/>
    <w:rsid w:val="00DD27A1"/>
    <w:rsid w:val="00DD2E77"/>
    <w:rsid w:val="00DD33E9"/>
    <w:rsid w:val="00DD37F9"/>
    <w:rsid w:val="00DD415D"/>
    <w:rsid w:val="00DD4B39"/>
    <w:rsid w:val="00DD4DCF"/>
    <w:rsid w:val="00DD5E68"/>
    <w:rsid w:val="00DD6779"/>
    <w:rsid w:val="00DE00A7"/>
    <w:rsid w:val="00DE0D7C"/>
    <w:rsid w:val="00DE0E67"/>
    <w:rsid w:val="00DE1005"/>
    <w:rsid w:val="00DE12F0"/>
    <w:rsid w:val="00DE17B7"/>
    <w:rsid w:val="00DE1D9A"/>
    <w:rsid w:val="00DE1E88"/>
    <w:rsid w:val="00DE219C"/>
    <w:rsid w:val="00DE2734"/>
    <w:rsid w:val="00DE2B90"/>
    <w:rsid w:val="00DE2D55"/>
    <w:rsid w:val="00DE31D6"/>
    <w:rsid w:val="00DE33CD"/>
    <w:rsid w:val="00DE4823"/>
    <w:rsid w:val="00DE561E"/>
    <w:rsid w:val="00DE5B07"/>
    <w:rsid w:val="00DE5F29"/>
    <w:rsid w:val="00DE6A15"/>
    <w:rsid w:val="00DE6A73"/>
    <w:rsid w:val="00DF0068"/>
    <w:rsid w:val="00DF06EE"/>
    <w:rsid w:val="00DF07E4"/>
    <w:rsid w:val="00DF18D3"/>
    <w:rsid w:val="00DF1F01"/>
    <w:rsid w:val="00DF280A"/>
    <w:rsid w:val="00DF30A7"/>
    <w:rsid w:val="00DF3628"/>
    <w:rsid w:val="00DF52BD"/>
    <w:rsid w:val="00DF5DEF"/>
    <w:rsid w:val="00DF6DDB"/>
    <w:rsid w:val="00DF6FAF"/>
    <w:rsid w:val="00DF70EB"/>
    <w:rsid w:val="00DF7E2F"/>
    <w:rsid w:val="00E00462"/>
    <w:rsid w:val="00E00646"/>
    <w:rsid w:val="00E00A27"/>
    <w:rsid w:val="00E01B3A"/>
    <w:rsid w:val="00E02997"/>
    <w:rsid w:val="00E036B8"/>
    <w:rsid w:val="00E038AD"/>
    <w:rsid w:val="00E03F3B"/>
    <w:rsid w:val="00E0455D"/>
    <w:rsid w:val="00E0482B"/>
    <w:rsid w:val="00E0488B"/>
    <w:rsid w:val="00E04C88"/>
    <w:rsid w:val="00E04F6B"/>
    <w:rsid w:val="00E050D9"/>
    <w:rsid w:val="00E050F1"/>
    <w:rsid w:val="00E052C4"/>
    <w:rsid w:val="00E059E9"/>
    <w:rsid w:val="00E062C1"/>
    <w:rsid w:val="00E0729B"/>
    <w:rsid w:val="00E10EA3"/>
    <w:rsid w:val="00E116C2"/>
    <w:rsid w:val="00E11EAD"/>
    <w:rsid w:val="00E1278C"/>
    <w:rsid w:val="00E12899"/>
    <w:rsid w:val="00E12F7F"/>
    <w:rsid w:val="00E12F80"/>
    <w:rsid w:val="00E133F7"/>
    <w:rsid w:val="00E13F7F"/>
    <w:rsid w:val="00E14581"/>
    <w:rsid w:val="00E1465A"/>
    <w:rsid w:val="00E15513"/>
    <w:rsid w:val="00E15CA5"/>
    <w:rsid w:val="00E2011C"/>
    <w:rsid w:val="00E204C2"/>
    <w:rsid w:val="00E21475"/>
    <w:rsid w:val="00E21DE9"/>
    <w:rsid w:val="00E221E4"/>
    <w:rsid w:val="00E23637"/>
    <w:rsid w:val="00E2397D"/>
    <w:rsid w:val="00E23B59"/>
    <w:rsid w:val="00E23B9B"/>
    <w:rsid w:val="00E23E33"/>
    <w:rsid w:val="00E24018"/>
    <w:rsid w:val="00E24F9E"/>
    <w:rsid w:val="00E25282"/>
    <w:rsid w:val="00E269CB"/>
    <w:rsid w:val="00E26C98"/>
    <w:rsid w:val="00E270C3"/>
    <w:rsid w:val="00E277CE"/>
    <w:rsid w:val="00E2785E"/>
    <w:rsid w:val="00E308E9"/>
    <w:rsid w:val="00E3120A"/>
    <w:rsid w:val="00E31456"/>
    <w:rsid w:val="00E314D8"/>
    <w:rsid w:val="00E31B41"/>
    <w:rsid w:val="00E31D10"/>
    <w:rsid w:val="00E3217F"/>
    <w:rsid w:val="00E32B9E"/>
    <w:rsid w:val="00E33269"/>
    <w:rsid w:val="00E339F5"/>
    <w:rsid w:val="00E33DB3"/>
    <w:rsid w:val="00E347AB"/>
    <w:rsid w:val="00E349FE"/>
    <w:rsid w:val="00E34A9F"/>
    <w:rsid w:val="00E34E77"/>
    <w:rsid w:val="00E3553D"/>
    <w:rsid w:val="00E36575"/>
    <w:rsid w:val="00E379BD"/>
    <w:rsid w:val="00E37E78"/>
    <w:rsid w:val="00E4099C"/>
    <w:rsid w:val="00E40E3D"/>
    <w:rsid w:val="00E40F92"/>
    <w:rsid w:val="00E40FDA"/>
    <w:rsid w:val="00E4107F"/>
    <w:rsid w:val="00E41096"/>
    <w:rsid w:val="00E4129A"/>
    <w:rsid w:val="00E4147C"/>
    <w:rsid w:val="00E4190E"/>
    <w:rsid w:val="00E41CBA"/>
    <w:rsid w:val="00E42070"/>
    <w:rsid w:val="00E433C9"/>
    <w:rsid w:val="00E44301"/>
    <w:rsid w:val="00E448C5"/>
    <w:rsid w:val="00E44B81"/>
    <w:rsid w:val="00E4541D"/>
    <w:rsid w:val="00E4675A"/>
    <w:rsid w:val="00E46D1F"/>
    <w:rsid w:val="00E473D5"/>
    <w:rsid w:val="00E50144"/>
    <w:rsid w:val="00E5092D"/>
    <w:rsid w:val="00E50F17"/>
    <w:rsid w:val="00E51FC1"/>
    <w:rsid w:val="00E5205D"/>
    <w:rsid w:val="00E5214F"/>
    <w:rsid w:val="00E521A5"/>
    <w:rsid w:val="00E52909"/>
    <w:rsid w:val="00E52C29"/>
    <w:rsid w:val="00E52FF8"/>
    <w:rsid w:val="00E53155"/>
    <w:rsid w:val="00E5363D"/>
    <w:rsid w:val="00E5541B"/>
    <w:rsid w:val="00E561F1"/>
    <w:rsid w:val="00E56210"/>
    <w:rsid w:val="00E56260"/>
    <w:rsid w:val="00E57016"/>
    <w:rsid w:val="00E57176"/>
    <w:rsid w:val="00E576F6"/>
    <w:rsid w:val="00E5778E"/>
    <w:rsid w:val="00E57A00"/>
    <w:rsid w:val="00E57D12"/>
    <w:rsid w:val="00E60023"/>
    <w:rsid w:val="00E6022D"/>
    <w:rsid w:val="00E605D6"/>
    <w:rsid w:val="00E60BC9"/>
    <w:rsid w:val="00E61362"/>
    <w:rsid w:val="00E618AB"/>
    <w:rsid w:val="00E61B72"/>
    <w:rsid w:val="00E61DCD"/>
    <w:rsid w:val="00E6254B"/>
    <w:rsid w:val="00E62C4D"/>
    <w:rsid w:val="00E62E91"/>
    <w:rsid w:val="00E62ED0"/>
    <w:rsid w:val="00E6330E"/>
    <w:rsid w:val="00E63515"/>
    <w:rsid w:val="00E63D90"/>
    <w:rsid w:val="00E66977"/>
    <w:rsid w:val="00E679BF"/>
    <w:rsid w:val="00E67BD4"/>
    <w:rsid w:val="00E67CED"/>
    <w:rsid w:val="00E71973"/>
    <w:rsid w:val="00E72080"/>
    <w:rsid w:val="00E723E5"/>
    <w:rsid w:val="00E729B0"/>
    <w:rsid w:val="00E73271"/>
    <w:rsid w:val="00E733C4"/>
    <w:rsid w:val="00E735C0"/>
    <w:rsid w:val="00E736D7"/>
    <w:rsid w:val="00E744B6"/>
    <w:rsid w:val="00E749F8"/>
    <w:rsid w:val="00E74FD0"/>
    <w:rsid w:val="00E75039"/>
    <w:rsid w:val="00E75722"/>
    <w:rsid w:val="00E7640D"/>
    <w:rsid w:val="00E7655B"/>
    <w:rsid w:val="00E76747"/>
    <w:rsid w:val="00E77050"/>
    <w:rsid w:val="00E77690"/>
    <w:rsid w:val="00E77ED5"/>
    <w:rsid w:val="00E80086"/>
    <w:rsid w:val="00E802F0"/>
    <w:rsid w:val="00E805BD"/>
    <w:rsid w:val="00E81B0B"/>
    <w:rsid w:val="00E81D9E"/>
    <w:rsid w:val="00E849A5"/>
    <w:rsid w:val="00E84CC6"/>
    <w:rsid w:val="00E84E1E"/>
    <w:rsid w:val="00E85291"/>
    <w:rsid w:val="00E8561E"/>
    <w:rsid w:val="00E85844"/>
    <w:rsid w:val="00E87055"/>
    <w:rsid w:val="00E87610"/>
    <w:rsid w:val="00E9035E"/>
    <w:rsid w:val="00E9061B"/>
    <w:rsid w:val="00E906C2"/>
    <w:rsid w:val="00E91096"/>
    <w:rsid w:val="00E91BF8"/>
    <w:rsid w:val="00E91D06"/>
    <w:rsid w:val="00E92575"/>
    <w:rsid w:val="00E925F8"/>
    <w:rsid w:val="00E929AB"/>
    <w:rsid w:val="00E92C61"/>
    <w:rsid w:val="00E93843"/>
    <w:rsid w:val="00E94826"/>
    <w:rsid w:val="00E95142"/>
    <w:rsid w:val="00E9563D"/>
    <w:rsid w:val="00E961FA"/>
    <w:rsid w:val="00E965AE"/>
    <w:rsid w:val="00E96756"/>
    <w:rsid w:val="00E96F58"/>
    <w:rsid w:val="00E97643"/>
    <w:rsid w:val="00EA055F"/>
    <w:rsid w:val="00EA1866"/>
    <w:rsid w:val="00EA292F"/>
    <w:rsid w:val="00EA29F9"/>
    <w:rsid w:val="00EA3451"/>
    <w:rsid w:val="00EA3E1C"/>
    <w:rsid w:val="00EA477E"/>
    <w:rsid w:val="00EA4B23"/>
    <w:rsid w:val="00EA50A9"/>
    <w:rsid w:val="00EA58A4"/>
    <w:rsid w:val="00EA63D7"/>
    <w:rsid w:val="00EA657C"/>
    <w:rsid w:val="00EA6911"/>
    <w:rsid w:val="00EA693B"/>
    <w:rsid w:val="00EA6E4B"/>
    <w:rsid w:val="00EA78F1"/>
    <w:rsid w:val="00EA7EA1"/>
    <w:rsid w:val="00EB02B6"/>
    <w:rsid w:val="00EB0357"/>
    <w:rsid w:val="00EB047E"/>
    <w:rsid w:val="00EB07F2"/>
    <w:rsid w:val="00EB1240"/>
    <w:rsid w:val="00EB1BDE"/>
    <w:rsid w:val="00EB1DB5"/>
    <w:rsid w:val="00EB1E39"/>
    <w:rsid w:val="00EB213F"/>
    <w:rsid w:val="00EB23A1"/>
    <w:rsid w:val="00EB269A"/>
    <w:rsid w:val="00EB2985"/>
    <w:rsid w:val="00EB35B6"/>
    <w:rsid w:val="00EB37BA"/>
    <w:rsid w:val="00EB47A1"/>
    <w:rsid w:val="00EB47D4"/>
    <w:rsid w:val="00EB4B24"/>
    <w:rsid w:val="00EB4F93"/>
    <w:rsid w:val="00EB54AE"/>
    <w:rsid w:val="00EB5646"/>
    <w:rsid w:val="00EB5961"/>
    <w:rsid w:val="00EB5EAD"/>
    <w:rsid w:val="00EB6A28"/>
    <w:rsid w:val="00EB7462"/>
    <w:rsid w:val="00EB7E2C"/>
    <w:rsid w:val="00EC0316"/>
    <w:rsid w:val="00EC14A8"/>
    <w:rsid w:val="00EC1B43"/>
    <w:rsid w:val="00EC239C"/>
    <w:rsid w:val="00EC23E3"/>
    <w:rsid w:val="00EC3213"/>
    <w:rsid w:val="00EC357F"/>
    <w:rsid w:val="00EC38E1"/>
    <w:rsid w:val="00EC447F"/>
    <w:rsid w:val="00EC48EF"/>
    <w:rsid w:val="00EC49BD"/>
    <w:rsid w:val="00EC4B8D"/>
    <w:rsid w:val="00EC4D05"/>
    <w:rsid w:val="00EC4DF1"/>
    <w:rsid w:val="00EC5F55"/>
    <w:rsid w:val="00EC6988"/>
    <w:rsid w:val="00EC779F"/>
    <w:rsid w:val="00EC7834"/>
    <w:rsid w:val="00EC7A2A"/>
    <w:rsid w:val="00EC7B3C"/>
    <w:rsid w:val="00EC7B5F"/>
    <w:rsid w:val="00EC7CBA"/>
    <w:rsid w:val="00EC7D9E"/>
    <w:rsid w:val="00EC7DB7"/>
    <w:rsid w:val="00ED0B04"/>
    <w:rsid w:val="00ED0ECE"/>
    <w:rsid w:val="00ED1082"/>
    <w:rsid w:val="00ED1DFB"/>
    <w:rsid w:val="00ED2207"/>
    <w:rsid w:val="00ED24E9"/>
    <w:rsid w:val="00ED297C"/>
    <w:rsid w:val="00ED2AC1"/>
    <w:rsid w:val="00ED2AF1"/>
    <w:rsid w:val="00ED2C58"/>
    <w:rsid w:val="00ED41B1"/>
    <w:rsid w:val="00ED6FFE"/>
    <w:rsid w:val="00ED7135"/>
    <w:rsid w:val="00ED7664"/>
    <w:rsid w:val="00ED7B9D"/>
    <w:rsid w:val="00ED7E6D"/>
    <w:rsid w:val="00EE000F"/>
    <w:rsid w:val="00EE0234"/>
    <w:rsid w:val="00EE06C3"/>
    <w:rsid w:val="00EE084B"/>
    <w:rsid w:val="00EE09C0"/>
    <w:rsid w:val="00EE0BBE"/>
    <w:rsid w:val="00EE1307"/>
    <w:rsid w:val="00EE140E"/>
    <w:rsid w:val="00EE1848"/>
    <w:rsid w:val="00EE1FBE"/>
    <w:rsid w:val="00EE277C"/>
    <w:rsid w:val="00EE3C44"/>
    <w:rsid w:val="00EE3CD9"/>
    <w:rsid w:val="00EE3CFC"/>
    <w:rsid w:val="00EE43E7"/>
    <w:rsid w:val="00EE5233"/>
    <w:rsid w:val="00EE53FC"/>
    <w:rsid w:val="00EE55F3"/>
    <w:rsid w:val="00EE5785"/>
    <w:rsid w:val="00EE585C"/>
    <w:rsid w:val="00EE5E72"/>
    <w:rsid w:val="00EE62F5"/>
    <w:rsid w:val="00EE6315"/>
    <w:rsid w:val="00EE64DD"/>
    <w:rsid w:val="00EE6EEB"/>
    <w:rsid w:val="00EE7301"/>
    <w:rsid w:val="00EE7796"/>
    <w:rsid w:val="00EE7954"/>
    <w:rsid w:val="00EE7D0D"/>
    <w:rsid w:val="00EF0536"/>
    <w:rsid w:val="00EF0A80"/>
    <w:rsid w:val="00EF0FAE"/>
    <w:rsid w:val="00EF1066"/>
    <w:rsid w:val="00EF184C"/>
    <w:rsid w:val="00EF19EA"/>
    <w:rsid w:val="00EF1F88"/>
    <w:rsid w:val="00EF2A68"/>
    <w:rsid w:val="00EF4183"/>
    <w:rsid w:val="00EF47F2"/>
    <w:rsid w:val="00EF484C"/>
    <w:rsid w:val="00EF49A1"/>
    <w:rsid w:val="00EF49BA"/>
    <w:rsid w:val="00EF4BD8"/>
    <w:rsid w:val="00EF4D48"/>
    <w:rsid w:val="00EF5441"/>
    <w:rsid w:val="00EF588D"/>
    <w:rsid w:val="00EF763C"/>
    <w:rsid w:val="00EF7E13"/>
    <w:rsid w:val="00EF7EAF"/>
    <w:rsid w:val="00F006F6"/>
    <w:rsid w:val="00F00ADF"/>
    <w:rsid w:val="00F0124B"/>
    <w:rsid w:val="00F01321"/>
    <w:rsid w:val="00F01899"/>
    <w:rsid w:val="00F01E85"/>
    <w:rsid w:val="00F0240D"/>
    <w:rsid w:val="00F028E5"/>
    <w:rsid w:val="00F03037"/>
    <w:rsid w:val="00F03259"/>
    <w:rsid w:val="00F039B3"/>
    <w:rsid w:val="00F03A70"/>
    <w:rsid w:val="00F046A7"/>
    <w:rsid w:val="00F0473F"/>
    <w:rsid w:val="00F04934"/>
    <w:rsid w:val="00F06CC8"/>
    <w:rsid w:val="00F06E0D"/>
    <w:rsid w:val="00F07BEB"/>
    <w:rsid w:val="00F1082D"/>
    <w:rsid w:val="00F10BAE"/>
    <w:rsid w:val="00F10E83"/>
    <w:rsid w:val="00F10F59"/>
    <w:rsid w:val="00F11274"/>
    <w:rsid w:val="00F12D45"/>
    <w:rsid w:val="00F13203"/>
    <w:rsid w:val="00F136F0"/>
    <w:rsid w:val="00F13B3B"/>
    <w:rsid w:val="00F1415F"/>
    <w:rsid w:val="00F1466A"/>
    <w:rsid w:val="00F149D2"/>
    <w:rsid w:val="00F158C3"/>
    <w:rsid w:val="00F166B4"/>
    <w:rsid w:val="00F16958"/>
    <w:rsid w:val="00F17155"/>
    <w:rsid w:val="00F20527"/>
    <w:rsid w:val="00F20849"/>
    <w:rsid w:val="00F2092A"/>
    <w:rsid w:val="00F20B0F"/>
    <w:rsid w:val="00F210C3"/>
    <w:rsid w:val="00F2191E"/>
    <w:rsid w:val="00F21932"/>
    <w:rsid w:val="00F2280F"/>
    <w:rsid w:val="00F22914"/>
    <w:rsid w:val="00F2318D"/>
    <w:rsid w:val="00F23AD8"/>
    <w:rsid w:val="00F26245"/>
    <w:rsid w:val="00F264AE"/>
    <w:rsid w:val="00F26678"/>
    <w:rsid w:val="00F26B8B"/>
    <w:rsid w:val="00F2721D"/>
    <w:rsid w:val="00F27432"/>
    <w:rsid w:val="00F30122"/>
    <w:rsid w:val="00F30F31"/>
    <w:rsid w:val="00F31266"/>
    <w:rsid w:val="00F3274E"/>
    <w:rsid w:val="00F32F00"/>
    <w:rsid w:val="00F33CB4"/>
    <w:rsid w:val="00F34E97"/>
    <w:rsid w:val="00F3576B"/>
    <w:rsid w:val="00F35774"/>
    <w:rsid w:val="00F35E7C"/>
    <w:rsid w:val="00F35F5D"/>
    <w:rsid w:val="00F3686F"/>
    <w:rsid w:val="00F4073A"/>
    <w:rsid w:val="00F40BE0"/>
    <w:rsid w:val="00F4140F"/>
    <w:rsid w:val="00F419D2"/>
    <w:rsid w:val="00F42443"/>
    <w:rsid w:val="00F427A1"/>
    <w:rsid w:val="00F42B79"/>
    <w:rsid w:val="00F42EC1"/>
    <w:rsid w:val="00F434AB"/>
    <w:rsid w:val="00F43828"/>
    <w:rsid w:val="00F43EE4"/>
    <w:rsid w:val="00F4407A"/>
    <w:rsid w:val="00F4411B"/>
    <w:rsid w:val="00F44505"/>
    <w:rsid w:val="00F45964"/>
    <w:rsid w:val="00F464F8"/>
    <w:rsid w:val="00F4689E"/>
    <w:rsid w:val="00F470C7"/>
    <w:rsid w:val="00F476E7"/>
    <w:rsid w:val="00F4783C"/>
    <w:rsid w:val="00F47D26"/>
    <w:rsid w:val="00F50F07"/>
    <w:rsid w:val="00F51053"/>
    <w:rsid w:val="00F51D35"/>
    <w:rsid w:val="00F52063"/>
    <w:rsid w:val="00F52705"/>
    <w:rsid w:val="00F534B3"/>
    <w:rsid w:val="00F53B03"/>
    <w:rsid w:val="00F5560B"/>
    <w:rsid w:val="00F55E86"/>
    <w:rsid w:val="00F55F69"/>
    <w:rsid w:val="00F562BE"/>
    <w:rsid w:val="00F56A47"/>
    <w:rsid w:val="00F5716A"/>
    <w:rsid w:val="00F57245"/>
    <w:rsid w:val="00F57263"/>
    <w:rsid w:val="00F600E3"/>
    <w:rsid w:val="00F602A7"/>
    <w:rsid w:val="00F60823"/>
    <w:rsid w:val="00F609BE"/>
    <w:rsid w:val="00F61A66"/>
    <w:rsid w:val="00F62342"/>
    <w:rsid w:val="00F626DD"/>
    <w:rsid w:val="00F62903"/>
    <w:rsid w:val="00F6350D"/>
    <w:rsid w:val="00F63BF9"/>
    <w:rsid w:val="00F63EEA"/>
    <w:rsid w:val="00F6494B"/>
    <w:rsid w:val="00F64957"/>
    <w:rsid w:val="00F6529E"/>
    <w:rsid w:val="00F66394"/>
    <w:rsid w:val="00F7032F"/>
    <w:rsid w:val="00F70C7A"/>
    <w:rsid w:val="00F70E97"/>
    <w:rsid w:val="00F71BAA"/>
    <w:rsid w:val="00F729E8"/>
    <w:rsid w:val="00F72A29"/>
    <w:rsid w:val="00F731B5"/>
    <w:rsid w:val="00F733AC"/>
    <w:rsid w:val="00F738C8"/>
    <w:rsid w:val="00F73D70"/>
    <w:rsid w:val="00F73FA5"/>
    <w:rsid w:val="00F74682"/>
    <w:rsid w:val="00F74DF1"/>
    <w:rsid w:val="00F7506E"/>
    <w:rsid w:val="00F75231"/>
    <w:rsid w:val="00F75F0E"/>
    <w:rsid w:val="00F76C29"/>
    <w:rsid w:val="00F772B7"/>
    <w:rsid w:val="00F776AE"/>
    <w:rsid w:val="00F7772B"/>
    <w:rsid w:val="00F77C1B"/>
    <w:rsid w:val="00F77F82"/>
    <w:rsid w:val="00F80438"/>
    <w:rsid w:val="00F805E4"/>
    <w:rsid w:val="00F80CFB"/>
    <w:rsid w:val="00F81707"/>
    <w:rsid w:val="00F82113"/>
    <w:rsid w:val="00F827CF"/>
    <w:rsid w:val="00F82F8F"/>
    <w:rsid w:val="00F8340B"/>
    <w:rsid w:val="00F838C0"/>
    <w:rsid w:val="00F8578C"/>
    <w:rsid w:val="00F85BCF"/>
    <w:rsid w:val="00F85DD7"/>
    <w:rsid w:val="00F86755"/>
    <w:rsid w:val="00F86FEE"/>
    <w:rsid w:val="00F87087"/>
    <w:rsid w:val="00F87CE8"/>
    <w:rsid w:val="00F90385"/>
    <w:rsid w:val="00F906E2"/>
    <w:rsid w:val="00F90F23"/>
    <w:rsid w:val="00F913A4"/>
    <w:rsid w:val="00F91B6D"/>
    <w:rsid w:val="00F91FD5"/>
    <w:rsid w:val="00F93FC1"/>
    <w:rsid w:val="00F948C8"/>
    <w:rsid w:val="00F9490A"/>
    <w:rsid w:val="00F94F9F"/>
    <w:rsid w:val="00F95646"/>
    <w:rsid w:val="00F95FD0"/>
    <w:rsid w:val="00F97E41"/>
    <w:rsid w:val="00FA0111"/>
    <w:rsid w:val="00FA048E"/>
    <w:rsid w:val="00FA143A"/>
    <w:rsid w:val="00FA2E6F"/>
    <w:rsid w:val="00FA3DF5"/>
    <w:rsid w:val="00FA4418"/>
    <w:rsid w:val="00FA45F2"/>
    <w:rsid w:val="00FA4764"/>
    <w:rsid w:val="00FA4B4E"/>
    <w:rsid w:val="00FA595A"/>
    <w:rsid w:val="00FA5B43"/>
    <w:rsid w:val="00FA65FC"/>
    <w:rsid w:val="00FA6D19"/>
    <w:rsid w:val="00FA6D50"/>
    <w:rsid w:val="00FA7B79"/>
    <w:rsid w:val="00FA7EAC"/>
    <w:rsid w:val="00FB01F9"/>
    <w:rsid w:val="00FB0682"/>
    <w:rsid w:val="00FB1730"/>
    <w:rsid w:val="00FB2068"/>
    <w:rsid w:val="00FB2094"/>
    <w:rsid w:val="00FB2B47"/>
    <w:rsid w:val="00FB4A06"/>
    <w:rsid w:val="00FB50F5"/>
    <w:rsid w:val="00FB543A"/>
    <w:rsid w:val="00FB6730"/>
    <w:rsid w:val="00FB6A6D"/>
    <w:rsid w:val="00FB6ED6"/>
    <w:rsid w:val="00FB7218"/>
    <w:rsid w:val="00FC0FB3"/>
    <w:rsid w:val="00FC10C6"/>
    <w:rsid w:val="00FC11E9"/>
    <w:rsid w:val="00FC12B3"/>
    <w:rsid w:val="00FC1BEB"/>
    <w:rsid w:val="00FC2DDD"/>
    <w:rsid w:val="00FC38A8"/>
    <w:rsid w:val="00FC3BEB"/>
    <w:rsid w:val="00FC4050"/>
    <w:rsid w:val="00FC489B"/>
    <w:rsid w:val="00FC5179"/>
    <w:rsid w:val="00FC539B"/>
    <w:rsid w:val="00FC5418"/>
    <w:rsid w:val="00FC55F9"/>
    <w:rsid w:val="00FC59EC"/>
    <w:rsid w:val="00FC6398"/>
    <w:rsid w:val="00FC6B6C"/>
    <w:rsid w:val="00FC6CD2"/>
    <w:rsid w:val="00FC77A2"/>
    <w:rsid w:val="00FC7984"/>
    <w:rsid w:val="00FC7A80"/>
    <w:rsid w:val="00FD0598"/>
    <w:rsid w:val="00FD0813"/>
    <w:rsid w:val="00FD0F5F"/>
    <w:rsid w:val="00FD27B4"/>
    <w:rsid w:val="00FD2825"/>
    <w:rsid w:val="00FD2DCF"/>
    <w:rsid w:val="00FD3F43"/>
    <w:rsid w:val="00FD427A"/>
    <w:rsid w:val="00FD52ED"/>
    <w:rsid w:val="00FD53B0"/>
    <w:rsid w:val="00FD55DE"/>
    <w:rsid w:val="00FD56D3"/>
    <w:rsid w:val="00FD6636"/>
    <w:rsid w:val="00FD6CA9"/>
    <w:rsid w:val="00FD765A"/>
    <w:rsid w:val="00FD774D"/>
    <w:rsid w:val="00FE0451"/>
    <w:rsid w:val="00FE0A5E"/>
    <w:rsid w:val="00FE148A"/>
    <w:rsid w:val="00FE16B4"/>
    <w:rsid w:val="00FE1C2D"/>
    <w:rsid w:val="00FE39B8"/>
    <w:rsid w:val="00FE44FC"/>
    <w:rsid w:val="00FE4A63"/>
    <w:rsid w:val="00FE4D32"/>
    <w:rsid w:val="00FE5CCF"/>
    <w:rsid w:val="00FE601F"/>
    <w:rsid w:val="00FE61A3"/>
    <w:rsid w:val="00FE6B9B"/>
    <w:rsid w:val="00FE7489"/>
    <w:rsid w:val="00FE79F4"/>
    <w:rsid w:val="00FF0133"/>
    <w:rsid w:val="00FF0A55"/>
    <w:rsid w:val="00FF1944"/>
    <w:rsid w:val="00FF2212"/>
    <w:rsid w:val="00FF239A"/>
    <w:rsid w:val="00FF2F4B"/>
    <w:rsid w:val="00FF307E"/>
    <w:rsid w:val="00FF3396"/>
    <w:rsid w:val="00FF352E"/>
    <w:rsid w:val="00FF3E5C"/>
    <w:rsid w:val="00FF3FA3"/>
    <w:rsid w:val="00FF4735"/>
    <w:rsid w:val="00FF48B1"/>
    <w:rsid w:val="00FF4A26"/>
    <w:rsid w:val="00FF5D57"/>
    <w:rsid w:val="00FF62E0"/>
    <w:rsid w:val="00FF7615"/>
    <w:rsid w:val="00FF7731"/>
    <w:rsid w:val="00FF7799"/>
    <w:rsid w:val="00FF795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C0A"/>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EE6315"/>
    <w:pPr>
      <w:tabs>
        <w:tab w:val="left" w:pos="264"/>
      </w:tabs>
      <w:spacing w:after="0" w:line="240" w:lineRule="auto"/>
      <w:ind w:left="288" w:hanging="288"/>
    </w:pPr>
    <w:rPr>
      <w:sz w:val="18"/>
    </w:r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24"/>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24"/>
    <w:rsid w:val="00AF0775"/>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itations"/>
    <w:basedOn w:val="Normal"/>
    <w:next w:val="Normal"/>
    <w:link w:val="SubtitleChar"/>
    <w:uiPriority w:val="24"/>
    <w:rsid w:val="004576C7"/>
    <w:rPr>
      <w:b/>
      <w:color w:val="FF0000"/>
      <w:lang w:val="en-US"/>
    </w:rPr>
  </w:style>
  <w:style w:type="character" w:customStyle="1" w:styleId="SubtitleChar">
    <w:name w:val="Subtitle Char"/>
    <w:aliases w:val="Citations Char"/>
    <w:basedOn w:val="DefaultParagraphFont"/>
    <w:link w:val="Subtitle"/>
    <w:uiPriority w:val="24"/>
    <w:rsid w:val="008B7C0A"/>
    <w:rPr>
      <w:b/>
      <w:color w:val="FF0000"/>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aliases w:val="Figure Text"/>
    <w:basedOn w:val="Normal"/>
    <w:uiPriority w:val="4"/>
    <w:qFormat/>
    <w:rsid w:val="000C7FBD"/>
    <w:pPr>
      <w:spacing w:after="0" w:line="240" w:lineRule="auto"/>
      <w:jc w:val="both"/>
    </w:pPr>
    <w:rPr>
      <w:sz w:val="18"/>
      <w:lang w:val="en-US"/>
    </w:rPr>
  </w:style>
  <w:style w:type="character" w:styleId="SubtleEmphasis">
    <w:name w:val="Subtle Emphasis"/>
    <w:aliases w:val="Figure Title"/>
    <w:basedOn w:val="DefaultParagraphFont"/>
    <w:uiPriority w:val="24"/>
    <w:qFormat/>
    <w:rsid w:val="000F39A1"/>
    <w:rPr>
      <w:rFonts w:asciiTheme="minorHAnsi" w:hAnsiTheme="minorHAnsi"/>
      <w:b/>
      <w:bCs/>
      <w:sz w:val="18"/>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 w:type="paragraph" w:customStyle="1" w:styleId="Packages">
    <w:name w:val="Packages"/>
    <w:basedOn w:val="Normal"/>
    <w:link w:val="PackagesChar"/>
    <w:qFormat/>
    <w:rsid w:val="00EA657C"/>
    <w:rPr>
      <w:rFonts w:ascii="Lucida Sans Typewriter" w:hAnsi="Lucida Sans Typewriter"/>
      <w:color w:val="1F3864" w:themeColor="accent1" w:themeShade="80"/>
      <w:sz w:val="16"/>
      <w:lang w:val="en-US"/>
    </w:rPr>
  </w:style>
  <w:style w:type="paragraph" w:customStyle="1" w:styleId="CaptionTitle">
    <w:name w:val="Caption Title"/>
    <w:basedOn w:val="Normal"/>
    <w:link w:val="CaptionTitleChar"/>
    <w:rsid w:val="000F39A1"/>
    <w:pPr>
      <w:ind w:left="360" w:hanging="360"/>
    </w:pPr>
    <w:rPr>
      <w:sz w:val="16"/>
      <w:lang w:val="en-US"/>
    </w:rPr>
  </w:style>
  <w:style w:type="character" w:customStyle="1" w:styleId="PackagesChar">
    <w:name w:val="Packages Char"/>
    <w:basedOn w:val="DefaultParagraphFont"/>
    <w:link w:val="Packages"/>
    <w:rsid w:val="00EA657C"/>
    <w:rPr>
      <w:rFonts w:ascii="Lucida Sans Typewriter" w:hAnsi="Lucida Sans Typewriter"/>
      <w:color w:val="1F3864" w:themeColor="accent1" w:themeShade="80"/>
      <w:sz w:val="16"/>
      <w:lang w:val="en-US"/>
    </w:rPr>
  </w:style>
  <w:style w:type="paragraph" w:customStyle="1" w:styleId="CitTitle">
    <w:name w:val="Cit. Title"/>
    <w:basedOn w:val="Normal"/>
    <w:next w:val="Normal"/>
    <w:link w:val="CitTitleChar"/>
    <w:uiPriority w:val="2"/>
    <w:qFormat/>
    <w:rsid w:val="00E80086"/>
    <w:rPr>
      <w:b/>
      <w:sz w:val="18"/>
    </w:rPr>
  </w:style>
  <w:style w:type="character" w:customStyle="1" w:styleId="CaptionTitleChar">
    <w:name w:val="Caption Title Char"/>
    <w:basedOn w:val="Heading1Char"/>
    <w:link w:val="CaptionTitle"/>
    <w:rsid w:val="000F39A1"/>
    <w:rPr>
      <w:rFonts w:eastAsiaTheme="majorEastAsia" w:cstheme="majorBidi"/>
      <w:b w:val="0"/>
      <w:color w:val="2F5496" w:themeColor="accent1" w:themeShade="BF"/>
      <w:sz w:val="16"/>
      <w:szCs w:val="32"/>
      <w:lang w:val="en-US"/>
    </w:rPr>
  </w:style>
  <w:style w:type="paragraph" w:customStyle="1" w:styleId="CitText">
    <w:name w:val="Cit. Text"/>
    <w:basedOn w:val="CitTitle"/>
    <w:next w:val="Normal"/>
    <w:link w:val="CitTextChar"/>
    <w:uiPriority w:val="2"/>
    <w:qFormat/>
    <w:rsid w:val="00E80086"/>
    <w:rPr>
      <w:b w:val="0"/>
    </w:rPr>
  </w:style>
  <w:style w:type="paragraph" w:customStyle="1" w:styleId="GSE">
    <w:name w:val="GSE"/>
    <w:basedOn w:val="Normal"/>
    <w:link w:val="GSEChar"/>
    <w:qFormat/>
    <w:rsid w:val="00A545E1"/>
    <w:pPr>
      <w:jc w:val="both"/>
    </w:pPr>
    <w:rPr>
      <w:color w:val="1F3864" w:themeColor="accent1" w:themeShade="80"/>
      <w:lang w:val="en-US"/>
    </w:rPr>
  </w:style>
  <w:style w:type="character" w:customStyle="1" w:styleId="GSEChar">
    <w:name w:val="GSE Char"/>
    <w:basedOn w:val="DefaultParagraphFont"/>
    <w:link w:val="GSE"/>
    <w:rsid w:val="00A545E1"/>
    <w:rPr>
      <w:color w:val="1F3864" w:themeColor="accent1" w:themeShade="80"/>
      <w:lang w:val="en-US"/>
    </w:rPr>
  </w:style>
  <w:style w:type="paragraph" w:customStyle="1" w:styleId="Code">
    <w:name w:val="Code"/>
    <w:basedOn w:val="Normal"/>
    <w:link w:val="CodeChar"/>
    <w:qFormat/>
    <w:rsid w:val="00D24338"/>
    <w:pPr>
      <w:spacing w:after="0" w:line="240" w:lineRule="auto"/>
    </w:pPr>
    <w:rPr>
      <w:rFonts w:ascii="Lucida Console" w:hAnsi="Lucida Console"/>
      <w:sz w:val="20"/>
      <w:lang w:val="en-US"/>
    </w:rPr>
  </w:style>
  <w:style w:type="paragraph" w:customStyle="1" w:styleId="Citation">
    <w:name w:val="Citation"/>
    <w:basedOn w:val="Normal"/>
    <w:next w:val="Normal"/>
    <w:link w:val="CitationChar"/>
    <w:qFormat/>
    <w:rsid w:val="009D727A"/>
    <w:rPr>
      <w:color w:val="2F5496" w:themeColor="accent1" w:themeShade="BF"/>
    </w:rPr>
  </w:style>
  <w:style w:type="character" w:customStyle="1" w:styleId="CitTitleChar">
    <w:name w:val="Cit. Title Char"/>
    <w:basedOn w:val="DefaultParagraphFont"/>
    <w:link w:val="CitTitle"/>
    <w:uiPriority w:val="2"/>
    <w:rsid w:val="00D24338"/>
    <w:rPr>
      <w:b/>
      <w:sz w:val="18"/>
    </w:rPr>
  </w:style>
  <w:style w:type="character" w:customStyle="1" w:styleId="CitTextChar">
    <w:name w:val="Cit. Text Char"/>
    <w:basedOn w:val="CitTitleChar"/>
    <w:link w:val="CitText"/>
    <w:uiPriority w:val="2"/>
    <w:rsid w:val="00D24338"/>
    <w:rPr>
      <w:b w:val="0"/>
      <w:sz w:val="18"/>
    </w:rPr>
  </w:style>
  <w:style w:type="character" w:customStyle="1" w:styleId="CodeChar">
    <w:name w:val="Code Char"/>
    <w:basedOn w:val="CitTextChar"/>
    <w:link w:val="Code"/>
    <w:rsid w:val="00D24338"/>
    <w:rPr>
      <w:rFonts w:ascii="Lucida Console" w:hAnsi="Lucida Console"/>
      <w:b w:val="0"/>
      <w:sz w:val="20"/>
      <w:lang w:val="en-US"/>
    </w:rPr>
  </w:style>
  <w:style w:type="character" w:styleId="PlaceholderText">
    <w:name w:val="Placeholder Text"/>
    <w:basedOn w:val="DefaultParagraphFont"/>
    <w:uiPriority w:val="99"/>
    <w:semiHidden/>
    <w:rsid w:val="00B521A2"/>
    <w:rPr>
      <w:color w:val="808080"/>
    </w:rPr>
  </w:style>
  <w:style w:type="character" w:customStyle="1" w:styleId="CitationChar">
    <w:name w:val="Citation Char"/>
    <w:basedOn w:val="SubtitleChar"/>
    <w:link w:val="Citation"/>
    <w:rsid w:val="009D727A"/>
    <w:rPr>
      <w:b w:val="0"/>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57139174">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github.com/CompEpigen/scMethrix/"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6/09/relationships/commentsIds" Target="commentsIds.xml"/><Relationship Id="rId19" Type="http://schemas.openxmlformats.org/officeDocument/2006/relationships/hyperlink" Target="https://github.com/knacko/monobrainDNAm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4</TotalTime>
  <Pages>34</Pages>
  <Words>85071</Words>
  <Characters>484909</Characters>
  <Application>Microsoft Office Word</Application>
  <DocSecurity>0</DocSecurity>
  <Lines>4040</Lines>
  <Paragraphs>1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1051</cp:revision>
  <dcterms:created xsi:type="dcterms:W3CDTF">2021-11-30T02:32:00Z</dcterms:created>
  <dcterms:modified xsi:type="dcterms:W3CDTF">2021-12-0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ifYuvrg"/&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